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A5D188" w14:textId="04E36232" w:rsidR="00DC688B" w:rsidRPr="00093E34" w:rsidRDefault="000E1061" w:rsidP="00A43AAA">
      <w:pPr>
        <w:spacing w:line="360" w:lineRule="auto"/>
        <w:jc w:val="center"/>
        <w:rPr>
          <w:rFonts w:cstheme="majorBidi"/>
          <w:b/>
          <w:bCs/>
          <w:sz w:val="24"/>
          <w:szCs w:val="24"/>
        </w:rPr>
      </w:pPr>
      <w:bookmarkStart w:id="0" w:name="_GoBack"/>
      <w:bookmarkEnd w:id="0"/>
      <w:r w:rsidRPr="00093E34">
        <w:rPr>
          <w:rFonts w:cstheme="majorBidi"/>
          <w:b/>
          <w:bCs/>
          <w:sz w:val="24"/>
          <w:szCs w:val="24"/>
        </w:rPr>
        <w:t>Palliative Medicine Journal</w:t>
      </w:r>
    </w:p>
    <w:p w14:paraId="20641A16" w14:textId="17559F96" w:rsidR="00A77626" w:rsidRPr="00093E34" w:rsidRDefault="002E5163" w:rsidP="00A43AAA">
      <w:pPr>
        <w:tabs>
          <w:tab w:val="left" w:pos="7272"/>
        </w:tabs>
        <w:spacing w:line="360" w:lineRule="auto"/>
        <w:jc w:val="both"/>
        <w:rPr>
          <w:rFonts w:cstheme="majorBidi"/>
          <w:b/>
          <w:bCs/>
          <w:sz w:val="24"/>
          <w:szCs w:val="24"/>
        </w:rPr>
      </w:pPr>
      <w:r w:rsidRPr="00093E34">
        <w:rPr>
          <w:rFonts w:cstheme="majorBidi"/>
          <w:b/>
          <w:bCs/>
          <w:sz w:val="24"/>
          <w:szCs w:val="24"/>
        </w:rPr>
        <w:tab/>
      </w:r>
    </w:p>
    <w:p w14:paraId="3B498300" w14:textId="77777777" w:rsidR="002E0FA0" w:rsidRPr="00093E34" w:rsidRDefault="002E0FA0" w:rsidP="00A43AAA">
      <w:pPr>
        <w:spacing w:line="360" w:lineRule="auto"/>
        <w:jc w:val="both"/>
        <w:rPr>
          <w:rFonts w:cstheme="majorBidi"/>
          <w:b/>
          <w:bCs/>
          <w:color w:val="FF0000"/>
          <w:sz w:val="24"/>
          <w:szCs w:val="24"/>
        </w:rPr>
      </w:pPr>
    </w:p>
    <w:p w14:paraId="27F24CD6" w14:textId="05D5A71D" w:rsidR="00126701" w:rsidRPr="00093E34" w:rsidRDefault="007D1798" w:rsidP="00A43AAA">
      <w:pPr>
        <w:spacing w:line="360" w:lineRule="auto"/>
        <w:jc w:val="center"/>
        <w:rPr>
          <w:rFonts w:cstheme="majorBidi"/>
          <w:b/>
          <w:bCs/>
          <w:sz w:val="24"/>
          <w:szCs w:val="24"/>
        </w:rPr>
      </w:pPr>
      <w:r>
        <w:rPr>
          <w:rFonts w:cstheme="majorBidi"/>
          <w:b/>
          <w:bCs/>
          <w:sz w:val="24"/>
          <w:szCs w:val="24"/>
        </w:rPr>
        <w:t>The preferences of patients with chronic obstructive pulmonary disease are to discuss palliative care plans with familiar respiratory clinicians, but to delay conversations until their condition deteriorates: a study</w:t>
      </w:r>
      <w:r w:rsidR="002F48E0">
        <w:rPr>
          <w:rFonts w:cstheme="majorBidi"/>
          <w:b/>
          <w:bCs/>
          <w:sz w:val="24"/>
          <w:szCs w:val="24"/>
        </w:rPr>
        <w:t xml:space="preserve"> guided by interpretative phenomenology analysis</w:t>
      </w:r>
    </w:p>
    <w:p w14:paraId="66FE3D2E" w14:textId="77777777" w:rsidR="00343887" w:rsidRPr="00093E34" w:rsidRDefault="00343887" w:rsidP="00A43AAA">
      <w:pPr>
        <w:tabs>
          <w:tab w:val="left" w:pos="7513"/>
        </w:tabs>
        <w:spacing w:line="360" w:lineRule="auto"/>
        <w:ind w:left="567" w:right="662"/>
        <w:jc w:val="center"/>
        <w:rPr>
          <w:rFonts w:cstheme="majorBidi"/>
          <w:b/>
          <w:bCs/>
          <w:sz w:val="24"/>
          <w:szCs w:val="24"/>
        </w:rPr>
      </w:pPr>
    </w:p>
    <w:p w14:paraId="4DF61603" w14:textId="77777777" w:rsidR="00A77626" w:rsidRPr="00093E34" w:rsidRDefault="00A77626" w:rsidP="00A43AAA">
      <w:pPr>
        <w:spacing w:line="360" w:lineRule="auto"/>
        <w:jc w:val="both"/>
        <w:rPr>
          <w:rFonts w:cstheme="majorBidi"/>
          <w:b/>
          <w:bCs/>
          <w:sz w:val="24"/>
          <w:szCs w:val="24"/>
        </w:rPr>
      </w:pPr>
    </w:p>
    <w:p w14:paraId="74B74934" w14:textId="77777777" w:rsidR="00870C30" w:rsidRPr="00093E34" w:rsidRDefault="0043268C" w:rsidP="00A43AAA">
      <w:pPr>
        <w:spacing w:line="360" w:lineRule="auto"/>
        <w:jc w:val="both"/>
        <w:rPr>
          <w:rFonts w:cstheme="majorBidi"/>
          <w:b/>
          <w:bCs/>
          <w:sz w:val="24"/>
          <w:szCs w:val="24"/>
        </w:rPr>
      </w:pPr>
      <w:r w:rsidRPr="00093E34">
        <w:rPr>
          <w:rFonts w:cstheme="majorBidi"/>
          <w:b/>
          <w:bCs/>
          <w:sz w:val="24"/>
          <w:szCs w:val="24"/>
        </w:rPr>
        <w:t>Authors:</w:t>
      </w:r>
    </w:p>
    <w:p w14:paraId="7B19C908" w14:textId="66925399" w:rsidR="00E80A3A" w:rsidRPr="00093E34" w:rsidRDefault="00F2731F" w:rsidP="00A43AAA">
      <w:pPr>
        <w:spacing w:line="360" w:lineRule="auto"/>
        <w:jc w:val="both"/>
        <w:rPr>
          <w:rFonts w:cs="Tahoma"/>
          <w:color w:val="000000"/>
          <w:sz w:val="24"/>
          <w:szCs w:val="24"/>
        </w:rPr>
      </w:pPr>
      <w:r w:rsidRPr="00093E34">
        <w:rPr>
          <w:rFonts w:cstheme="majorBidi"/>
          <w:sz w:val="24"/>
          <w:szCs w:val="24"/>
        </w:rPr>
        <w:t>N</w:t>
      </w:r>
      <w:r w:rsidR="00871382">
        <w:rPr>
          <w:rFonts w:cstheme="majorBidi"/>
          <w:sz w:val="24"/>
          <w:szCs w:val="24"/>
        </w:rPr>
        <w:t xml:space="preserve"> Tavares,</w:t>
      </w:r>
      <w:r w:rsidR="002F373A" w:rsidRPr="00093E34">
        <w:rPr>
          <w:rFonts w:cstheme="majorBidi"/>
          <w:sz w:val="24"/>
          <w:szCs w:val="24"/>
        </w:rPr>
        <w:t xml:space="preserve"> </w:t>
      </w:r>
      <w:r w:rsidR="00B526C6" w:rsidRPr="00093E34">
        <w:rPr>
          <w:rFonts w:cstheme="majorBidi"/>
          <w:sz w:val="24"/>
          <w:szCs w:val="24"/>
        </w:rPr>
        <w:t>BSc (Hons) RN,</w:t>
      </w:r>
      <w:r w:rsidR="00D829BD" w:rsidRPr="00093E34">
        <w:rPr>
          <w:rFonts w:cstheme="majorBidi"/>
          <w:sz w:val="24"/>
          <w:szCs w:val="24"/>
        </w:rPr>
        <w:t>¹</w:t>
      </w:r>
      <w:r w:rsidR="009D0CE8" w:rsidRPr="00093E34">
        <w:rPr>
          <w:rFonts w:cstheme="majorBidi"/>
          <w:sz w:val="24"/>
          <w:szCs w:val="24"/>
        </w:rPr>
        <w:t xml:space="preserve">²³ </w:t>
      </w:r>
      <w:r w:rsidR="00871382" w:rsidRPr="00093E34">
        <w:rPr>
          <w:sz w:val="24"/>
          <w:szCs w:val="24"/>
        </w:rPr>
        <w:t>K</w:t>
      </w:r>
      <w:r w:rsidR="00871382">
        <w:rPr>
          <w:sz w:val="24"/>
          <w:szCs w:val="24"/>
        </w:rPr>
        <w:t>J</w:t>
      </w:r>
      <w:r w:rsidR="00871382" w:rsidRPr="00093E34">
        <w:rPr>
          <w:sz w:val="24"/>
          <w:szCs w:val="24"/>
        </w:rPr>
        <w:t xml:space="preserve"> Hunt, PhD MSc PGCert BN (Hons) RN,³ </w:t>
      </w:r>
      <w:r w:rsidR="009D0CE8" w:rsidRPr="00093E34">
        <w:rPr>
          <w:rFonts w:cstheme="majorBidi"/>
          <w:sz w:val="24"/>
          <w:szCs w:val="24"/>
        </w:rPr>
        <w:t>N</w:t>
      </w:r>
      <w:r w:rsidRPr="00093E34">
        <w:rPr>
          <w:rStyle w:val="apple-converted-space"/>
          <w:sz w:val="24"/>
          <w:szCs w:val="24"/>
          <w:shd w:val="clear" w:color="auto" w:fill="FFFFFF"/>
        </w:rPr>
        <w:t> </w:t>
      </w:r>
      <w:r w:rsidRPr="00093E34">
        <w:rPr>
          <w:sz w:val="24"/>
          <w:szCs w:val="24"/>
          <w:shd w:val="clear" w:color="auto" w:fill="FFFFFF"/>
        </w:rPr>
        <w:t xml:space="preserve">Jarrett, </w:t>
      </w:r>
      <w:r w:rsidR="00497A47" w:rsidRPr="00093E34">
        <w:rPr>
          <w:sz w:val="24"/>
          <w:szCs w:val="24"/>
        </w:rPr>
        <w:t xml:space="preserve">PhD BSc (Hons) PGCert </w:t>
      </w:r>
      <w:r w:rsidRPr="00093E34">
        <w:rPr>
          <w:sz w:val="24"/>
          <w:szCs w:val="24"/>
        </w:rPr>
        <w:t>RN</w:t>
      </w:r>
      <w:r w:rsidR="006B3DAD" w:rsidRPr="00093E34">
        <w:rPr>
          <w:sz w:val="24"/>
          <w:szCs w:val="24"/>
        </w:rPr>
        <w:t>,</w:t>
      </w:r>
      <w:r w:rsidR="0031513E" w:rsidRPr="00093E34">
        <w:rPr>
          <w:rFonts w:cs="Tahoma"/>
          <w:color w:val="000000"/>
          <w:sz w:val="24"/>
          <w:szCs w:val="24"/>
        </w:rPr>
        <w:t>⁴</w:t>
      </w:r>
      <w:r w:rsidR="006B3DAD" w:rsidRPr="00093E34">
        <w:rPr>
          <w:sz w:val="24"/>
          <w:szCs w:val="24"/>
        </w:rPr>
        <w:t xml:space="preserve"> </w:t>
      </w:r>
      <w:r w:rsidR="0031513E" w:rsidRPr="00093E34">
        <w:rPr>
          <w:rFonts w:cstheme="majorBidi"/>
          <w:sz w:val="24"/>
          <w:szCs w:val="24"/>
        </w:rPr>
        <w:t xml:space="preserve">T </w:t>
      </w:r>
      <w:r w:rsidR="0031513E">
        <w:rPr>
          <w:rFonts w:cstheme="majorBidi"/>
          <w:sz w:val="24"/>
          <w:szCs w:val="24"/>
        </w:rPr>
        <w:t xml:space="preserve">M A </w:t>
      </w:r>
      <w:r w:rsidR="0031513E" w:rsidRPr="00093E34">
        <w:rPr>
          <w:rFonts w:cstheme="majorBidi"/>
          <w:sz w:val="24"/>
          <w:szCs w:val="24"/>
        </w:rPr>
        <w:t xml:space="preserve">Wilkinson, MBBS </w:t>
      </w:r>
      <w:r w:rsidR="0031513E" w:rsidRPr="00093E34">
        <w:rPr>
          <w:rFonts w:cs="Tahoma"/>
          <w:color w:val="000000"/>
          <w:sz w:val="24"/>
          <w:szCs w:val="24"/>
        </w:rPr>
        <w:t>PhD MA Cantab FRCP²³</w:t>
      </w:r>
      <w:r w:rsidR="0031513E">
        <w:rPr>
          <w:sz w:val="24"/>
          <w:szCs w:val="24"/>
        </w:rPr>
        <w:t>⁵</w:t>
      </w:r>
    </w:p>
    <w:p w14:paraId="63F92882" w14:textId="77777777" w:rsidR="00612163" w:rsidRPr="00093E34" w:rsidRDefault="00612163" w:rsidP="00A43AAA">
      <w:pPr>
        <w:spacing w:line="360" w:lineRule="auto"/>
        <w:jc w:val="both"/>
        <w:rPr>
          <w:rFonts w:cstheme="majorBidi"/>
          <w:sz w:val="24"/>
          <w:szCs w:val="24"/>
        </w:rPr>
      </w:pPr>
    </w:p>
    <w:p w14:paraId="23D36434" w14:textId="36A7DC45" w:rsidR="009D0CE8" w:rsidRPr="00093E34" w:rsidRDefault="009D0CE8" w:rsidP="00A43AAA">
      <w:pPr>
        <w:spacing w:line="240" w:lineRule="auto"/>
        <w:jc w:val="both"/>
        <w:rPr>
          <w:rFonts w:cstheme="majorBidi"/>
          <w:sz w:val="24"/>
          <w:szCs w:val="24"/>
        </w:rPr>
      </w:pPr>
      <w:r w:rsidRPr="00093E34">
        <w:rPr>
          <w:rFonts w:cstheme="majorBidi"/>
          <w:sz w:val="24"/>
          <w:szCs w:val="24"/>
        </w:rPr>
        <w:t>¹</w:t>
      </w:r>
      <w:r w:rsidR="00B53F3A" w:rsidRPr="00093E34">
        <w:rPr>
          <w:rFonts w:cstheme="majorBidi"/>
          <w:sz w:val="24"/>
          <w:szCs w:val="24"/>
        </w:rPr>
        <w:t>Solent</w:t>
      </w:r>
      <w:r w:rsidR="00D829BD" w:rsidRPr="00093E34">
        <w:rPr>
          <w:rFonts w:cstheme="majorBidi"/>
          <w:sz w:val="24"/>
          <w:szCs w:val="24"/>
        </w:rPr>
        <w:t xml:space="preserve"> NHS Trust, </w:t>
      </w:r>
    </w:p>
    <w:p w14:paraId="47D2AF0C" w14:textId="4A3ADB4B" w:rsidR="009D0CE8" w:rsidRPr="00093E34" w:rsidRDefault="009D0CE8" w:rsidP="00A43AAA">
      <w:pPr>
        <w:spacing w:line="240" w:lineRule="auto"/>
        <w:jc w:val="both"/>
        <w:rPr>
          <w:rFonts w:cstheme="majorBidi"/>
          <w:sz w:val="24"/>
          <w:szCs w:val="24"/>
        </w:rPr>
      </w:pPr>
      <w:r w:rsidRPr="00093E34">
        <w:rPr>
          <w:rFonts w:cstheme="majorBidi"/>
          <w:sz w:val="24"/>
          <w:szCs w:val="24"/>
        </w:rPr>
        <w:t>²</w:t>
      </w:r>
      <w:r w:rsidR="00D829BD" w:rsidRPr="00093E34">
        <w:rPr>
          <w:rFonts w:cstheme="majorBidi"/>
          <w:sz w:val="24"/>
          <w:szCs w:val="24"/>
        </w:rPr>
        <w:t>NIHR CLAHRC Wessex</w:t>
      </w:r>
      <w:r w:rsidRPr="00093E34">
        <w:rPr>
          <w:rFonts w:cstheme="majorBidi"/>
          <w:sz w:val="24"/>
          <w:szCs w:val="24"/>
        </w:rPr>
        <w:t>,</w:t>
      </w:r>
    </w:p>
    <w:p w14:paraId="1AE5DF82" w14:textId="4EFBA52F" w:rsidR="009D0CE8" w:rsidRDefault="009D0CE8" w:rsidP="00A43AAA">
      <w:pPr>
        <w:spacing w:line="240" w:lineRule="auto"/>
        <w:jc w:val="both"/>
        <w:rPr>
          <w:rFonts w:cstheme="majorBidi"/>
          <w:sz w:val="24"/>
          <w:szCs w:val="24"/>
        </w:rPr>
      </w:pPr>
      <w:r w:rsidRPr="00093E34">
        <w:rPr>
          <w:rFonts w:cstheme="majorBidi"/>
          <w:sz w:val="24"/>
          <w:szCs w:val="24"/>
        </w:rPr>
        <w:t>³</w:t>
      </w:r>
      <w:r w:rsidR="00D829BD" w:rsidRPr="00093E34">
        <w:rPr>
          <w:rFonts w:cstheme="majorBidi"/>
          <w:sz w:val="24"/>
          <w:szCs w:val="24"/>
        </w:rPr>
        <w:t xml:space="preserve">University of Southampton, </w:t>
      </w:r>
    </w:p>
    <w:p w14:paraId="46915390" w14:textId="09FA0E48" w:rsidR="0031513E" w:rsidRPr="00093E34" w:rsidRDefault="0031513E" w:rsidP="00A43AAA">
      <w:pPr>
        <w:spacing w:line="240" w:lineRule="auto"/>
        <w:jc w:val="both"/>
        <w:rPr>
          <w:rFonts w:cstheme="majorBidi"/>
          <w:sz w:val="24"/>
          <w:szCs w:val="24"/>
        </w:rPr>
      </w:pPr>
      <w:r w:rsidRPr="00093E34">
        <w:rPr>
          <w:rFonts w:cstheme="majorBidi"/>
          <w:sz w:val="24"/>
          <w:szCs w:val="24"/>
        </w:rPr>
        <w:t>⁴</w:t>
      </w:r>
      <w:r>
        <w:rPr>
          <w:sz w:val="24"/>
          <w:szCs w:val="24"/>
        </w:rPr>
        <w:t>University of Portsmouth,</w:t>
      </w:r>
    </w:p>
    <w:p w14:paraId="6B9E3359" w14:textId="75FD1ACD" w:rsidR="002F373A" w:rsidRDefault="0031513E" w:rsidP="00A43AAA">
      <w:pPr>
        <w:spacing w:line="240" w:lineRule="auto"/>
        <w:jc w:val="both"/>
        <w:rPr>
          <w:rFonts w:cstheme="majorBidi"/>
          <w:sz w:val="24"/>
          <w:szCs w:val="24"/>
        </w:rPr>
      </w:pPr>
      <w:r>
        <w:rPr>
          <w:sz w:val="24"/>
          <w:szCs w:val="24"/>
        </w:rPr>
        <w:t>⁵</w:t>
      </w:r>
      <w:r>
        <w:rPr>
          <w:rFonts w:cstheme="majorBidi"/>
          <w:sz w:val="24"/>
          <w:szCs w:val="24"/>
        </w:rPr>
        <w:t>University Hospital Southampton</w:t>
      </w:r>
    </w:p>
    <w:p w14:paraId="37E7653B" w14:textId="7078C3D2" w:rsidR="00871382" w:rsidRDefault="000521FB" w:rsidP="00A43AAA">
      <w:pPr>
        <w:spacing w:line="360" w:lineRule="auto"/>
        <w:jc w:val="both"/>
        <w:rPr>
          <w:rFonts w:cstheme="majorBidi"/>
          <w:sz w:val="24"/>
          <w:szCs w:val="24"/>
        </w:rPr>
      </w:pPr>
      <w:r w:rsidRPr="00093E34">
        <w:rPr>
          <w:rFonts w:cstheme="majorBidi"/>
          <w:sz w:val="24"/>
          <w:szCs w:val="24"/>
        </w:rPr>
        <w:t>Corresponding</w:t>
      </w:r>
      <w:r w:rsidR="009D0CE8" w:rsidRPr="00093E34">
        <w:rPr>
          <w:rFonts w:cstheme="majorBidi"/>
          <w:sz w:val="24"/>
          <w:szCs w:val="24"/>
        </w:rPr>
        <w:t xml:space="preserve"> </w:t>
      </w:r>
      <w:r w:rsidRPr="00093E34">
        <w:rPr>
          <w:rFonts w:cstheme="majorBidi"/>
          <w:sz w:val="24"/>
          <w:szCs w:val="24"/>
        </w:rPr>
        <w:t>author</w:t>
      </w:r>
      <w:r w:rsidR="004D581E" w:rsidRPr="00093E34">
        <w:rPr>
          <w:rFonts w:cstheme="majorBidi"/>
          <w:sz w:val="24"/>
          <w:szCs w:val="24"/>
        </w:rPr>
        <w:t>’s</w:t>
      </w:r>
      <w:r w:rsidR="009D0CE8" w:rsidRPr="00093E34">
        <w:rPr>
          <w:rFonts w:cstheme="majorBidi"/>
          <w:sz w:val="24"/>
          <w:szCs w:val="24"/>
        </w:rPr>
        <w:t xml:space="preserve"> contact details: </w:t>
      </w:r>
      <w:r w:rsidR="00D829BD" w:rsidRPr="00093E34">
        <w:rPr>
          <w:rFonts w:cstheme="majorBidi"/>
          <w:sz w:val="24"/>
          <w:szCs w:val="24"/>
        </w:rPr>
        <w:t xml:space="preserve">Nightingale Building, </w:t>
      </w:r>
      <w:r w:rsidR="00D829BD" w:rsidRPr="00093E34">
        <w:rPr>
          <w:sz w:val="24"/>
          <w:szCs w:val="24"/>
        </w:rPr>
        <w:t xml:space="preserve">Faculty of Health Sciences, University </w:t>
      </w:r>
      <w:r w:rsidR="00886A3A" w:rsidRPr="00093E34">
        <w:rPr>
          <w:sz w:val="24"/>
          <w:szCs w:val="24"/>
        </w:rPr>
        <w:t>Road</w:t>
      </w:r>
      <w:r w:rsidR="00EB308C" w:rsidRPr="00093E34">
        <w:rPr>
          <w:sz w:val="24"/>
          <w:szCs w:val="24"/>
        </w:rPr>
        <w:t>, Southampton SO17 1BJ</w:t>
      </w:r>
      <w:r w:rsidR="00D829BD" w:rsidRPr="00093E34">
        <w:rPr>
          <w:sz w:val="24"/>
          <w:szCs w:val="24"/>
        </w:rPr>
        <w:t xml:space="preserve"> - nct1g14@soton.ac.uk</w:t>
      </w:r>
    </w:p>
    <w:p w14:paraId="14C418B1" w14:textId="48F6554A" w:rsidR="008F6A98" w:rsidRPr="008F6A98" w:rsidRDefault="008F6A98" w:rsidP="00A43AAA">
      <w:pPr>
        <w:spacing w:line="360" w:lineRule="auto"/>
        <w:jc w:val="both"/>
        <w:rPr>
          <w:rFonts w:cstheme="majorBidi"/>
          <w:sz w:val="24"/>
          <w:szCs w:val="24"/>
        </w:rPr>
      </w:pPr>
      <w:r w:rsidRPr="008F6A98">
        <w:rPr>
          <w:rFonts w:cstheme="majorBidi"/>
          <w:sz w:val="24"/>
          <w:szCs w:val="24"/>
        </w:rPr>
        <w:t>Word count - 3400</w:t>
      </w:r>
    </w:p>
    <w:p w14:paraId="3AB9C20A" w14:textId="77777777" w:rsidR="0042297D" w:rsidRDefault="0042297D" w:rsidP="00A43AAA">
      <w:pPr>
        <w:spacing w:line="360" w:lineRule="auto"/>
        <w:jc w:val="both"/>
        <w:rPr>
          <w:rFonts w:cstheme="majorBidi"/>
          <w:sz w:val="24"/>
          <w:szCs w:val="24"/>
        </w:rPr>
      </w:pPr>
    </w:p>
    <w:p w14:paraId="269B60AB" w14:textId="77777777" w:rsidR="000118AF" w:rsidRPr="00093E34" w:rsidRDefault="000118AF" w:rsidP="00A43AAA">
      <w:pPr>
        <w:spacing w:line="360" w:lineRule="auto"/>
        <w:jc w:val="both"/>
        <w:rPr>
          <w:rFonts w:cstheme="majorBidi"/>
          <w:sz w:val="24"/>
          <w:szCs w:val="24"/>
        </w:rPr>
      </w:pPr>
    </w:p>
    <w:p w14:paraId="3789F8E4" w14:textId="1686E238" w:rsidR="00DC688B" w:rsidRPr="00093E34" w:rsidRDefault="000118AF" w:rsidP="00A43AAA">
      <w:pPr>
        <w:spacing w:line="360" w:lineRule="auto"/>
        <w:jc w:val="center"/>
        <w:rPr>
          <w:rFonts w:cstheme="majorBidi"/>
          <w:b/>
          <w:bCs/>
          <w:color w:val="000000" w:themeColor="text1"/>
        </w:rPr>
      </w:pPr>
      <w:r w:rsidRPr="00093E34">
        <w:rPr>
          <w:rFonts w:cstheme="majorBidi"/>
          <w:b/>
          <w:bCs/>
          <w:noProof/>
          <w:sz w:val="24"/>
          <w:szCs w:val="24"/>
          <w:lang w:eastAsia="en-GB"/>
        </w:rPr>
        <mc:AlternateContent>
          <mc:Choice Requires="wps">
            <w:drawing>
              <wp:anchor distT="0" distB="0" distL="114300" distR="114300" simplePos="0" relativeHeight="251675648" behindDoc="0" locked="0" layoutInCell="1" allowOverlap="1" wp14:anchorId="31BEE46D" wp14:editId="034DFE32">
                <wp:simplePos x="0" y="0"/>
                <wp:positionH relativeFrom="margin">
                  <wp:posOffset>426720</wp:posOffset>
                </wp:positionH>
                <wp:positionV relativeFrom="paragraph">
                  <wp:posOffset>320675</wp:posOffset>
                </wp:positionV>
                <wp:extent cx="5448300" cy="472440"/>
                <wp:effectExtent l="0" t="0" r="19050" b="22860"/>
                <wp:wrapNone/>
                <wp:docPr id="2" name="Rectangle 2"/>
                <wp:cNvGraphicFramePr/>
                <a:graphic xmlns:a="http://schemas.openxmlformats.org/drawingml/2006/main">
                  <a:graphicData uri="http://schemas.microsoft.com/office/word/2010/wordprocessingShape">
                    <wps:wsp>
                      <wps:cNvSpPr/>
                      <wps:spPr>
                        <a:xfrm>
                          <a:off x="0" y="0"/>
                          <a:ext cx="5448300" cy="4724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E18EBB" id="Rectangle 2" o:spid="_x0000_s1026" style="position:absolute;margin-left:33.6pt;margin-top:25.25pt;width:429pt;height:37.2pt;z-index:251675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" fillcolor="white [3212]" strokecolor="white [3212]" strokeweight="2pt">
                <w10:wrap anchorx="margin"/>
              </v:rect>
            </w:pict>
          </mc:Fallback>
        </mc:AlternateContent>
      </w:r>
      <w:r w:rsidRPr="00093E34">
        <w:rPr>
          <w:rFonts w:cstheme="majorBidi"/>
          <w:b/>
          <w:bCs/>
          <w:noProof/>
          <w:sz w:val="24"/>
          <w:szCs w:val="24"/>
          <w:lang w:eastAsia="en-GB"/>
        </w:rPr>
        <mc:AlternateContent>
          <mc:Choice Requires="wps">
            <w:drawing>
              <wp:anchor distT="0" distB="0" distL="114300" distR="114300" simplePos="0" relativeHeight="251674624" behindDoc="0" locked="0" layoutInCell="1" allowOverlap="1" wp14:anchorId="621D7A69" wp14:editId="1FEDFB78">
                <wp:simplePos x="0" y="0"/>
                <wp:positionH relativeFrom="column">
                  <wp:posOffset>5410200</wp:posOffset>
                </wp:positionH>
                <wp:positionV relativeFrom="paragraph">
                  <wp:posOffset>434975</wp:posOffset>
                </wp:positionV>
                <wp:extent cx="716280" cy="365760"/>
                <wp:effectExtent l="0" t="0" r="26670" b="15240"/>
                <wp:wrapNone/>
                <wp:docPr id="4" name="Rectangle 4"/>
                <wp:cNvGraphicFramePr/>
                <a:graphic xmlns:a="http://schemas.openxmlformats.org/drawingml/2006/main">
                  <a:graphicData uri="http://schemas.microsoft.com/office/word/2010/wordprocessingShape">
                    <wps:wsp>
                      <wps:cNvSpPr/>
                      <wps:spPr>
                        <a:xfrm>
                          <a:off x="0" y="0"/>
                          <a:ext cx="716280" cy="3657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C1B856" id="Rectangle 4" o:spid="_x0000_s1026" style="position:absolute;margin-left:426pt;margin-top:34.25pt;width:56.4pt;height:28.8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" fillcolor="white [3212]" strokecolor="white [3212]" strokeweight="2pt"/>
            </w:pict>
          </mc:Fallback>
        </mc:AlternateContent>
      </w:r>
      <w:r w:rsidR="00670C33">
        <w:rPr>
          <w:rFonts w:cstheme="majorBidi"/>
          <w:b/>
          <w:bCs/>
          <w:sz w:val="24"/>
          <w:szCs w:val="24"/>
        </w:rPr>
        <w:t>May</w:t>
      </w:r>
      <w:r w:rsidRPr="00093E34">
        <w:rPr>
          <w:rFonts w:cstheme="majorBidi"/>
          <w:b/>
          <w:bCs/>
          <w:sz w:val="24"/>
          <w:szCs w:val="24"/>
        </w:rPr>
        <w:t xml:space="preserve"> </w:t>
      </w:r>
      <w:r w:rsidR="00DC688B" w:rsidRPr="00093E34">
        <w:rPr>
          <w:rFonts w:cstheme="majorBidi"/>
          <w:b/>
          <w:bCs/>
          <w:sz w:val="24"/>
          <w:szCs w:val="24"/>
        </w:rPr>
        <w:t>20</w:t>
      </w:r>
      <w:r>
        <w:rPr>
          <w:rFonts w:cstheme="majorBidi"/>
          <w:b/>
          <w:bCs/>
          <w:sz w:val="24"/>
          <w:szCs w:val="24"/>
        </w:rPr>
        <w:t>20</w:t>
      </w:r>
      <w:r w:rsidR="00DC688B" w:rsidRPr="00093E34">
        <w:rPr>
          <w:rFonts w:cstheme="majorBidi"/>
          <w:b/>
          <w:bCs/>
          <w:color w:val="000000" w:themeColor="text1"/>
        </w:rPr>
        <w:br w:type="page"/>
      </w:r>
    </w:p>
    <w:p w14:paraId="431E1CF8" w14:textId="77777777" w:rsidR="00985EC8" w:rsidRPr="00093E34" w:rsidRDefault="00985EC8" w:rsidP="00A43AAA">
      <w:pPr>
        <w:pStyle w:val="Heading1"/>
        <w:spacing w:before="0" w:after="200" w:line="360" w:lineRule="auto"/>
        <w:rPr>
          <w:rFonts w:asciiTheme="minorHAnsi" w:hAnsiTheme="minorHAnsi"/>
          <w:szCs w:val="24"/>
        </w:rPr>
      </w:pPr>
      <w:bookmarkStart w:id="1" w:name="_Toc422148373"/>
      <w:r w:rsidRPr="00093E34">
        <w:rPr>
          <w:rFonts w:asciiTheme="minorHAnsi" w:hAnsiTheme="minorHAnsi"/>
          <w:szCs w:val="24"/>
        </w:rPr>
        <w:lastRenderedPageBreak/>
        <w:t>Abstract</w:t>
      </w:r>
    </w:p>
    <w:p w14:paraId="30F5E69D" w14:textId="6C2CAB06" w:rsidR="003053A2" w:rsidRPr="00093E34" w:rsidRDefault="00565FDD" w:rsidP="00A43AAA">
      <w:pPr>
        <w:spacing w:line="360" w:lineRule="auto"/>
        <w:jc w:val="both"/>
      </w:pPr>
      <w:r w:rsidRPr="00093E34">
        <w:rPr>
          <w:b/>
          <w:bCs/>
        </w:rPr>
        <w:t>Background:</w:t>
      </w:r>
      <w:r w:rsidRPr="00093E34">
        <w:t xml:space="preserve"> </w:t>
      </w:r>
      <w:r w:rsidR="0052499A" w:rsidRPr="00093E34">
        <w:t>Chronic obstructive pulmonary disease</w:t>
      </w:r>
      <w:r w:rsidR="009B0BD3">
        <w:t xml:space="preserve"> </w:t>
      </w:r>
      <w:r w:rsidR="00E07590">
        <w:t>is associated with an uncertain trajectory</w:t>
      </w:r>
      <w:r w:rsidR="0081515D">
        <w:t>,</w:t>
      </w:r>
      <w:r w:rsidR="00E07590">
        <w:t xml:space="preserve"> which challenge</w:t>
      </w:r>
      <w:r w:rsidR="00331571">
        <w:t>s</w:t>
      </w:r>
      <w:r w:rsidR="00E07590">
        <w:t xml:space="preserve"> prognostication </w:t>
      </w:r>
      <w:r w:rsidR="00331571">
        <w:t xml:space="preserve">and </w:t>
      </w:r>
      <w:r w:rsidR="00E07590">
        <w:t>mean</w:t>
      </w:r>
      <w:r w:rsidR="00331571">
        <w:t>s</w:t>
      </w:r>
      <w:r w:rsidR="00E07590">
        <w:t xml:space="preserve"> that </w:t>
      </w:r>
      <w:r w:rsidR="009B0BD3">
        <w:t>most</w:t>
      </w:r>
      <w:r w:rsidR="009B0BD3" w:rsidRPr="00093E34">
        <w:t xml:space="preserve"> patients </w:t>
      </w:r>
      <w:r w:rsidR="00E07590">
        <w:t xml:space="preserve">are not involved in </w:t>
      </w:r>
      <w:r w:rsidR="0081515D">
        <w:t>advance</w:t>
      </w:r>
      <w:r w:rsidR="00E07590">
        <w:t xml:space="preserve"> care planning and do not </w:t>
      </w:r>
      <w:r w:rsidR="00331571">
        <w:t>receive</w:t>
      </w:r>
      <w:r w:rsidR="00E07590">
        <w:t xml:space="preserve"> </w:t>
      </w:r>
      <w:r w:rsidR="00943423">
        <w:t xml:space="preserve">palliative and </w:t>
      </w:r>
      <w:r w:rsidR="00E07590">
        <w:t>end of life care</w:t>
      </w:r>
      <w:r w:rsidR="009B0BD3" w:rsidRPr="00093E34">
        <w:t xml:space="preserve">. </w:t>
      </w:r>
    </w:p>
    <w:p w14:paraId="5AF5BE54" w14:textId="2974BC23" w:rsidR="003053A2" w:rsidRPr="00093E34" w:rsidRDefault="003053A2" w:rsidP="00A43AAA">
      <w:pPr>
        <w:spacing w:line="360" w:lineRule="auto"/>
        <w:jc w:val="both"/>
      </w:pPr>
      <w:r w:rsidRPr="00093E34">
        <w:rPr>
          <w:b/>
          <w:bCs/>
        </w:rPr>
        <w:t>Aim:</w:t>
      </w:r>
      <w:r w:rsidRPr="00093E34">
        <w:t xml:space="preserve"> </w:t>
      </w:r>
      <w:r w:rsidR="00871382">
        <w:t>To understand</w:t>
      </w:r>
      <w:r w:rsidR="00B53F3A" w:rsidRPr="00093E34">
        <w:t xml:space="preserve"> the preferences of </w:t>
      </w:r>
      <w:r w:rsidR="007D1798">
        <w:t xml:space="preserve">patients with chronic obstructive pulmonary disease </w:t>
      </w:r>
      <w:r w:rsidR="00B53F3A" w:rsidRPr="00093E34">
        <w:t xml:space="preserve">for discussions about palliative and advance care planning with </w:t>
      </w:r>
      <w:r w:rsidR="00E1487F" w:rsidRPr="00093E34">
        <w:t>clinicians</w:t>
      </w:r>
      <w:r w:rsidR="00B53F3A" w:rsidRPr="00093E34">
        <w:t>.</w:t>
      </w:r>
    </w:p>
    <w:p w14:paraId="0DE46769" w14:textId="4EFBBB5C" w:rsidR="00260D36" w:rsidRPr="00093E34" w:rsidRDefault="00126701" w:rsidP="00A43AAA">
      <w:pPr>
        <w:spacing w:line="360" w:lineRule="auto"/>
        <w:jc w:val="both"/>
      </w:pPr>
      <w:r w:rsidRPr="00093E34">
        <w:rPr>
          <w:b/>
          <w:bCs/>
        </w:rPr>
        <w:t>Design</w:t>
      </w:r>
      <w:r w:rsidR="003053A2" w:rsidRPr="00093E34">
        <w:rPr>
          <w:b/>
          <w:bCs/>
        </w:rPr>
        <w:t>:</w:t>
      </w:r>
      <w:r w:rsidR="003053A2" w:rsidRPr="00093E34">
        <w:t xml:space="preserve"> </w:t>
      </w:r>
      <w:r w:rsidR="00122804">
        <w:t xml:space="preserve">Semi-structured </w:t>
      </w:r>
      <w:r w:rsidR="00331571">
        <w:t>interviews</w:t>
      </w:r>
      <w:r w:rsidR="00331571" w:rsidRPr="00093E34">
        <w:t xml:space="preserve"> </w:t>
      </w:r>
      <w:r w:rsidR="00391F6C">
        <w:t xml:space="preserve">were conducted </w:t>
      </w:r>
      <w:r w:rsidR="00331571">
        <w:t>with p</w:t>
      </w:r>
      <w:r w:rsidR="00260D36" w:rsidRPr="00093E34">
        <w:t xml:space="preserve">atients </w:t>
      </w:r>
      <w:r w:rsidR="00943423">
        <w:t xml:space="preserve">with </w:t>
      </w:r>
      <w:r w:rsidR="007D1798">
        <w:t>chronic obstructive pulmonary disease</w:t>
      </w:r>
      <w:r w:rsidR="00943423">
        <w:t>.</w:t>
      </w:r>
      <w:r w:rsidR="001E75CD" w:rsidRPr="00093E34">
        <w:t xml:space="preserve"> </w:t>
      </w:r>
      <w:r w:rsidR="007B6068">
        <w:t xml:space="preserve">Data analysis was guided by </w:t>
      </w:r>
      <w:r w:rsidR="00391F6C">
        <w:t>principles of i</w:t>
      </w:r>
      <w:r w:rsidR="00391F6C" w:rsidRPr="00093E34">
        <w:t xml:space="preserve">nterpretative </w:t>
      </w:r>
      <w:r w:rsidR="00391F6C" w:rsidRPr="00871382">
        <w:t>phenomenological analysis</w:t>
      </w:r>
      <w:r w:rsidR="00391F6C">
        <w:t xml:space="preserve">, of which symbolic interactionism and interpretation principles were </w:t>
      </w:r>
      <w:r w:rsidR="00C22EC1">
        <w:t>employed</w:t>
      </w:r>
      <w:r w:rsidR="001D37E5">
        <w:t xml:space="preserve"> throughout</w:t>
      </w:r>
      <w:r w:rsidR="00391F6C">
        <w:t xml:space="preserve">. </w:t>
      </w:r>
    </w:p>
    <w:p w14:paraId="6E4FE93B" w14:textId="6598CC07" w:rsidR="00287128" w:rsidRPr="00093E34" w:rsidRDefault="00287128" w:rsidP="00A43AAA">
      <w:pPr>
        <w:spacing w:line="360" w:lineRule="auto"/>
        <w:jc w:val="both"/>
      </w:pPr>
      <w:r w:rsidRPr="00093E34">
        <w:rPr>
          <w:b/>
        </w:rPr>
        <w:t xml:space="preserve">Setting/Participants: </w:t>
      </w:r>
      <w:r w:rsidR="00871382" w:rsidRPr="00871382">
        <w:t xml:space="preserve">33 </w:t>
      </w:r>
      <w:r w:rsidR="00E1487F" w:rsidRPr="00093E34">
        <w:t>British patients</w:t>
      </w:r>
      <w:r w:rsidR="007D1798">
        <w:t xml:space="preserve"> with chronic obstructive pulmonary disease</w:t>
      </w:r>
      <w:r w:rsidR="00E1487F" w:rsidRPr="00093E34">
        <w:t xml:space="preserve"> at different stages of their disease trajectory.</w:t>
      </w:r>
    </w:p>
    <w:p w14:paraId="2DDADABC" w14:textId="2039DC07" w:rsidR="00BA5A84" w:rsidRPr="00AC0E47" w:rsidRDefault="003053A2" w:rsidP="00A43AAA">
      <w:pPr>
        <w:spacing w:line="360" w:lineRule="auto"/>
        <w:jc w:val="both"/>
      </w:pPr>
      <w:r w:rsidRPr="00093E34">
        <w:rPr>
          <w:b/>
          <w:bCs/>
        </w:rPr>
        <w:t>Results:</w:t>
      </w:r>
      <w:r w:rsidRPr="00093E34">
        <w:t xml:space="preserve"> </w:t>
      </w:r>
      <w:r w:rsidR="00E1487F" w:rsidRPr="00093E34">
        <w:t xml:space="preserve">Patients preferred to discuss palliative care with clinicians </w:t>
      </w:r>
      <w:r w:rsidR="00943423">
        <w:t xml:space="preserve">they perceived </w:t>
      </w:r>
      <w:r w:rsidR="00BA5A84">
        <w:t xml:space="preserve">had </w:t>
      </w:r>
      <w:r w:rsidR="00BA5A84" w:rsidRPr="00093E34">
        <w:t>greater levels of competency and authority in care</w:t>
      </w:r>
      <w:r w:rsidR="00BA5A84">
        <w:t xml:space="preserve"> and with whom they had an established relationship, usually a specialist</w:t>
      </w:r>
      <w:r w:rsidR="00E1487F" w:rsidRPr="00093E34">
        <w:t xml:space="preserve">. </w:t>
      </w:r>
      <w:r w:rsidR="00AC0E47">
        <w:t>Patients favour</w:t>
      </w:r>
      <w:r w:rsidR="00943423">
        <w:t>ed</w:t>
      </w:r>
      <w:r w:rsidR="00AC0E47">
        <w:t xml:space="preserve"> large amounts of information about treatments and care, </w:t>
      </w:r>
      <w:r w:rsidR="00943423">
        <w:t>but</w:t>
      </w:r>
      <w:r w:rsidR="00AC0E47">
        <w:t xml:space="preserve"> </w:t>
      </w:r>
      <w:r w:rsidR="009B0BD3">
        <w:t xml:space="preserve">reported a </w:t>
      </w:r>
      <w:r w:rsidR="009B0BD3" w:rsidRPr="00093E34">
        <w:t>lack of illness-related information</w:t>
      </w:r>
      <w:r w:rsidR="009B0BD3">
        <w:t xml:space="preserve"> and </w:t>
      </w:r>
      <w:r w:rsidR="00943423">
        <w:t>problems accessing</w:t>
      </w:r>
      <w:r w:rsidR="009B0BD3">
        <w:t xml:space="preserve"> appointments with clinicians</w:t>
      </w:r>
      <w:r w:rsidR="00AC0E47">
        <w:t xml:space="preserve">. </w:t>
      </w:r>
      <w:r w:rsidR="00943423">
        <w:t>C</w:t>
      </w:r>
      <w:r w:rsidR="00AC0E47">
        <w:t>onsequen</w:t>
      </w:r>
      <w:r w:rsidR="00943423">
        <w:t>tly</w:t>
      </w:r>
      <w:r w:rsidR="00BA5A84">
        <w:t>, patients defer</w:t>
      </w:r>
      <w:r w:rsidR="00943423">
        <w:t>red</w:t>
      </w:r>
      <w:r w:rsidR="00BA5A84">
        <w:t xml:space="preserve"> </w:t>
      </w:r>
      <w:r w:rsidR="00BA5A84" w:rsidRPr="00093E34">
        <w:t xml:space="preserve">discussions </w:t>
      </w:r>
      <w:r w:rsidR="00BA5A84">
        <w:t>to</w:t>
      </w:r>
      <w:r w:rsidR="00BA5A84" w:rsidRPr="00093E34">
        <w:t xml:space="preserve"> the future</w:t>
      </w:r>
      <w:r w:rsidR="00AC0E47">
        <w:t>, u</w:t>
      </w:r>
      <w:r w:rsidR="00BA5A84">
        <w:t>sually</w:t>
      </w:r>
      <w:r w:rsidR="00BA5A84" w:rsidRPr="00093E34">
        <w:t xml:space="preserve"> once their condition had deteriorated significantly</w:t>
      </w:r>
      <w:r w:rsidR="00943423">
        <w:t xml:space="preserve"> or planned to wait for clinicians to initiate conversations</w:t>
      </w:r>
      <w:r w:rsidR="00BA5A84">
        <w:t xml:space="preserve">. This was </w:t>
      </w:r>
      <w:r w:rsidR="00943423">
        <w:t xml:space="preserve">not rooted in patient preferences, but </w:t>
      </w:r>
      <w:r w:rsidR="00BA5A84">
        <w:t xml:space="preserve">related to clinicians’ lack of time, </w:t>
      </w:r>
      <w:r w:rsidR="00D67202">
        <w:t xml:space="preserve">absence </w:t>
      </w:r>
      <w:r w:rsidR="00AC0E47">
        <w:t xml:space="preserve">of </w:t>
      </w:r>
      <w:r w:rsidR="00943423">
        <w:t xml:space="preserve">an </w:t>
      </w:r>
      <w:r w:rsidR="00BA5A84">
        <w:t xml:space="preserve">established relationship and </w:t>
      </w:r>
      <w:r w:rsidR="00943423">
        <w:t xml:space="preserve">belief that appointments were for </w:t>
      </w:r>
      <w:r w:rsidR="00D67202">
        <w:t>managing current symptoms, exacerbations and disease factors rather than future care and preferences.</w:t>
      </w:r>
    </w:p>
    <w:p w14:paraId="03603403" w14:textId="2A4F8DEB" w:rsidR="00AC0E47" w:rsidRDefault="003053A2" w:rsidP="00A43AAA">
      <w:pPr>
        <w:spacing w:line="360" w:lineRule="auto"/>
        <w:jc w:val="both"/>
      </w:pPr>
      <w:r w:rsidRPr="00093E34">
        <w:rPr>
          <w:b/>
          <w:bCs/>
        </w:rPr>
        <w:t>Conclusion:</w:t>
      </w:r>
      <w:r w:rsidRPr="00093E34">
        <w:t xml:space="preserve"> </w:t>
      </w:r>
      <w:r w:rsidR="00E13E34">
        <w:t>Different perceptions, competing priorities and service rationing inhibit</w:t>
      </w:r>
      <w:r w:rsidR="00227829" w:rsidRPr="00093E34">
        <w:t xml:space="preserve"> </w:t>
      </w:r>
      <w:r w:rsidR="00227829">
        <w:t xml:space="preserve">patients from initiating early </w:t>
      </w:r>
      <w:r w:rsidR="00227829" w:rsidRPr="00093E34">
        <w:t xml:space="preserve">discussions </w:t>
      </w:r>
      <w:r w:rsidR="00227829">
        <w:t xml:space="preserve">with </w:t>
      </w:r>
      <w:r w:rsidR="00227829" w:rsidRPr="00093E34">
        <w:t>clinicians</w:t>
      </w:r>
      <w:r w:rsidR="00C23D28">
        <w:t>,</w:t>
      </w:r>
      <w:r w:rsidR="00227829">
        <w:t xml:space="preserve"> </w:t>
      </w:r>
      <w:r w:rsidR="00BE3A0B">
        <w:t>so p</w:t>
      </w:r>
      <w:r w:rsidR="00AC0E47">
        <w:t xml:space="preserve">alliative care conversations should be initiated by </w:t>
      </w:r>
      <w:r w:rsidR="007D1798">
        <w:t>respiratory</w:t>
      </w:r>
      <w:r w:rsidR="0081515D">
        <w:t>-</w:t>
      </w:r>
      <w:r w:rsidR="007D1798">
        <w:t>expert</w:t>
      </w:r>
      <w:r w:rsidR="0081515D">
        <w:t xml:space="preserve"> </w:t>
      </w:r>
      <w:r w:rsidR="00AC0E47">
        <w:t>clinicians</w:t>
      </w:r>
      <w:r w:rsidR="00331571">
        <w:t xml:space="preserve"> who know the patient well</w:t>
      </w:r>
      <w:r w:rsidR="00227829">
        <w:t>. A</w:t>
      </w:r>
      <w:r w:rsidR="00AC0E47">
        <w:t xml:space="preserve">fter a sudden deterioration in </w:t>
      </w:r>
      <w:r w:rsidR="0081515D">
        <w:t xml:space="preserve">the patient’s </w:t>
      </w:r>
      <w:r w:rsidR="00AC0E47">
        <w:t>condition</w:t>
      </w:r>
      <w:r w:rsidR="00227829">
        <w:t xml:space="preserve"> may be a suitable time</w:t>
      </w:r>
      <w:r w:rsidR="00AC0E47">
        <w:t>.</w:t>
      </w:r>
    </w:p>
    <w:p w14:paraId="49CF9600" w14:textId="77777777" w:rsidR="00E1487F" w:rsidRDefault="00E1487F" w:rsidP="00A43AAA">
      <w:pPr>
        <w:spacing w:line="360" w:lineRule="auto"/>
        <w:jc w:val="both"/>
      </w:pPr>
    </w:p>
    <w:p w14:paraId="475E891D" w14:textId="77777777" w:rsidR="00A43AAA" w:rsidRDefault="00A43AAA" w:rsidP="00A43AAA">
      <w:pPr>
        <w:spacing w:line="360" w:lineRule="auto"/>
        <w:jc w:val="both"/>
      </w:pPr>
    </w:p>
    <w:p w14:paraId="10BF096F" w14:textId="77777777" w:rsidR="00A43AAA" w:rsidRPr="00093E34" w:rsidRDefault="00A43AAA" w:rsidP="00A43AAA">
      <w:pPr>
        <w:spacing w:line="360" w:lineRule="auto"/>
        <w:jc w:val="both"/>
      </w:pPr>
    </w:p>
    <w:tbl>
      <w:tblPr>
        <w:tblStyle w:val="TableGrid"/>
        <w:tblW w:w="0" w:type="auto"/>
        <w:tblLook w:val="04A0" w:firstRow="1" w:lastRow="0" w:firstColumn="1" w:lastColumn="0" w:noHBand="0" w:noVBand="1"/>
      </w:tblPr>
      <w:tblGrid>
        <w:gridCol w:w="9016"/>
      </w:tblGrid>
      <w:tr w:rsidR="00242FA7" w:rsidRPr="00093E34" w14:paraId="136202C2" w14:textId="77777777" w:rsidTr="00242FA7">
        <w:tc>
          <w:tcPr>
            <w:tcW w:w="9016" w:type="dxa"/>
          </w:tcPr>
          <w:p w14:paraId="25E9BF70" w14:textId="65B96F64" w:rsidR="00242FA7" w:rsidRPr="00093E34" w:rsidRDefault="007D1798" w:rsidP="007D1798">
            <w:pPr>
              <w:spacing w:after="200" w:line="360" w:lineRule="auto"/>
            </w:pPr>
            <w:r>
              <w:rPr>
                <w:b/>
              </w:rPr>
              <w:lastRenderedPageBreak/>
              <w:t xml:space="preserve">Keywords:  </w:t>
            </w:r>
            <w:r w:rsidRPr="007D1798">
              <w:t>c</w:t>
            </w:r>
            <w:r>
              <w:t>hronic obstructive pulmonary disease</w:t>
            </w:r>
            <w:r w:rsidR="00242FA7" w:rsidRPr="00093E34">
              <w:t>; palliative care; communication; patient-clinician communications; patients’ preferences; qualitative research; primary and secondary care</w:t>
            </w:r>
          </w:p>
        </w:tc>
      </w:tr>
    </w:tbl>
    <w:p w14:paraId="53673AC4" w14:textId="77777777" w:rsidR="00242FA7" w:rsidRPr="00093E34" w:rsidRDefault="00242FA7" w:rsidP="00A43AAA">
      <w:pPr>
        <w:spacing w:line="360" w:lineRule="auto"/>
      </w:pPr>
    </w:p>
    <w:tbl>
      <w:tblPr>
        <w:tblStyle w:val="TableGrid"/>
        <w:tblW w:w="0" w:type="auto"/>
        <w:tblLook w:val="04A0" w:firstRow="1" w:lastRow="0" w:firstColumn="1" w:lastColumn="0" w:noHBand="0" w:noVBand="1"/>
      </w:tblPr>
      <w:tblGrid>
        <w:gridCol w:w="9016"/>
      </w:tblGrid>
      <w:tr w:rsidR="00242FA7" w:rsidRPr="00093E34" w14:paraId="02DB3E7B" w14:textId="77777777" w:rsidTr="00242FA7">
        <w:tc>
          <w:tcPr>
            <w:tcW w:w="9016" w:type="dxa"/>
          </w:tcPr>
          <w:p w14:paraId="0C54DD3E" w14:textId="40F5B51A" w:rsidR="00242FA7" w:rsidRPr="002958D2" w:rsidRDefault="00242FA7" w:rsidP="00A43AAA">
            <w:pPr>
              <w:spacing w:after="200" w:line="360" w:lineRule="auto"/>
              <w:rPr>
                <w:rFonts w:cs="Calibri-Bold"/>
                <w:b/>
                <w:bCs/>
                <w:sz w:val="20"/>
                <w:szCs w:val="20"/>
              </w:rPr>
            </w:pPr>
            <w:r w:rsidRPr="002958D2">
              <w:rPr>
                <w:rFonts w:cs="Calibri-Bold"/>
                <w:b/>
                <w:bCs/>
                <w:sz w:val="20"/>
                <w:szCs w:val="20"/>
              </w:rPr>
              <w:t>What is already known about the topic?</w:t>
            </w:r>
          </w:p>
          <w:p w14:paraId="19904575" w14:textId="0CDDD375" w:rsidR="00DB3096" w:rsidRDefault="00DB3096" w:rsidP="00981EE5">
            <w:pPr>
              <w:pStyle w:val="ListParagraph"/>
              <w:numPr>
                <w:ilvl w:val="0"/>
                <w:numId w:val="12"/>
              </w:numPr>
              <w:spacing w:after="200" w:line="276" w:lineRule="auto"/>
              <w:rPr>
                <w:rFonts w:cs="Calibri-Bold"/>
                <w:bCs/>
                <w:sz w:val="20"/>
                <w:szCs w:val="20"/>
              </w:rPr>
            </w:pPr>
            <w:r w:rsidRPr="002958D2">
              <w:rPr>
                <w:rFonts w:cs="Calibri-Bold"/>
                <w:bCs/>
                <w:sz w:val="20"/>
                <w:szCs w:val="20"/>
              </w:rPr>
              <w:t>Conversations about palliative care and future treatments are the first step in ensuring that patients’ wishes are respected throughout their disease trajectory.</w:t>
            </w:r>
          </w:p>
          <w:p w14:paraId="2EB84D39" w14:textId="49042D83" w:rsidR="00242FA7" w:rsidRPr="002958D2" w:rsidRDefault="00341879" w:rsidP="00981EE5">
            <w:pPr>
              <w:pStyle w:val="ListParagraph"/>
              <w:numPr>
                <w:ilvl w:val="0"/>
                <w:numId w:val="12"/>
              </w:numPr>
              <w:spacing w:after="200" w:line="276" w:lineRule="auto"/>
              <w:rPr>
                <w:rFonts w:cs="Calibri-Bold"/>
                <w:bCs/>
                <w:sz w:val="20"/>
                <w:szCs w:val="20"/>
              </w:rPr>
            </w:pPr>
            <w:r w:rsidRPr="002958D2">
              <w:rPr>
                <w:rFonts w:cs="Calibri-Bold"/>
                <w:bCs/>
                <w:sz w:val="20"/>
                <w:szCs w:val="20"/>
              </w:rPr>
              <w:t xml:space="preserve">The frequency and quality of conversations about </w:t>
            </w:r>
            <w:r w:rsidR="008F0573" w:rsidRPr="002958D2">
              <w:rPr>
                <w:rFonts w:cs="Calibri-Bold"/>
                <w:bCs/>
                <w:sz w:val="20"/>
                <w:szCs w:val="20"/>
              </w:rPr>
              <w:t xml:space="preserve">palliative care and future treatments </w:t>
            </w:r>
            <w:r w:rsidRPr="002958D2">
              <w:rPr>
                <w:rFonts w:cs="Calibri-Bold"/>
                <w:bCs/>
                <w:sz w:val="20"/>
                <w:szCs w:val="20"/>
              </w:rPr>
              <w:t xml:space="preserve">in COPD </w:t>
            </w:r>
            <w:r w:rsidR="00651FB1">
              <w:rPr>
                <w:rFonts w:cs="Calibri-Bold"/>
                <w:bCs/>
                <w:sz w:val="20"/>
                <w:szCs w:val="20"/>
              </w:rPr>
              <w:t>are</w:t>
            </w:r>
            <w:r w:rsidRPr="002958D2">
              <w:rPr>
                <w:rFonts w:cs="Calibri-Bold"/>
                <w:bCs/>
                <w:sz w:val="20"/>
                <w:szCs w:val="20"/>
              </w:rPr>
              <w:t xml:space="preserve"> low.</w:t>
            </w:r>
          </w:p>
          <w:p w14:paraId="40F1446F" w14:textId="40455CFF" w:rsidR="00341879" w:rsidRPr="002958D2" w:rsidRDefault="00341879" w:rsidP="00C23D28">
            <w:pPr>
              <w:pStyle w:val="ListParagraph"/>
              <w:numPr>
                <w:ilvl w:val="0"/>
                <w:numId w:val="12"/>
              </w:numPr>
              <w:spacing w:after="200" w:line="276" w:lineRule="auto"/>
            </w:pPr>
            <w:r w:rsidRPr="002958D2">
              <w:rPr>
                <w:rFonts w:cs="Calibri-Bold"/>
                <w:bCs/>
                <w:sz w:val="20"/>
                <w:szCs w:val="20"/>
              </w:rPr>
              <w:t xml:space="preserve">Patients and clinicians cite many barriers </w:t>
            </w:r>
            <w:r w:rsidR="00BE3A0B">
              <w:rPr>
                <w:rFonts w:cs="Calibri-Bold"/>
                <w:bCs/>
                <w:sz w:val="20"/>
                <w:szCs w:val="20"/>
              </w:rPr>
              <w:t>to</w:t>
            </w:r>
            <w:r w:rsidR="00BE3A0B" w:rsidRPr="002958D2">
              <w:rPr>
                <w:rFonts w:cs="Calibri-Bold"/>
                <w:bCs/>
                <w:sz w:val="20"/>
                <w:szCs w:val="20"/>
              </w:rPr>
              <w:t xml:space="preserve"> </w:t>
            </w:r>
            <w:r w:rsidRPr="002958D2">
              <w:rPr>
                <w:rFonts w:cs="Calibri-Bold"/>
                <w:bCs/>
                <w:sz w:val="20"/>
                <w:szCs w:val="20"/>
              </w:rPr>
              <w:t>starting palliative care discussions.</w:t>
            </w:r>
          </w:p>
        </w:tc>
      </w:tr>
      <w:tr w:rsidR="00242FA7" w:rsidRPr="00093E34" w14:paraId="6E5B60F8" w14:textId="77777777" w:rsidTr="00242FA7">
        <w:tc>
          <w:tcPr>
            <w:tcW w:w="9016" w:type="dxa"/>
          </w:tcPr>
          <w:p w14:paraId="7EA52AA5" w14:textId="3FF7717A" w:rsidR="00242FA7" w:rsidRPr="002958D2" w:rsidRDefault="00242FA7" w:rsidP="00A43AAA">
            <w:pPr>
              <w:spacing w:after="200" w:line="360" w:lineRule="auto"/>
              <w:rPr>
                <w:rFonts w:cs="Calibri-Bold"/>
                <w:b/>
                <w:bCs/>
                <w:sz w:val="20"/>
                <w:szCs w:val="20"/>
              </w:rPr>
            </w:pPr>
            <w:r w:rsidRPr="002958D2">
              <w:rPr>
                <w:rFonts w:cs="Calibri-Bold"/>
                <w:b/>
                <w:bCs/>
                <w:sz w:val="20"/>
                <w:szCs w:val="20"/>
              </w:rPr>
              <w:t>What this paper adds?</w:t>
            </w:r>
          </w:p>
          <w:p w14:paraId="2161FAB9" w14:textId="440FB410" w:rsidR="00242FA7" w:rsidRPr="002958D2" w:rsidRDefault="00341879" w:rsidP="00981EE5">
            <w:pPr>
              <w:pStyle w:val="ListParagraph"/>
              <w:numPr>
                <w:ilvl w:val="0"/>
                <w:numId w:val="12"/>
              </w:numPr>
              <w:spacing w:after="200" w:line="276" w:lineRule="auto"/>
              <w:rPr>
                <w:rFonts w:cs="Calibri-Bold"/>
                <w:bCs/>
                <w:sz w:val="20"/>
                <w:szCs w:val="20"/>
              </w:rPr>
            </w:pPr>
            <w:r w:rsidRPr="002958D2">
              <w:rPr>
                <w:rFonts w:cs="Calibri-Bold"/>
                <w:bCs/>
                <w:sz w:val="20"/>
                <w:szCs w:val="20"/>
              </w:rPr>
              <w:t>Patients prefer to have conversations with C</w:t>
            </w:r>
            <w:r w:rsidR="0031513E">
              <w:rPr>
                <w:rFonts w:cs="Calibri-Bold"/>
                <w:bCs/>
                <w:sz w:val="20"/>
                <w:szCs w:val="20"/>
              </w:rPr>
              <w:t>OPD-expert</w:t>
            </w:r>
            <w:r w:rsidRPr="002958D2">
              <w:rPr>
                <w:rFonts w:cs="Calibri-Bold"/>
                <w:bCs/>
                <w:sz w:val="20"/>
                <w:szCs w:val="20"/>
              </w:rPr>
              <w:t xml:space="preserve"> clinicians with whom they have a</w:t>
            </w:r>
            <w:r w:rsidR="00DB3096">
              <w:rPr>
                <w:rFonts w:cs="Calibri-Bold"/>
                <w:bCs/>
                <w:sz w:val="20"/>
                <w:szCs w:val="20"/>
              </w:rPr>
              <w:t>n established</w:t>
            </w:r>
            <w:r w:rsidRPr="002958D2">
              <w:rPr>
                <w:rFonts w:cs="Calibri-Bold"/>
                <w:bCs/>
                <w:sz w:val="20"/>
                <w:szCs w:val="20"/>
              </w:rPr>
              <w:t xml:space="preserve"> relationship.</w:t>
            </w:r>
          </w:p>
          <w:p w14:paraId="0A0A3CDC" w14:textId="76BF039B" w:rsidR="0002500C" w:rsidRPr="002958D2" w:rsidRDefault="009544F9" w:rsidP="00CA60B9">
            <w:pPr>
              <w:pStyle w:val="ListParagraph"/>
              <w:numPr>
                <w:ilvl w:val="0"/>
                <w:numId w:val="12"/>
              </w:numPr>
              <w:spacing w:after="200" w:line="276" w:lineRule="auto"/>
              <w:rPr>
                <w:rFonts w:cs="Calibri-Bold"/>
                <w:bCs/>
                <w:sz w:val="20"/>
                <w:szCs w:val="20"/>
              </w:rPr>
            </w:pPr>
            <w:r>
              <w:rPr>
                <w:rFonts w:cs="Calibri-Bold"/>
                <w:bCs/>
                <w:sz w:val="20"/>
                <w:szCs w:val="20"/>
              </w:rPr>
              <w:t>P</w:t>
            </w:r>
            <w:r w:rsidR="0002500C" w:rsidRPr="002958D2">
              <w:rPr>
                <w:rFonts w:cs="Calibri-Bold"/>
                <w:bCs/>
                <w:sz w:val="20"/>
                <w:szCs w:val="20"/>
              </w:rPr>
              <w:t>atients see palliative care and future treatment discussion</w:t>
            </w:r>
            <w:r>
              <w:rPr>
                <w:rFonts w:cs="Calibri-Bold"/>
                <w:bCs/>
                <w:sz w:val="20"/>
                <w:szCs w:val="20"/>
              </w:rPr>
              <w:t>s as end of life conversations, t</w:t>
            </w:r>
            <w:r w:rsidR="0002500C" w:rsidRPr="002958D2">
              <w:rPr>
                <w:rFonts w:cs="Calibri-Bold"/>
                <w:bCs/>
                <w:sz w:val="20"/>
                <w:szCs w:val="20"/>
              </w:rPr>
              <w:t xml:space="preserve">herefore </w:t>
            </w:r>
            <w:r>
              <w:rPr>
                <w:rFonts w:cs="Calibri-Bold"/>
                <w:bCs/>
                <w:sz w:val="20"/>
                <w:szCs w:val="20"/>
              </w:rPr>
              <w:t>they</w:t>
            </w:r>
            <w:r w:rsidR="0002500C" w:rsidRPr="002958D2">
              <w:rPr>
                <w:rFonts w:cs="Calibri-Bold"/>
                <w:bCs/>
                <w:sz w:val="20"/>
                <w:szCs w:val="20"/>
              </w:rPr>
              <w:t xml:space="preserve"> do not recognize the need for discussions until their condition severely deteriorates. </w:t>
            </w:r>
          </w:p>
          <w:p w14:paraId="2FF8943B" w14:textId="4121945C" w:rsidR="00242FA7" w:rsidRPr="002958D2" w:rsidRDefault="00341879" w:rsidP="00F1047A">
            <w:pPr>
              <w:pStyle w:val="ListParagraph"/>
              <w:numPr>
                <w:ilvl w:val="0"/>
                <w:numId w:val="12"/>
              </w:numPr>
              <w:spacing w:after="200" w:line="276" w:lineRule="auto"/>
            </w:pPr>
            <w:r w:rsidRPr="002958D2">
              <w:rPr>
                <w:rFonts w:cs="Calibri-Bold"/>
                <w:bCs/>
                <w:sz w:val="20"/>
                <w:szCs w:val="20"/>
              </w:rPr>
              <w:t xml:space="preserve">Clinicians </w:t>
            </w:r>
            <w:r w:rsidR="00F1047A">
              <w:rPr>
                <w:rFonts w:cs="Calibri-Bold"/>
                <w:bCs/>
                <w:sz w:val="20"/>
                <w:szCs w:val="20"/>
              </w:rPr>
              <w:t>need to initiate</w:t>
            </w:r>
            <w:r w:rsidRPr="002958D2">
              <w:rPr>
                <w:rFonts w:cs="Calibri-Bold"/>
                <w:bCs/>
                <w:sz w:val="20"/>
                <w:szCs w:val="20"/>
              </w:rPr>
              <w:t xml:space="preserve"> conversations with patients and provide larger amounts of information about all aspects of </w:t>
            </w:r>
            <w:r w:rsidR="00F1047A" w:rsidRPr="002958D2">
              <w:rPr>
                <w:rFonts w:cs="Calibri-Bold"/>
                <w:bCs/>
                <w:sz w:val="20"/>
                <w:szCs w:val="20"/>
              </w:rPr>
              <w:t xml:space="preserve">future treatments </w:t>
            </w:r>
            <w:r w:rsidR="00F1047A">
              <w:rPr>
                <w:rFonts w:cs="Calibri-Bold"/>
                <w:bCs/>
                <w:sz w:val="20"/>
                <w:szCs w:val="20"/>
              </w:rPr>
              <w:t xml:space="preserve">and </w:t>
            </w:r>
            <w:r w:rsidR="00C23D28">
              <w:rPr>
                <w:rFonts w:cs="Calibri-Bold"/>
                <w:bCs/>
                <w:sz w:val="20"/>
                <w:szCs w:val="20"/>
              </w:rPr>
              <w:t>palliative care</w:t>
            </w:r>
            <w:r w:rsidRPr="002958D2">
              <w:rPr>
                <w:rFonts w:cs="Calibri-Bold"/>
                <w:bCs/>
                <w:sz w:val="20"/>
                <w:szCs w:val="20"/>
              </w:rPr>
              <w:t>.</w:t>
            </w:r>
          </w:p>
        </w:tc>
      </w:tr>
      <w:tr w:rsidR="00242FA7" w:rsidRPr="00093E34" w14:paraId="255AAEEA" w14:textId="77777777" w:rsidTr="00242FA7">
        <w:tc>
          <w:tcPr>
            <w:tcW w:w="9016" w:type="dxa"/>
          </w:tcPr>
          <w:p w14:paraId="59E91C78" w14:textId="0E94C29E" w:rsidR="00242FA7" w:rsidRPr="002958D2" w:rsidRDefault="00242FA7" w:rsidP="00A43AAA">
            <w:pPr>
              <w:spacing w:after="200" w:line="360" w:lineRule="auto"/>
              <w:rPr>
                <w:rFonts w:cs="Calibri-Bold"/>
                <w:b/>
                <w:bCs/>
                <w:sz w:val="20"/>
                <w:szCs w:val="20"/>
              </w:rPr>
            </w:pPr>
            <w:r w:rsidRPr="002958D2">
              <w:rPr>
                <w:rFonts w:cs="Calibri-Bold"/>
                <w:b/>
                <w:bCs/>
                <w:sz w:val="20"/>
                <w:szCs w:val="20"/>
              </w:rPr>
              <w:t>Implications for practice, theory or policy</w:t>
            </w:r>
          </w:p>
          <w:p w14:paraId="3B9EE444" w14:textId="7EB12566" w:rsidR="00C3770E" w:rsidRPr="002958D2" w:rsidRDefault="00C3770E" w:rsidP="00C3770E">
            <w:pPr>
              <w:pStyle w:val="ListParagraph"/>
              <w:numPr>
                <w:ilvl w:val="0"/>
                <w:numId w:val="12"/>
              </w:numPr>
              <w:spacing w:after="200" w:line="276" w:lineRule="auto"/>
              <w:rPr>
                <w:rFonts w:cs="Calibri-Bold"/>
                <w:bCs/>
                <w:sz w:val="20"/>
                <w:szCs w:val="20"/>
              </w:rPr>
            </w:pPr>
            <w:r w:rsidRPr="002958D2">
              <w:rPr>
                <w:rFonts w:cs="Calibri-Bold"/>
                <w:bCs/>
                <w:sz w:val="20"/>
                <w:szCs w:val="20"/>
              </w:rPr>
              <w:t xml:space="preserve">Open and early discussions about </w:t>
            </w:r>
            <w:r>
              <w:rPr>
                <w:rFonts w:cs="Calibri-Bold"/>
                <w:bCs/>
                <w:sz w:val="20"/>
                <w:szCs w:val="20"/>
              </w:rPr>
              <w:t xml:space="preserve">treatments and care for the </w:t>
            </w:r>
            <w:r w:rsidRPr="002958D2">
              <w:rPr>
                <w:rFonts w:cs="Calibri-Bold"/>
                <w:bCs/>
                <w:sz w:val="20"/>
                <w:szCs w:val="20"/>
              </w:rPr>
              <w:t xml:space="preserve">future </w:t>
            </w:r>
            <w:r>
              <w:rPr>
                <w:rFonts w:cs="Calibri-Bold"/>
                <w:bCs/>
                <w:sz w:val="20"/>
                <w:szCs w:val="20"/>
              </w:rPr>
              <w:t>might</w:t>
            </w:r>
            <w:r w:rsidRPr="002958D2">
              <w:rPr>
                <w:rFonts w:cs="Calibri-Bold"/>
                <w:bCs/>
                <w:sz w:val="20"/>
                <w:szCs w:val="20"/>
              </w:rPr>
              <w:t xml:space="preserve"> change patients’ perceptions about conversations, and improve their understanding about COPD and the different treatment/care options</w:t>
            </w:r>
          </w:p>
          <w:p w14:paraId="5EF60FE4" w14:textId="4C96AC21" w:rsidR="00242FA7" w:rsidRPr="002958D2" w:rsidRDefault="00341879" w:rsidP="00981EE5">
            <w:pPr>
              <w:pStyle w:val="ListParagraph"/>
              <w:numPr>
                <w:ilvl w:val="0"/>
                <w:numId w:val="12"/>
              </w:numPr>
              <w:spacing w:after="200" w:line="276" w:lineRule="auto"/>
              <w:rPr>
                <w:rFonts w:cs="Calibri-Bold"/>
                <w:bCs/>
                <w:sz w:val="20"/>
                <w:szCs w:val="20"/>
              </w:rPr>
            </w:pPr>
            <w:r w:rsidRPr="002958D2">
              <w:rPr>
                <w:rFonts w:cs="Calibri-Bold"/>
                <w:bCs/>
                <w:sz w:val="20"/>
                <w:szCs w:val="20"/>
              </w:rPr>
              <w:t>The integration of palliative care conversations in the COPD disease trajectory according with patients</w:t>
            </w:r>
            <w:r w:rsidR="00981EE5" w:rsidRPr="002958D2">
              <w:rPr>
                <w:rFonts w:cs="Calibri-Bold"/>
                <w:bCs/>
                <w:sz w:val="20"/>
                <w:szCs w:val="20"/>
              </w:rPr>
              <w:t>’ preferences</w:t>
            </w:r>
            <w:r w:rsidR="002958D2">
              <w:rPr>
                <w:rFonts w:cs="Calibri-Bold"/>
                <w:bCs/>
                <w:sz w:val="20"/>
                <w:szCs w:val="20"/>
              </w:rPr>
              <w:t xml:space="preserve"> </w:t>
            </w:r>
            <w:r w:rsidR="00F1047A">
              <w:rPr>
                <w:rFonts w:cs="Calibri-Bold"/>
                <w:bCs/>
                <w:sz w:val="20"/>
                <w:szCs w:val="20"/>
              </w:rPr>
              <w:t>might</w:t>
            </w:r>
            <w:r w:rsidR="00F1047A" w:rsidRPr="002958D2">
              <w:rPr>
                <w:rFonts w:cs="Calibri-Bold"/>
                <w:bCs/>
                <w:sz w:val="20"/>
                <w:szCs w:val="20"/>
              </w:rPr>
              <w:t xml:space="preserve"> </w:t>
            </w:r>
            <w:r w:rsidRPr="002958D2">
              <w:rPr>
                <w:rFonts w:cs="Calibri-Bold"/>
                <w:bCs/>
                <w:sz w:val="20"/>
                <w:szCs w:val="20"/>
              </w:rPr>
              <w:t>improve</w:t>
            </w:r>
            <w:r w:rsidR="00680DB7" w:rsidRPr="002958D2">
              <w:rPr>
                <w:rFonts w:cs="Calibri-Bold"/>
                <w:bCs/>
                <w:sz w:val="20"/>
                <w:szCs w:val="20"/>
              </w:rPr>
              <w:t xml:space="preserve"> the</w:t>
            </w:r>
            <w:r w:rsidRPr="002958D2">
              <w:rPr>
                <w:rFonts w:cs="Calibri-Bold"/>
                <w:bCs/>
                <w:sz w:val="20"/>
                <w:szCs w:val="20"/>
              </w:rPr>
              <w:t xml:space="preserve"> quality of </w:t>
            </w:r>
            <w:r w:rsidR="00680DB7" w:rsidRPr="002958D2">
              <w:rPr>
                <w:rFonts w:cs="Calibri-Bold"/>
                <w:bCs/>
                <w:sz w:val="20"/>
                <w:szCs w:val="20"/>
              </w:rPr>
              <w:t>the care provided to patients.</w:t>
            </w:r>
          </w:p>
          <w:p w14:paraId="42A3EA27" w14:textId="6CA693D2" w:rsidR="00242FA7" w:rsidRPr="006672DF" w:rsidRDefault="00680DB7">
            <w:pPr>
              <w:pStyle w:val="ListParagraph"/>
              <w:numPr>
                <w:ilvl w:val="0"/>
                <w:numId w:val="12"/>
              </w:numPr>
              <w:spacing w:after="200" w:line="276" w:lineRule="auto"/>
            </w:pPr>
            <w:r w:rsidRPr="002958D2">
              <w:rPr>
                <w:rFonts w:cs="Calibri-Bold"/>
                <w:bCs/>
                <w:sz w:val="20"/>
                <w:szCs w:val="20"/>
              </w:rPr>
              <w:t>Services need to accommodate and facilitate palliative</w:t>
            </w:r>
            <w:r w:rsidR="002958D2">
              <w:rPr>
                <w:rFonts w:cs="Calibri-Bold"/>
                <w:bCs/>
                <w:sz w:val="20"/>
                <w:szCs w:val="20"/>
              </w:rPr>
              <w:t xml:space="preserve"> and future</w:t>
            </w:r>
            <w:r w:rsidRPr="002958D2">
              <w:rPr>
                <w:rFonts w:cs="Calibri-Bold"/>
                <w:bCs/>
                <w:sz w:val="20"/>
                <w:szCs w:val="20"/>
              </w:rPr>
              <w:t xml:space="preserve"> care discussions with patients</w:t>
            </w:r>
            <w:r w:rsidR="006672DF">
              <w:rPr>
                <w:rFonts w:cs="Calibri-Bold"/>
                <w:bCs/>
                <w:sz w:val="20"/>
                <w:szCs w:val="20"/>
              </w:rPr>
              <w:t>. As an example</w:t>
            </w:r>
            <w:r w:rsidRPr="002958D2">
              <w:rPr>
                <w:rFonts w:cs="Calibri-Bold"/>
                <w:bCs/>
                <w:sz w:val="20"/>
                <w:szCs w:val="20"/>
              </w:rPr>
              <w:t>,</w:t>
            </w:r>
            <w:r w:rsidR="006672DF">
              <w:rPr>
                <w:rFonts w:cs="Calibri-Bold"/>
                <w:bCs/>
                <w:sz w:val="20"/>
                <w:szCs w:val="20"/>
              </w:rPr>
              <w:t xml:space="preserve"> a</w:t>
            </w:r>
            <w:r w:rsidR="002958D2">
              <w:rPr>
                <w:rFonts w:cs="Calibri-Bold"/>
                <w:bCs/>
                <w:sz w:val="20"/>
                <w:szCs w:val="20"/>
              </w:rPr>
              <w:t xml:space="preserve">nnual COPD reviews are valuable engagement opportunities with </w:t>
            </w:r>
            <w:r w:rsidR="00F058B3">
              <w:rPr>
                <w:rFonts w:cs="Calibri-Bold"/>
                <w:bCs/>
                <w:sz w:val="20"/>
                <w:szCs w:val="20"/>
              </w:rPr>
              <w:t>patients that could allow</w:t>
            </w:r>
            <w:r w:rsidR="002958D2">
              <w:rPr>
                <w:rFonts w:cs="Calibri-Bold"/>
                <w:bCs/>
                <w:sz w:val="20"/>
                <w:szCs w:val="20"/>
              </w:rPr>
              <w:t xml:space="preserve"> discussion</w:t>
            </w:r>
            <w:r w:rsidR="00F058B3">
              <w:rPr>
                <w:rFonts w:cs="Calibri-Bold"/>
                <w:bCs/>
                <w:sz w:val="20"/>
                <w:szCs w:val="20"/>
              </w:rPr>
              <w:t>s about the immediate and long-term future and the development of contingency plans.</w:t>
            </w:r>
          </w:p>
        </w:tc>
      </w:tr>
    </w:tbl>
    <w:p w14:paraId="280B644B" w14:textId="75E4C5AF" w:rsidR="00E1487F" w:rsidRPr="00093E34" w:rsidRDefault="00E1487F" w:rsidP="00A43AAA">
      <w:pPr>
        <w:spacing w:line="360" w:lineRule="auto"/>
      </w:pPr>
      <w:r w:rsidRPr="00093E34">
        <w:br w:type="page"/>
      </w:r>
    </w:p>
    <w:bookmarkEnd w:id="1"/>
    <w:p w14:paraId="498515C4" w14:textId="77777777" w:rsidR="00CD7DBA" w:rsidRPr="00093E34" w:rsidRDefault="00985EC8" w:rsidP="00A43AAA">
      <w:pPr>
        <w:pStyle w:val="Heading1"/>
        <w:spacing w:before="0" w:after="200" w:line="360" w:lineRule="auto"/>
        <w:rPr>
          <w:rFonts w:asciiTheme="minorHAnsi" w:hAnsiTheme="minorHAnsi"/>
          <w:szCs w:val="24"/>
        </w:rPr>
      </w:pPr>
      <w:r w:rsidRPr="00093E34">
        <w:rPr>
          <w:rFonts w:asciiTheme="minorHAnsi" w:hAnsiTheme="minorHAnsi"/>
          <w:szCs w:val="24"/>
        </w:rPr>
        <w:lastRenderedPageBreak/>
        <w:t>Background</w:t>
      </w:r>
    </w:p>
    <w:p w14:paraId="3C631030" w14:textId="728A37D4" w:rsidR="00814AAF" w:rsidRPr="00093E34" w:rsidRDefault="007715D4" w:rsidP="00A43AAA">
      <w:pPr>
        <w:spacing w:line="360" w:lineRule="auto"/>
        <w:jc w:val="both"/>
      </w:pPr>
      <w:r w:rsidRPr="00093E34">
        <w:t>Chronic obstructive pulmonary disease (</w:t>
      </w:r>
      <w:r w:rsidR="009F78A6" w:rsidRPr="00093E34">
        <w:t>COPD</w:t>
      </w:r>
      <w:r w:rsidRPr="00093E34">
        <w:t>)</w:t>
      </w:r>
      <w:r w:rsidR="009F78A6" w:rsidRPr="00093E34">
        <w:t xml:space="preserve"> is </w:t>
      </w:r>
      <w:r w:rsidR="00971A42" w:rsidRPr="00093E34">
        <w:t xml:space="preserve">a life-limiting illness </w:t>
      </w:r>
      <w:r w:rsidR="009F78A6" w:rsidRPr="00093E34">
        <w:t xml:space="preserve">characterised </w:t>
      </w:r>
      <w:r w:rsidR="00971A42">
        <w:t>by</w:t>
      </w:r>
      <w:r w:rsidR="00971A42" w:rsidRPr="00093E34">
        <w:t xml:space="preserve"> </w:t>
      </w:r>
      <w:r w:rsidR="009F78A6" w:rsidRPr="00093E34">
        <w:t>progressive breathlessness</w:t>
      </w:r>
      <w:r w:rsidR="005C46A4" w:rsidRPr="00093E34">
        <w:t xml:space="preserve"> and </w:t>
      </w:r>
      <w:r w:rsidR="009F78A6" w:rsidRPr="00093E34">
        <w:t>chronic productive cough</w:t>
      </w:r>
      <w:r w:rsidR="00580D56">
        <w:t xml:space="preserve"> </w:t>
      </w:r>
      <w:r w:rsidR="00580D56" w:rsidRPr="00093E34">
        <w:fldChar w:fldCharType="begin"/>
      </w:r>
      <w:r w:rsidR="0042297D">
        <w:instrText xml:space="preserve"> ADDIN EN.CITE &lt;EndNote&gt;&lt;Cite&gt;&lt;Author&gt;NICE&lt;/Author&gt;&lt;Year&gt;2011&lt;/Year&gt;&lt;RecNum&gt;8362&lt;/RecNum&gt;&lt;DisplayText&gt;(1, 2)&lt;/DisplayText&gt;&lt;record&gt;&lt;rec-number&gt;8362&lt;/rec-number&gt;&lt;foreign-keys&gt;&lt;key app="EN" db-id="0esa92s5w9e0pvea02sxfd0j0xpaweezveae" timestamp="1432644641"&gt;8362&lt;/key&gt;&lt;/foreign-keys&gt;&lt;ref-type name="Government Document"&gt;46&lt;/ref-type&gt;&lt;contributors&gt;&lt;authors&gt;&lt;author&gt;NICE&lt;/author&gt;&lt;/authors&gt;&lt;secondary-authors&gt;&lt;author&gt;Department of Health&lt;/author&gt;&lt;/secondary-authors&gt;&lt;/contributors&gt;&lt;titles&gt;&lt;title&gt;Chronic obstructive pulmonary disease - Quality Standard&lt;/title&gt;&lt;/titles&gt;&lt;dates&gt;&lt;year&gt;2011&lt;/year&gt;&lt;/dates&gt;&lt;publisher&gt;National Institute for Health and Care Excellence&lt;/publisher&gt;&lt;urls&gt;&lt;related-urls&gt;&lt;url&gt;guidance.nice.org.uk/qs10&lt;/url&gt;&lt;/related-urls&gt;&lt;/urls&gt;&lt;/record&gt;&lt;/Cite&gt;&lt;Cite&gt;&lt;Author&gt;Department of Health&lt;/Author&gt;&lt;Year&gt;2011&lt;/Year&gt;&lt;RecNum&gt;8387&lt;/RecNum&gt;&lt;record&gt;&lt;rec-number&gt;8387&lt;/rec-number&gt;&lt;foreign-keys&gt;&lt;key app="EN" db-id="0esa92s5w9e0pvea02sxfd0j0xpaweezveae" timestamp="1432650222"&gt;8387&lt;/key&gt;&lt;/foreign-keys&gt;&lt;ref-type name="Government Document"&gt;46&lt;/ref-type&gt;&lt;contributors&gt;&lt;authors&gt;&lt;author&gt;Department of Health,&lt;/author&gt;&lt;/authors&gt;&lt;secondary-authors&gt;&lt;author&gt;Department of Health&lt;/author&gt;&lt;/secondary-authors&gt;&lt;/contributors&gt;&lt;titles&gt;&lt;title&gt;An Outcomes Strategy for Chronic Obstructive Pulmonary Disease (COPD) and Asthma in England&lt;/title&gt;&lt;/titles&gt;&lt;pages&gt;56&lt;/pages&gt;&lt;dates&gt;&lt;year&gt;2011&lt;/year&gt;&lt;/dates&gt;&lt;publisher&gt;Department of Health&lt;/publisher&gt;&lt;urls&gt;&lt;related-urls&gt;&lt;url&gt;http://www.dh.gov.uk/publications&lt;/url&gt;&lt;/related-urls&gt;&lt;/urls&gt;&lt;/record&gt;&lt;/Cite&gt;&lt;/EndNote&gt;</w:instrText>
      </w:r>
      <w:r w:rsidR="00580D56" w:rsidRPr="00093E34">
        <w:fldChar w:fldCharType="separate"/>
      </w:r>
      <w:r w:rsidR="0042297D">
        <w:rPr>
          <w:noProof/>
        </w:rPr>
        <w:t>(</w:t>
      </w:r>
      <w:hyperlink w:anchor="_ENREF_1" w:tooltip="NICE, 2011 #1" w:history="1">
        <w:r w:rsidR="0064728E">
          <w:rPr>
            <w:noProof/>
          </w:rPr>
          <w:t>1</w:t>
        </w:r>
      </w:hyperlink>
      <w:r w:rsidR="0042297D">
        <w:rPr>
          <w:noProof/>
        </w:rPr>
        <w:t xml:space="preserve">, </w:t>
      </w:r>
      <w:hyperlink w:anchor="_ENREF_2" w:tooltip="Department of Health, 2011 #8387" w:history="1">
        <w:r w:rsidR="0064728E">
          <w:rPr>
            <w:noProof/>
          </w:rPr>
          <w:t>2</w:t>
        </w:r>
      </w:hyperlink>
      <w:r w:rsidR="0042297D">
        <w:rPr>
          <w:noProof/>
        </w:rPr>
        <w:t>)</w:t>
      </w:r>
      <w:r w:rsidR="00580D56" w:rsidRPr="00093E34">
        <w:fldChar w:fldCharType="end"/>
      </w:r>
      <w:r w:rsidR="00580D56">
        <w:t>.</w:t>
      </w:r>
      <w:r w:rsidR="009F78A6" w:rsidRPr="00093E34">
        <w:t xml:space="preserve"> </w:t>
      </w:r>
      <w:r w:rsidR="008B23EE" w:rsidRPr="00093E34">
        <w:rPr>
          <w:color w:val="000000" w:themeColor="text1"/>
        </w:rPr>
        <w:t xml:space="preserve">Worldwide, </w:t>
      </w:r>
      <w:r w:rsidR="00580D56">
        <w:rPr>
          <w:color w:val="000000" w:themeColor="text1"/>
        </w:rPr>
        <w:t>i</w:t>
      </w:r>
      <w:r w:rsidR="00A90D6F" w:rsidRPr="00093E34">
        <w:t>t is estimated that 250</w:t>
      </w:r>
      <w:r w:rsidR="00014AF9" w:rsidRPr="00093E34">
        <w:t xml:space="preserve"> </w:t>
      </w:r>
      <w:r w:rsidR="00A90D6F" w:rsidRPr="00093E34">
        <w:t xml:space="preserve">million people have COPD and </w:t>
      </w:r>
      <w:r w:rsidR="00971A42">
        <w:t>it</w:t>
      </w:r>
      <w:r w:rsidR="00A90D6F" w:rsidRPr="00093E34">
        <w:t xml:space="preserve"> is responsible for 5% of all deaths </w:t>
      </w:r>
      <w:r w:rsidR="00A90D6F" w:rsidRPr="00093E34">
        <w:fldChar w:fldCharType="begin"/>
      </w:r>
      <w:r w:rsidR="0042297D">
        <w:instrText xml:space="preserve"> ADDIN EN.CITE &lt;EndNote&gt;&lt;Cite&gt;&lt;Author&gt;World Health Organization&lt;/Author&gt;&lt;Year&gt;2017&lt;/Year&gt;&lt;RecNum&gt;5749&lt;/RecNum&gt;&lt;DisplayText&gt;(3)&lt;/DisplayText&gt;&lt;record&gt;&lt;rec-number&gt;5749&lt;/rec-number&gt;&lt;foreign-keys&gt;&lt;key app="EN" db-id="0esa92s5w9e0pvea02sxfd0j0xpaweezveae" timestamp="1551369409"&gt;5749&lt;/key&gt;&lt;/foreign-keys&gt;&lt;ref-type name="Press Release"&gt;63&lt;/ref-type&gt;&lt;contributors&gt;&lt;authors&gt;&lt;author&gt;World Health Organization,&lt;/author&gt;&lt;/authors&gt;&lt;/contributors&gt;&lt;titles&gt;&lt;title&gt;Chronic obstructive pulmonary disease (COPD)&lt;/title&gt;&lt;secondary-title&gt;Key facts&lt;/secondary-title&gt;&lt;/titles&gt;&lt;dates&gt;&lt;year&gt;2017&lt;/year&gt;&lt;/dates&gt;&lt;urls&gt;&lt;related-urls&gt;&lt;url&gt;https://www.who.int/news-room/fact-sheets/detail/chronic-obstructive-pulmonary-disease-(copd)&lt;/url&gt;&lt;/related-urls&gt;&lt;/urls&gt;&lt;/record&gt;&lt;/Cite&gt;&lt;/EndNote&gt;</w:instrText>
      </w:r>
      <w:r w:rsidR="00A90D6F" w:rsidRPr="00093E34">
        <w:fldChar w:fldCharType="separate"/>
      </w:r>
      <w:r w:rsidR="0042297D">
        <w:rPr>
          <w:noProof/>
        </w:rPr>
        <w:t>(</w:t>
      </w:r>
      <w:hyperlink w:anchor="_ENREF_3" w:tooltip="World Health Organization, 2017 #5749" w:history="1">
        <w:r w:rsidR="0064728E">
          <w:rPr>
            <w:noProof/>
          </w:rPr>
          <w:t>3</w:t>
        </w:r>
      </w:hyperlink>
      <w:r w:rsidR="0042297D">
        <w:rPr>
          <w:noProof/>
        </w:rPr>
        <w:t>)</w:t>
      </w:r>
      <w:r w:rsidR="00A90D6F" w:rsidRPr="00093E34">
        <w:fldChar w:fldCharType="end"/>
      </w:r>
      <w:r w:rsidR="00A90D6F" w:rsidRPr="00093E34">
        <w:t xml:space="preserve">. </w:t>
      </w:r>
      <w:r w:rsidR="003C6DF5" w:rsidRPr="00093E34">
        <w:rPr>
          <w:rFonts w:eastAsiaTheme="minorHAnsi" w:cs="Arial"/>
          <w:lang w:eastAsia="en-US"/>
        </w:rPr>
        <w:t xml:space="preserve">COPD symptoms </w:t>
      </w:r>
      <w:r w:rsidR="003C6DF5" w:rsidRPr="00093E34">
        <w:rPr>
          <w:color w:val="000000" w:themeColor="text1"/>
          <w:lang w:eastAsia="en-US"/>
        </w:rPr>
        <w:t>severely impact patients</w:t>
      </w:r>
      <w:r w:rsidR="008B23EE" w:rsidRPr="00093E34">
        <w:rPr>
          <w:color w:val="000000" w:themeColor="text1"/>
          <w:lang w:eastAsia="en-US"/>
        </w:rPr>
        <w:t>’ lives</w:t>
      </w:r>
      <w:r w:rsidR="003C6DF5" w:rsidRPr="00093E34">
        <w:rPr>
          <w:color w:val="000000" w:themeColor="text1"/>
          <w:lang w:eastAsia="en-US"/>
        </w:rPr>
        <w:t xml:space="preserve">, as they </w:t>
      </w:r>
      <w:r w:rsidR="003C6DF5" w:rsidRPr="00093E34">
        <w:rPr>
          <w:rFonts w:eastAsiaTheme="minorHAnsi" w:cs="Arial"/>
          <w:lang w:eastAsia="en-US"/>
        </w:rPr>
        <w:t xml:space="preserve">are associated with a decline in quality of life, overall health status and prognosis </w:t>
      </w:r>
      <w:r w:rsidR="003C6DF5" w:rsidRPr="00093E34">
        <w:rPr>
          <w:color w:val="000000" w:themeColor="text1"/>
        </w:rPr>
        <w:fldChar w:fldCharType="begin"/>
      </w:r>
      <w:r w:rsidR="0042297D">
        <w:rPr>
          <w:color w:val="000000" w:themeColor="text1"/>
        </w:rPr>
        <w:instrText xml:space="preserve"> ADDIN EN.CITE &lt;EndNote&gt;&lt;Cite&gt;&lt;Author&gt;National Institute for Clinical Excellence&lt;/Author&gt;&lt;Year&gt;2010&lt;/Year&gt;&lt;RecNum&gt;5576&lt;/RecNum&gt;&lt;DisplayText&gt;(4, 5)&lt;/DisplayText&gt;&lt;record&gt;&lt;rec-number&gt;5576&lt;/rec-number&gt;&lt;foreign-keys&gt;&lt;key app="EN" db-id="0esa92s5w9e0pvea02sxfd0j0xpaweezveae" timestamp="1486470360"&gt;5576&lt;/key&gt;&lt;/foreign-keys&gt;&lt;ref-type name="Journal Article"&gt;17&lt;/ref-type&gt;&lt;contributors&gt;&lt;authors&gt;&lt;author&gt;National Institute for Clinical Excellence,&lt;/author&gt;&lt;/authors&gt;&lt;/contributors&gt;&lt;titles&gt;&lt;title&gt;Chronic obstructive pulmonary disease in over 16s: diagnosis and management&lt;/title&gt;&lt;secondary-title&gt;NICE guideline (CG101)&lt;/secondary-title&gt;&lt;/titles&gt;&lt;periodical&gt;&lt;full-title&gt;NICE guideline (CG101)&lt;/full-title&gt;&lt;/periodical&gt;&lt;dates&gt;&lt;year&gt;2010&lt;/year&gt;&lt;/dates&gt;&lt;urls&gt;&lt;/urls&gt;&lt;/record&gt;&lt;/Cite&gt;&lt;Cite&gt;&lt;Author&gt;Miravitlles&lt;/Author&gt;&lt;Year&gt;2017&lt;/Year&gt;&lt;RecNum&gt;5726&lt;/RecNum&gt;&lt;record&gt;&lt;rec-number&gt;5726&lt;/rec-number&gt;&lt;foreign-keys&gt;&lt;key app="EN" db-id="0esa92s5w9e0pvea02sxfd0j0xpaweezveae" timestamp="1537727949"&gt;5726&lt;/key&gt;&lt;/foreign-keys&gt;&lt;ref-type name="Journal Article"&gt;17&lt;/ref-type&gt;&lt;contributors&gt;&lt;authors&gt;&lt;author&gt;Miravitlles, Marc&lt;/author&gt;&lt;author&gt;Ribera, Anna&lt;/author&gt;&lt;/authors&gt;&lt;/contributors&gt;&lt;titles&gt;&lt;title&gt;Understanding the impact of symptoms on the burden of COPD&lt;/title&gt;&lt;secondary-title&gt;Respiratory Research&lt;/secondary-title&gt;&lt;/titles&gt;&lt;periodical&gt;&lt;full-title&gt;Respiratory Research&lt;/full-title&gt;&lt;/periodical&gt;&lt;pages&gt;67&lt;/pages&gt;&lt;volume&gt;18&lt;/volume&gt;&lt;number&gt;1&lt;/number&gt;&lt;dates&gt;&lt;year&gt;2017&lt;/year&gt;&lt;pub-dates&gt;&lt;date&gt;April 21&lt;/date&gt;&lt;/pub-dates&gt;&lt;/dates&gt;&lt;isbn&gt;1465-993X&lt;/isbn&gt;&lt;label&gt;Miravitlles2017&lt;/label&gt;&lt;work-type&gt;journal article&lt;/work-type&gt;&lt;urls&gt;&lt;related-urls&gt;&lt;url&gt;https://doi.org/10.1186/s12931-017-0548-3&lt;/url&gt;&lt;/related-urls&gt;&lt;/urls&gt;&lt;electronic-resource-num&gt;10.1186/s12931-017-0548-3&lt;/electronic-resource-num&gt;&lt;/record&gt;&lt;/Cite&gt;&lt;/EndNote&gt;</w:instrText>
      </w:r>
      <w:r w:rsidR="003C6DF5" w:rsidRPr="00093E34">
        <w:rPr>
          <w:color w:val="000000" w:themeColor="text1"/>
        </w:rPr>
        <w:fldChar w:fldCharType="separate"/>
      </w:r>
      <w:r w:rsidR="0042297D">
        <w:rPr>
          <w:noProof/>
          <w:color w:val="000000" w:themeColor="text1"/>
        </w:rPr>
        <w:t>(</w:t>
      </w:r>
      <w:hyperlink w:anchor="_ENREF_4" w:tooltip="National Institute for Clinical Excellence, 2010 #5576" w:history="1">
        <w:r w:rsidR="0064728E">
          <w:rPr>
            <w:noProof/>
            <w:color w:val="000000" w:themeColor="text1"/>
          </w:rPr>
          <w:t>4</w:t>
        </w:r>
      </w:hyperlink>
      <w:r w:rsidR="0042297D">
        <w:rPr>
          <w:noProof/>
          <w:color w:val="000000" w:themeColor="text1"/>
        </w:rPr>
        <w:t xml:space="preserve">, </w:t>
      </w:r>
      <w:hyperlink w:anchor="_ENREF_5" w:tooltip="Miravitlles, 2017 #5726" w:history="1">
        <w:r w:rsidR="0064728E">
          <w:rPr>
            <w:noProof/>
            <w:color w:val="000000" w:themeColor="text1"/>
          </w:rPr>
          <w:t>5</w:t>
        </w:r>
      </w:hyperlink>
      <w:r w:rsidR="0042297D">
        <w:rPr>
          <w:noProof/>
          <w:color w:val="000000" w:themeColor="text1"/>
        </w:rPr>
        <w:t>)</w:t>
      </w:r>
      <w:r w:rsidR="003C6DF5" w:rsidRPr="00093E34">
        <w:rPr>
          <w:color w:val="000000" w:themeColor="text1"/>
        </w:rPr>
        <w:fldChar w:fldCharType="end"/>
      </w:r>
      <w:r w:rsidR="003C6DF5" w:rsidRPr="00093E34">
        <w:rPr>
          <w:color w:val="000000" w:themeColor="text1"/>
          <w:lang w:eastAsia="en-US"/>
        </w:rPr>
        <w:t xml:space="preserve">. </w:t>
      </w:r>
      <w:r w:rsidR="00651FB1">
        <w:t>Pa</w:t>
      </w:r>
      <w:r w:rsidR="00166D1F" w:rsidRPr="00093E34">
        <w:t xml:space="preserve">tients </w:t>
      </w:r>
      <w:r w:rsidR="00651FB1">
        <w:t xml:space="preserve">with severe symptoms </w:t>
      </w:r>
      <w:r w:rsidR="00166D1F" w:rsidRPr="00093E34">
        <w:t xml:space="preserve">should </w:t>
      </w:r>
      <w:r w:rsidR="00814AAF" w:rsidRPr="00093E34">
        <w:t xml:space="preserve">be identified and offered </w:t>
      </w:r>
      <w:r w:rsidR="00166D1F" w:rsidRPr="00093E34">
        <w:t>palliative care</w:t>
      </w:r>
      <w:r w:rsidR="00814AAF" w:rsidRPr="00093E34">
        <w:t xml:space="preserve">, </w:t>
      </w:r>
      <w:r w:rsidR="00814AAF" w:rsidRPr="00093E34">
        <w:rPr>
          <w:rFonts w:eastAsiaTheme="minorHAnsi" w:cs="Arial"/>
          <w:lang w:eastAsia="en-US"/>
        </w:rPr>
        <w:t>in order to address their physical, social and emotional needs</w:t>
      </w:r>
      <w:r w:rsidR="00166D1F" w:rsidRPr="00093E34">
        <w:t xml:space="preserve"> </w:t>
      </w:r>
      <w:r w:rsidR="00166D1F" w:rsidRPr="00093E34">
        <w:fldChar w:fldCharType="begin"/>
      </w:r>
      <w:r w:rsidR="0042297D">
        <w:instrText xml:space="preserve"> ADDIN EN.CITE &lt;EndNote&gt;&lt;Cite&gt;&lt;Author&gt;WHO&lt;/Author&gt;&lt;Year&gt;2016&lt;/Year&gt;&lt;RecNum&gt;5562&lt;/RecNum&gt;&lt;DisplayText&gt;(1, 6, 7)&lt;/DisplayText&gt;&lt;record&gt;&lt;rec-number&gt;5562&lt;/rec-number&gt;&lt;foreign-keys&gt;&lt;key app="EN" db-id="0esa92s5w9e0pvea02sxfd0j0xpaweezveae" timestamp="1453298348"&gt;5562&lt;/key&gt;&lt;/foreign-keys&gt;&lt;ref-type name="Web Page"&gt;12&lt;/ref-type&gt;&lt;contributors&gt;&lt;authors&gt;&lt;author&gt;WHO&lt;/author&gt;&lt;/authors&gt;&lt;/contributors&gt;&lt;titles&gt;&lt;title&gt;WHO Definition of Palliative Care&lt;/title&gt;&lt;/titles&gt;&lt;volume&gt;2018&lt;/volume&gt;&lt;number&gt;June 2018&lt;/number&gt;&lt;dates&gt;&lt;year&gt;2016&lt;/year&gt;&lt;/dates&gt;&lt;publisher&gt;World Health Association&lt;/publisher&gt;&lt;urls&gt;&lt;related-urls&gt;&lt;url&gt;http://www.who.int/cancer/palliative/definition/en/&lt;/url&gt;&lt;/related-urls&gt;&lt;/urls&gt;&lt;/record&gt;&lt;/Cite&gt;&lt;Cite&gt;&lt;Author&gt;NICE&lt;/Author&gt;&lt;Year&gt;2011&lt;/Year&gt;&lt;RecNum&gt;1&lt;/RecNum&gt;&lt;record&gt;&lt;rec-number&gt;1&lt;/rec-number&gt;&lt;foreign-keys&gt;&lt;key app="EN" db-id="9t0vwvezmvwaadetv9j5svdarerfw9w9vsrf" timestamp="1551369436"&gt;1&lt;/key&gt;&lt;/foreign-keys&gt;&lt;ref-type name="Government Document"&gt;46&lt;/ref-type&gt;&lt;contributors&gt;&lt;authors&gt;&lt;author&gt;NICE&lt;/author&gt;&lt;/authors&gt;&lt;secondary-authors&gt;&lt;author&gt;Department of Health&lt;/author&gt;&lt;/secondary-authors&gt;&lt;/contributors&gt;&lt;titles&gt;&lt;title&gt;Chronic obstructive pulmonary disease - Quality Standard&lt;/title&gt;&lt;/titles&gt;&lt;dates&gt;&lt;year&gt;2011&lt;/year&gt;&lt;/dates&gt;&lt;publisher&gt;National Institute for Health and Care Excellence&lt;/publisher&gt;&lt;urls&gt;&lt;related-urls&gt;&lt;url&gt;guidance.nice.org.uk/qs10&lt;/url&gt;&lt;/related-urls&gt;&lt;/urls&gt;&lt;/record&gt;&lt;/Cite&gt;&lt;Cite&gt;&lt;Author&gt;WHO&lt;/Author&gt;&lt;Year&gt;2011&lt;/Year&gt;&lt;RecNum&gt;5564&lt;/RecNum&gt;&lt;record&gt;&lt;rec-number&gt;5564&lt;/rec-number&gt;&lt;foreign-keys&gt;&lt;key app="EN" db-id="0esa92s5w9e0pvea02sxfd0j0xpaweezveae" timestamp="1453303348"&gt;5564&lt;/key&gt;&lt;/foreign-keys&gt;&lt;ref-type name="Government Document"&gt;46&lt;/ref-type&gt;&lt;contributors&gt;&lt;authors&gt;&lt;author&gt;WHO&lt;/author&gt;&lt;/authors&gt;&lt;/contributors&gt;&lt;titles&gt;&lt;title&gt;Palliative care for older people: better practices&lt;/title&gt;&lt;/titles&gt;&lt;dates&gt;&lt;year&gt;2011&lt;/year&gt;&lt;/dates&gt;&lt;pub-location&gt;Denmark&lt;/pub-location&gt;&lt;publisher&gt;World Health Organization&lt;/publisher&gt;&lt;urls&gt;&lt;/urls&gt;&lt;/record&gt;&lt;/Cite&gt;&lt;/EndNote&gt;</w:instrText>
      </w:r>
      <w:r w:rsidR="00166D1F" w:rsidRPr="00093E34">
        <w:fldChar w:fldCharType="separate"/>
      </w:r>
      <w:r w:rsidR="0042297D">
        <w:rPr>
          <w:noProof/>
        </w:rPr>
        <w:t>(</w:t>
      </w:r>
      <w:hyperlink w:anchor="_ENREF_1" w:tooltip="NICE, 2011 #1" w:history="1">
        <w:r w:rsidR="0064728E">
          <w:rPr>
            <w:noProof/>
          </w:rPr>
          <w:t>1</w:t>
        </w:r>
      </w:hyperlink>
      <w:r w:rsidR="0042297D">
        <w:rPr>
          <w:noProof/>
        </w:rPr>
        <w:t xml:space="preserve">, </w:t>
      </w:r>
      <w:hyperlink w:anchor="_ENREF_6" w:tooltip="WHO, 2016 #5562" w:history="1">
        <w:r w:rsidR="0064728E">
          <w:rPr>
            <w:noProof/>
          </w:rPr>
          <w:t>6</w:t>
        </w:r>
      </w:hyperlink>
      <w:r w:rsidR="0042297D">
        <w:rPr>
          <w:noProof/>
        </w:rPr>
        <w:t xml:space="preserve">, </w:t>
      </w:r>
      <w:hyperlink w:anchor="_ENREF_7" w:tooltip="WHO, 2011 #5564" w:history="1">
        <w:r w:rsidR="0064728E">
          <w:rPr>
            <w:noProof/>
          </w:rPr>
          <w:t>7</w:t>
        </w:r>
      </w:hyperlink>
      <w:r w:rsidR="0042297D">
        <w:rPr>
          <w:noProof/>
        </w:rPr>
        <w:t>)</w:t>
      </w:r>
      <w:r w:rsidR="00166D1F" w:rsidRPr="00093E34">
        <w:fldChar w:fldCharType="end"/>
      </w:r>
      <w:r w:rsidR="00166D1F" w:rsidRPr="00093E34">
        <w:t xml:space="preserve">. </w:t>
      </w:r>
      <w:r w:rsidR="00C62E36">
        <w:t>Palliative care can reduce symptom burden and invasive treatments, and provide further psychosocial support to COPD patients</w:t>
      </w:r>
      <w:r w:rsidR="00B053F9">
        <w:t xml:space="preserve"> </w:t>
      </w:r>
      <w:r w:rsidR="00B053F9">
        <w:fldChar w:fldCharType="begin"/>
      </w:r>
      <w:r w:rsidR="0042297D">
        <w:instrText xml:space="preserve"> ADDIN EN.CITE &lt;EndNote&gt;&lt;Cite&gt;&lt;Author&gt;Curtis&lt;/Author&gt;&lt;Year&gt;2008&lt;/Year&gt;&lt;RecNum&gt;2295&lt;/RecNum&gt;&lt;DisplayText&gt;(8)&lt;/DisplayText&gt;&lt;record&gt;&lt;rec-number&gt;2295&lt;/rec-number&gt;&lt;foreign-keys&gt;&lt;key app="EN" db-id="0esa92s5w9e0pvea02sxfd0j0xpaweezveae" timestamp="1420313097"&gt;2295&lt;/key&gt;&lt;/foreign-keys&gt;&lt;ref-type name="Journal Article"&gt;17&lt;/ref-type&gt;&lt;contributors&gt;&lt;authors&gt;&lt;author&gt;Curtis, J. R.&lt;/author&gt;&lt;/authors&gt;&lt;/contributors&gt;&lt;auth-address&gt;Division of Pulmonary and Critical Care Medicine, Harborview Medical Center, University of Washington, 325 Ninth Avenue, Seattle, WA 98104-2499, USA. jrc@u.washington.edu&lt;/auth-address&gt;&lt;titles&gt;&lt;title&gt;Palliative and end-of-life care for patients with severe COPD&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796-803&lt;/pages&gt;&lt;volume&gt;32&lt;/volume&gt;&lt;number&gt;3&lt;/number&gt;&lt;keywords&gt;&lt;keyword&gt;Advance Care Planning&lt;/keyword&gt;&lt;keyword&gt;Attitude to Death&lt;/keyword&gt;&lt;keyword&gt;Humans&lt;/keyword&gt;&lt;keyword&gt;*Palliative Care&lt;/keyword&gt;&lt;keyword&gt;Physician-Patient Relations&lt;/keyword&gt;&lt;keyword&gt;Pulmonary Disease, Chronic Obstructive/*therapy&lt;/keyword&gt;&lt;keyword&gt;*Terminal Care&lt;/keyword&gt;&lt;/keywords&gt;&lt;dates&gt;&lt;year&gt;2008&lt;/year&gt;&lt;pub-dates&gt;&lt;date&gt;Sep&lt;/date&gt;&lt;/pub-dates&gt;&lt;/dates&gt;&lt;isbn&gt;1399-3003 (Electronic)&amp;#xD;0903-1936 (Linking)&lt;/isbn&gt;&lt;accession-num&gt;17989116&lt;/accession-num&gt;&lt;urls&gt;&lt;related-urls&gt;&lt;url&gt;http://www.ncbi.nlm.nih.gov/pubmed/17989116&lt;/url&gt;&lt;url&gt;http://erj.ersjournals.com/content/32/3/796.full.pdf&lt;/url&gt;&lt;/related-urls&gt;&lt;/urls&gt;&lt;electronic-resource-num&gt;10.1183/09031936.00126107&lt;/electronic-resource-num&gt;&lt;/record&gt;&lt;/Cite&gt;&lt;/EndNote&gt;</w:instrText>
      </w:r>
      <w:r w:rsidR="00B053F9">
        <w:fldChar w:fldCharType="separate"/>
      </w:r>
      <w:r w:rsidR="0042297D">
        <w:rPr>
          <w:noProof/>
        </w:rPr>
        <w:t>(</w:t>
      </w:r>
      <w:hyperlink w:anchor="_ENREF_8" w:tooltip="Curtis, 2008 #2295" w:history="1">
        <w:r w:rsidR="0064728E">
          <w:rPr>
            <w:noProof/>
          </w:rPr>
          <w:t>8</w:t>
        </w:r>
      </w:hyperlink>
      <w:r w:rsidR="0042297D">
        <w:rPr>
          <w:noProof/>
        </w:rPr>
        <w:t>)</w:t>
      </w:r>
      <w:r w:rsidR="00B053F9">
        <w:fldChar w:fldCharType="end"/>
      </w:r>
      <w:r w:rsidR="00C62E36">
        <w:t>.</w:t>
      </w:r>
      <w:r w:rsidR="00B053F9">
        <w:t xml:space="preserve"> </w:t>
      </w:r>
      <w:r w:rsidR="008B23EE" w:rsidRPr="00093E34">
        <w:t>However at present</w:t>
      </w:r>
      <w:r w:rsidR="00166D1F" w:rsidRPr="00093E34">
        <w:t>, only a small proportion of patients receive palliative care</w:t>
      </w:r>
      <w:r w:rsidR="008B23EE" w:rsidRPr="00093E34">
        <w:t>, increasing</w:t>
      </w:r>
      <w:r w:rsidR="00166D1F" w:rsidRPr="00093E34">
        <w:t xml:space="preserve"> the likelihood of patients dying whilst on aggressive treatments </w:t>
      </w:r>
      <w:r w:rsidR="00166D1F" w:rsidRPr="00093E34">
        <w:fldChar w:fldCharType="begin">
          <w:fldData xml:space="preserve">PEVuZE5vdGU+PENpdGU+PEF1dGhvcj5Hb3JlPC9BdXRob3I+PFllYXI+MjAwMDwvWWVhcj48UmVj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MTAwMC02PC9wYWdlcz48dm9sdW1lPjU1PC92b2x1bWU+PG51bWJlcj4xMjwv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</w:fldData>
        </w:fldChar>
      </w:r>
      <w:r w:rsidR="0042297D">
        <w:instrText xml:space="preserve"> ADDIN EN.CITE </w:instrText>
      </w:r>
      <w:r w:rsidR="0042297D">
        <w:fldChar w:fldCharType="begin">
          <w:fldData xml:space="preserve">PEVuZE5vdGU+PENpdGU+PEF1dGhvcj5Hb3JlPC9BdXRob3I+PFllYXI+MjAwMDwvWWVhcj48UmVj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</w:fldData>
        </w:fldChar>
      </w:r>
      <w:r w:rsidR="0042297D">
        <w:instrText xml:space="preserve"> ADDIN EN.CITE.DATA </w:instrText>
      </w:r>
      <w:r w:rsidR="0042297D">
        <w:fldChar w:fldCharType="end"/>
      </w:r>
      <w:r w:rsidR="00166D1F" w:rsidRPr="00093E34">
        <w:fldChar w:fldCharType="separate"/>
      </w:r>
      <w:r w:rsidR="0042297D">
        <w:rPr>
          <w:noProof/>
        </w:rPr>
        <w:t>(</w:t>
      </w:r>
      <w:hyperlink w:anchor="_ENREF_9" w:tooltip="Gore, 2000 #2300" w:history="1">
        <w:r w:rsidR="0064728E">
          <w:rPr>
            <w:noProof/>
          </w:rPr>
          <w:t>9</w:t>
        </w:r>
      </w:hyperlink>
      <w:r w:rsidR="0042297D">
        <w:rPr>
          <w:noProof/>
        </w:rPr>
        <w:t>)</w:t>
      </w:r>
      <w:r w:rsidR="00166D1F" w:rsidRPr="00093E34">
        <w:fldChar w:fldCharType="end"/>
      </w:r>
      <w:r w:rsidR="00166D1F" w:rsidRPr="00093E34">
        <w:t xml:space="preserve">. </w:t>
      </w:r>
      <w:r w:rsidR="00CA60B9">
        <w:t>D</w:t>
      </w:r>
      <w:r w:rsidR="00166D1F" w:rsidRPr="00093E34">
        <w:t>ifficult</w:t>
      </w:r>
      <w:r w:rsidR="008B23EE" w:rsidRPr="00093E34">
        <w:t>y</w:t>
      </w:r>
      <w:r w:rsidR="00166D1F" w:rsidRPr="00093E34">
        <w:t xml:space="preserve"> </w:t>
      </w:r>
      <w:r w:rsidR="00D1322F">
        <w:t xml:space="preserve">in </w:t>
      </w:r>
      <w:r w:rsidR="00166D1F" w:rsidRPr="00093E34">
        <w:t>prognosticati</w:t>
      </w:r>
      <w:r w:rsidR="00D1322F">
        <w:t>ng</w:t>
      </w:r>
      <w:r w:rsidR="00166D1F" w:rsidRPr="00093E34">
        <w:t xml:space="preserve"> </w:t>
      </w:r>
      <w:r w:rsidR="00915939" w:rsidRPr="00093E34">
        <w:t>in COPD</w:t>
      </w:r>
      <w:r w:rsidR="00CA60B9">
        <w:t>, i</w:t>
      </w:r>
      <w:r w:rsidR="00166D1F" w:rsidRPr="00093E34">
        <w:t xml:space="preserve">n </w:t>
      </w:r>
      <w:r w:rsidR="00CA60B9">
        <w:t xml:space="preserve">predicting </w:t>
      </w:r>
      <w:r w:rsidR="00580D56">
        <w:t xml:space="preserve">individual </w:t>
      </w:r>
      <w:r w:rsidR="00CA60B9">
        <w:t>mortality risk, and in moving</w:t>
      </w:r>
      <w:r w:rsidR="00CA60B9" w:rsidRPr="00093E34">
        <w:t xml:space="preserve"> </w:t>
      </w:r>
      <w:r w:rsidR="00CA60B9">
        <w:t>the</w:t>
      </w:r>
      <w:r w:rsidR="00CA60B9" w:rsidRPr="00093E34">
        <w:t xml:space="preserve"> focus from therapeutic to palliative care </w:t>
      </w:r>
      <w:r w:rsidR="00971A42">
        <w:t>are significant</w:t>
      </w:r>
      <w:r w:rsidR="00CA60B9">
        <w:t xml:space="preserve"> barriers </w:t>
      </w:r>
      <w:r w:rsidR="00166D1F" w:rsidRPr="00093E34">
        <w:fldChar w:fldCharType="begin">
          <w:fldData xml:space="preserve">PEVuZE5vdGU+PENpdGU+PEF1dGhvcj5DdXJ0aXM8L0F1dGhvcj48WWVhcj4yMDA2PC9ZZWFyPjxS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==
</w:fldData>
        </w:fldChar>
      </w:r>
      <w:r w:rsidR="004C495D">
        <w:instrText xml:space="preserve"> ADDIN EN.CITE </w:instrText>
      </w:r>
      <w:r w:rsidR="004C495D">
        <w:fldChar w:fldCharType="begin">
          <w:fldData xml:space="preserve">PEVuZE5vdGU+PENpdGU+PEF1dGhvcj5DdXJ0aXM8L0F1dGhvcj48WWVhcj4yMDA2PC9ZZWFyPjxS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==
</w:fldData>
        </w:fldChar>
      </w:r>
      <w:r w:rsidR="004C495D">
        <w:instrText xml:space="preserve"> ADDIN EN.CITE.DATA </w:instrText>
      </w:r>
      <w:r w:rsidR="004C495D">
        <w:fldChar w:fldCharType="end"/>
      </w:r>
      <w:r w:rsidR="00166D1F" w:rsidRPr="00093E34">
        <w:fldChar w:fldCharType="separate"/>
      </w:r>
      <w:r w:rsidR="004C495D">
        <w:rPr>
          <w:noProof/>
        </w:rPr>
        <w:t>(</w:t>
      </w:r>
      <w:hyperlink w:anchor="_ENREF_10" w:tooltip="Curtis, 2006 #4941" w:history="1">
        <w:r w:rsidR="0064728E">
          <w:rPr>
            <w:noProof/>
          </w:rPr>
          <w:t>10</w:t>
        </w:r>
      </w:hyperlink>
      <w:r w:rsidR="004C495D">
        <w:rPr>
          <w:noProof/>
        </w:rPr>
        <w:t xml:space="preserve">, </w:t>
      </w:r>
      <w:hyperlink w:anchor="_ENREF_11" w:tooltip="Fitzsimons, 2007 #4275" w:history="1">
        <w:r w:rsidR="0064728E">
          <w:rPr>
            <w:noProof/>
          </w:rPr>
          <w:t>11</w:t>
        </w:r>
      </w:hyperlink>
      <w:r w:rsidR="004C495D">
        <w:rPr>
          <w:noProof/>
        </w:rPr>
        <w:t>)</w:t>
      </w:r>
      <w:r w:rsidR="00166D1F" w:rsidRPr="00093E34">
        <w:fldChar w:fldCharType="end"/>
      </w:r>
      <w:r w:rsidR="00814AAF" w:rsidRPr="00093E34">
        <w:t>.</w:t>
      </w:r>
      <w:r w:rsidR="00BE072B">
        <w:t xml:space="preserve"> Therefore, prognosticating in COPD requires a different approach than the traditional cancer model, which may include the early and progressive integration of palliative care in current COPD care </w:t>
      </w:r>
      <w:r w:rsidR="00BE072B">
        <w:fldChar w:fldCharType="begin">
          <w:fldData xml:space="preserve">PEVuZE5vdGU+PENpdGU+PEF1dGhvcj5HYXJkZW5lcjwvQXV0aG9yPjxZZWFyPjIwMTk8L1llYXI+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Nzk2LTgwMzwvcGFnZXM+PHZvbHVtZT4zMjwvdm9sdW1lPjxudW1iZXI+Mzwv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</w:fldData>
        </w:fldChar>
      </w:r>
      <w:r w:rsidR="00F6113A">
        <w:instrText xml:space="preserve"> ADDIN EN.CITE </w:instrText>
      </w:r>
      <w:r w:rsidR="00F6113A">
        <w:fldChar w:fldCharType="begin">
          <w:fldData xml:space="preserve">PEVuZE5vdGU+PENpdGU+PEF1dGhvcj5HYXJkZW5lcjwvQXV0aG9yPjxZZWFyPjIwMTk8L1llYXI+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</w:fldData>
        </w:fldChar>
      </w:r>
      <w:r w:rsidR="00F6113A">
        <w:instrText xml:space="preserve"> ADDIN EN.CITE.DATA </w:instrText>
      </w:r>
      <w:r w:rsidR="00F6113A">
        <w:fldChar w:fldCharType="end"/>
      </w:r>
      <w:r w:rsidR="00BE072B">
        <w:fldChar w:fldCharType="separate"/>
      </w:r>
      <w:r w:rsidR="00F6113A">
        <w:rPr>
          <w:noProof/>
        </w:rPr>
        <w:t>(</w:t>
      </w:r>
      <w:hyperlink w:anchor="_ENREF_8" w:tooltip="Curtis, 2008 #2295" w:history="1">
        <w:r w:rsidR="0064728E">
          <w:rPr>
            <w:noProof/>
          </w:rPr>
          <w:t>8</w:t>
        </w:r>
      </w:hyperlink>
      <w:r w:rsidR="00F6113A">
        <w:rPr>
          <w:noProof/>
        </w:rPr>
        <w:t xml:space="preserve">, </w:t>
      </w:r>
      <w:hyperlink w:anchor="_ENREF_12" w:tooltip="Gardener, 2019 #5882" w:history="1">
        <w:r w:rsidR="0064728E">
          <w:rPr>
            <w:noProof/>
          </w:rPr>
          <w:t>12-15</w:t>
        </w:r>
      </w:hyperlink>
      <w:r w:rsidR="00F6113A">
        <w:rPr>
          <w:noProof/>
        </w:rPr>
        <w:t>)</w:t>
      </w:r>
      <w:r w:rsidR="00BE072B">
        <w:fldChar w:fldCharType="end"/>
      </w:r>
      <w:r w:rsidR="00BE072B">
        <w:t>.</w:t>
      </w:r>
      <w:r w:rsidR="00814AAF" w:rsidRPr="00093E34">
        <w:t xml:space="preserve"> </w:t>
      </w:r>
      <w:r w:rsidR="00971A42">
        <w:t>As a result, the</w:t>
      </w:r>
      <w:r w:rsidR="00814AAF" w:rsidRPr="00093E34">
        <w:t xml:space="preserve"> recommend</w:t>
      </w:r>
      <w:r w:rsidR="00971A42">
        <w:t>ation is</w:t>
      </w:r>
      <w:r w:rsidR="00814AAF" w:rsidRPr="00093E34">
        <w:t xml:space="preserve"> to start palliative </w:t>
      </w:r>
      <w:r w:rsidR="00804B7D">
        <w:t xml:space="preserve">and advance </w:t>
      </w:r>
      <w:r w:rsidR="00814AAF" w:rsidRPr="00093E34">
        <w:t>care</w:t>
      </w:r>
      <w:r w:rsidR="00804B7D">
        <w:t xml:space="preserve"> planning</w:t>
      </w:r>
      <w:r w:rsidR="00814AAF" w:rsidRPr="00093E34">
        <w:t xml:space="preserve"> early, using hospital admissions as an opportunity to integrate </w:t>
      </w:r>
      <w:r w:rsidR="00971A42">
        <w:t>it with standard COPD</w:t>
      </w:r>
      <w:r w:rsidR="00971A42" w:rsidRPr="00093E34">
        <w:t xml:space="preserve"> </w:t>
      </w:r>
      <w:r w:rsidR="00814AAF" w:rsidRPr="00093E34">
        <w:t xml:space="preserve">care </w:t>
      </w:r>
      <w:r w:rsidR="00814AAF" w:rsidRPr="00093E34">
        <w:fldChar w:fldCharType="begin">
          <w:fldData xml:space="preserve">PEVuZE5vdGU+PENpdGU+PEF1dGhvcj5Kb3JnZW5zb248L0F1dGhvcj48WWVhcj4yMDE2PC9ZZWFy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</w:fldData>
        </w:fldChar>
      </w:r>
      <w:r w:rsidR="00F6113A">
        <w:instrText xml:space="preserve"> ADDIN EN.CITE </w:instrText>
      </w:r>
      <w:r w:rsidR="00F6113A">
        <w:fldChar w:fldCharType="begin">
          <w:fldData xml:space="preserve">PEVuZE5vdGU+PENpdGU+PEF1dGhvcj5Kb3JnZW5zb248L0F1dGhvcj48WWVhcj4yMDE2PC9ZZWFy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</w:fldData>
        </w:fldChar>
      </w:r>
      <w:r w:rsidR="00F6113A">
        <w:instrText xml:space="preserve"> ADDIN EN.CITE.DATA </w:instrText>
      </w:r>
      <w:r w:rsidR="00F6113A">
        <w:fldChar w:fldCharType="end"/>
      </w:r>
      <w:r w:rsidR="00814AAF" w:rsidRPr="00093E34">
        <w:fldChar w:fldCharType="separate"/>
      </w:r>
      <w:r w:rsidR="00F6113A">
        <w:rPr>
          <w:noProof/>
        </w:rPr>
        <w:t>(</w:t>
      </w:r>
      <w:hyperlink w:anchor="_ENREF_16" w:tooltip="Jorgenson, 2016 #5609" w:history="1">
        <w:r w:rsidR="0064728E">
          <w:rPr>
            <w:noProof/>
          </w:rPr>
          <w:t>16</w:t>
        </w:r>
      </w:hyperlink>
      <w:r w:rsidR="00F6113A">
        <w:rPr>
          <w:noProof/>
        </w:rPr>
        <w:t>)</w:t>
      </w:r>
      <w:r w:rsidR="00814AAF" w:rsidRPr="00093E34">
        <w:fldChar w:fldCharType="end"/>
      </w:r>
      <w:r w:rsidR="00814AAF" w:rsidRPr="00093E34">
        <w:t>.</w:t>
      </w:r>
    </w:p>
    <w:p w14:paraId="06BCDD3C" w14:textId="494FC470" w:rsidR="00A90D6F" w:rsidRPr="00093E34" w:rsidRDefault="00780D58" w:rsidP="00A43AAA">
      <w:pPr>
        <w:spacing w:line="360" w:lineRule="auto"/>
        <w:jc w:val="both"/>
      </w:pPr>
      <w:r>
        <w:t xml:space="preserve">Regular </w:t>
      </w:r>
      <w:r w:rsidR="00580D56">
        <w:t xml:space="preserve">and early </w:t>
      </w:r>
      <w:r>
        <w:t>d</w:t>
      </w:r>
      <w:r w:rsidRPr="00093E34">
        <w:t xml:space="preserve">iscussions </w:t>
      </w:r>
      <w:r w:rsidR="00580D56">
        <w:t>allow patients</w:t>
      </w:r>
      <w:r w:rsidR="00971A42">
        <w:t xml:space="preserve"> to express their</w:t>
      </w:r>
      <w:r w:rsidR="00580D56">
        <w:t xml:space="preserve"> preferences and </w:t>
      </w:r>
      <w:r w:rsidRPr="00093E34">
        <w:t>ensur</w:t>
      </w:r>
      <w:r w:rsidR="00580D56">
        <w:t>e</w:t>
      </w:r>
      <w:r w:rsidRPr="00093E34">
        <w:t xml:space="preserve"> that well planned care </w:t>
      </w:r>
      <w:r w:rsidR="00B053F9">
        <w:t xml:space="preserve">based on patients’ preferences </w:t>
      </w:r>
      <w:r w:rsidRPr="00093E34">
        <w:t xml:space="preserve">is </w:t>
      </w:r>
      <w:r w:rsidR="00580D56">
        <w:t xml:space="preserve">delivered </w:t>
      </w:r>
      <w:r w:rsidR="00580D56" w:rsidRPr="00093E34">
        <w:fldChar w:fldCharType="begin">
          <w:fldData xml:space="preserve">PEVuZE5vdGU+PENpdGU+PEF1dGhvcj5OSUNFPC9BdXRob3I+PFllYXI+MjAwNTwvWWVhcj48UmVj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</w:fldData>
        </w:fldChar>
      </w:r>
      <w:r w:rsidR="007C51E4">
        <w:instrText xml:space="preserve"> ADDIN EN.CITE </w:instrText>
      </w:r>
      <w:r w:rsidR="007C51E4">
        <w:fldChar w:fldCharType="begin">
          <w:fldData xml:space="preserve">PEVuZE5vdGU+PENpdGU+PEF1dGhvcj5OSUNFPC9BdXRob3I+PFllYXI+MjAwNTwvWWVhcj48UmVj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</w:fldData>
        </w:fldChar>
      </w:r>
      <w:r w:rsidR="007C51E4">
        <w:instrText xml:space="preserve"> ADDIN EN.CITE.DATA </w:instrText>
      </w:r>
      <w:r w:rsidR="007C51E4">
        <w:fldChar w:fldCharType="end"/>
      </w:r>
      <w:r w:rsidR="00580D56" w:rsidRPr="00093E34">
        <w:fldChar w:fldCharType="separate"/>
      </w:r>
      <w:r w:rsidR="00F6113A">
        <w:rPr>
          <w:noProof/>
        </w:rPr>
        <w:t>(</w:t>
      </w:r>
      <w:hyperlink w:anchor="_ENREF_10" w:tooltip="Curtis, 2006 #4941" w:history="1">
        <w:r w:rsidR="0064728E">
          <w:rPr>
            <w:noProof/>
          </w:rPr>
          <w:t>10</w:t>
        </w:r>
      </w:hyperlink>
      <w:r w:rsidR="00F6113A">
        <w:rPr>
          <w:noProof/>
        </w:rPr>
        <w:t xml:space="preserve">, </w:t>
      </w:r>
      <w:hyperlink w:anchor="_ENREF_17" w:tooltip="NICE, 2005 #5569" w:history="1">
        <w:r w:rsidR="0064728E">
          <w:rPr>
            <w:noProof/>
          </w:rPr>
          <w:t>17-20</w:t>
        </w:r>
      </w:hyperlink>
      <w:r w:rsidR="00F6113A">
        <w:rPr>
          <w:noProof/>
        </w:rPr>
        <w:t>)</w:t>
      </w:r>
      <w:r w:rsidR="00580D56" w:rsidRPr="00093E34">
        <w:fldChar w:fldCharType="end"/>
      </w:r>
      <w:r w:rsidRPr="00093E34">
        <w:t xml:space="preserve">. </w:t>
      </w:r>
      <w:r w:rsidR="00A90D6F" w:rsidRPr="00093E34">
        <w:rPr>
          <w:lang w:eastAsia="en-GB"/>
        </w:rPr>
        <w:t xml:space="preserve">A recent systematic literature review highlighted that only one third of COPD patients </w:t>
      </w:r>
      <w:r w:rsidR="00CA60B9">
        <w:rPr>
          <w:lang w:eastAsia="en-GB"/>
        </w:rPr>
        <w:t xml:space="preserve">at different disease stages </w:t>
      </w:r>
      <w:r w:rsidR="00A03441" w:rsidRPr="00093E34">
        <w:rPr>
          <w:lang w:eastAsia="en-GB"/>
        </w:rPr>
        <w:t>had discussed</w:t>
      </w:r>
      <w:r w:rsidR="00A90D6F" w:rsidRPr="00093E34">
        <w:rPr>
          <w:lang w:eastAsia="en-GB"/>
        </w:rPr>
        <w:t xml:space="preserve"> palliative care with a clinician </w:t>
      </w:r>
      <w:r w:rsidR="00A90D6F" w:rsidRPr="00093E34">
        <w:rPr>
          <w:lang w:eastAsia="en-GB"/>
        </w:rPr>
        <w:fldChar w:fldCharType="begin"/>
      </w:r>
      <w:r w:rsidR="00F6113A">
        <w:rPr>
          <w:lang w:eastAsia="en-GB"/>
        </w:rPr>
        <w:instrText xml:space="preserve"> ADDIN EN.CITE &lt;EndNote&gt;&lt;Cite&gt;&lt;Author&gt;Tavares&lt;/Author&gt;&lt;Year&gt;2017&lt;/Year&gt;&lt;RecNum&gt;5670&lt;/RecNum&gt;&lt;DisplayText&gt;(21)&lt;/DisplayText&gt;&lt;record&gt;&lt;rec-number&gt;5670&lt;/rec-number&gt;&lt;foreign-keys&gt;&lt;key app="EN" db-id="0esa92s5w9e0pvea02sxfd0j0xpaweezveae" timestamp="1498154873"&gt;5670&lt;/key&gt;&lt;/foreign-keys&gt;&lt;ref-type name="Journal Article"&gt;17&lt;/ref-type&gt;&lt;contributors&gt;&lt;authors&gt;&lt;author&gt;Tavares, Nuno&lt;/author&gt;&lt;author&gt;Jarrett, Nikki&lt;/author&gt;&lt;author&gt;Hunt, Katherine&lt;/author&gt;&lt;author&gt;Wilkinson, Tom&lt;/author&gt;&lt;/authors&gt;&lt;/contributors&gt;&lt;titles&gt;&lt;title&gt;Palliative and end-of-life care conversations in COPD: a systematic literature review&lt;/title&gt;&lt;secondary-title&gt;ERJ Open Research&lt;/secondary-title&gt;&lt;/titles&gt;&lt;periodical&gt;&lt;full-title&gt;ERJ Open Research&lt;/full-title&gt;&lt;/periodical&gt;&lt;volume&gt;3&lt;/volume&gt;&lt;number&gt;2&lt;/number&gt;&lt;dates&gt;&lt;year&gt;2017&lt;/year&gt;&lt;/dates&gt;&lt;urls&gt;&lt;/urls&gt;&lt;electronic-resource-num&gt;10.1183/23120541.00068-2016&lt;/electronic-resource-num&gt;&lt;/record&gt;&lt;/Cite&gt;&lt;/EndNote&gt;</w:instrText>
      </w:r>
      <w:r w:rsidR="00A90D6F" w:rsidRPr="00093E34">
        <w:rPr>
          <w:lang w:eastAsia="en-GB"/>
        </w:rPr>
        <w:fldChar w:fldCharType="separate"/>
      </w:r>
      <w:r w:rsidR="00F6113A">
        <w:rPr>
          <w:noProof/>
          <w:lang w:eastAsia="en-GB"/>
        </w:rPr>
        <w:t>(</w:t>
      </w:r>
      <w:hyperlink w:anchor="_ENREF_21" w:tooltip="Tavares, 2017 #5670" w:history="1">
        <w:r w:rsidR="0064728E">
          <w:rPr>
            <w:noProof/>
            <w:lang w:eastAsia="en-GB"/>
          </w:rPr>
          <w:t>21</w:t>
        </w:r>
      </w:hyperlink>
      <w:r w:rsidR="00F6113A">
        <w:rPr>
          <w:noProof/>
          <w:lang w:eastAsia="en-GB"/>
        </w:rPr>
        <w:t>)</w:t>
      </w:r>
      <w:r w:rsidR="00A90D6F" w:rsidRPr="00093E34">
        <w:rPr>
          <w:lang w:eastAsia="en-GB"/>
        </w:rPr>
        <w:fldChar w:fldCharType="end"/>
      </w:r>
      <w:r w:rsidR="00A03441" w:rsidRPr="00093E34">
        <w:rPr>
          <w:lang w:eastAsia="en-GB"/>
        </w:rPr>
        <w:t xml:space="preserve">. </w:t>
      </w:r>
      <w:r w:rsidR="00A90D6F" w:rsidRPr="00093E34">
        <w:rPr>
          <w:rFonts w:cstheme="majorBidi"/>
          <w:color w:val="000000" w:themeColor="text1"/>
        </w:rPr>
        <w:t>Palliative care c</w:t>
      </w:r>
      <w:r w:rsidR="00A90D6F" w:rsidRPr="00093E34">
        <w:t>onversations</w:t>
      </w:r>
      <w:r w:rsidR="00E6685F" w:rsidRPr="00093E34">
        <w:rPr>
          <w:rFonts w:cstheme="majorBidi"/>
          <w:color w:val="000000" w:themeColor="text1"/>
        </w:rPr>
        <w:t xml:space="preserve"> </w:t>
      </w:r>
      <w:r w:rsidR="00A03441" w:rsidRPr="00093E34">
        <w:rPr>
          <w:rFonts w:cstheme="majorBidi"/>
          <w:color w:val="000000" w:themeColor="text1"/>
        </w:rPr>
        <w:t xml:space="preserve">usually </w:t>
      </w:r>
      <w:r w:rsidR="00E6685F" w:rsidRPr="00093E34">
        <w:rPr>
          <w:rFonts w:cstheme="majorBidi"/>
          <w:color w:val="000000" w:themeColor="text1"/>
        </w:rPr>
        <w:t>occurred</w:t>
      </w:r>
      <w:r w:rsidR="00A90D6F" w:rsidRPr="00093E34">
        <w:rPr>
          <w:rFonts w:cstheme="majorBidi"/>
          <w:color w:val="000000" w:themeColor="text1"/>
        </w:rPr>
        <w:t xml:space="preserve"> </w:t>
      </w:r>
      <w:r w:rsidR="00F27841" w:rsidRPr="00093E34">
        <w:rPr>
          <w:rFonts w:eastAsiaTheme="majorEastAsia" w:cstheme="majorBidi"/>
          <w:color w:val="000000" w:themeColor="text1"/>
        </w:rPr>
        <w:t xml:space="preserve">in hospital wards and intensive care units, </w:t>
      </w:r>
      <w:r w:rsidR="00A90D6F" w:rsidRPr="00093E34">
        <w:rPr>
          <w:rFonts w:cstheme="majorBidi"/>
          <w:color w:val="000000" w:themeColor="text1"/>
        </w:rPr>
        <w:t xml:space="preserve">when the patient’s condition was considered advanced </w:t>
      </w:r>
      <w:r w:rsidR="00E6685F" w:rsidRPr="00093E34">
        <w:rPr>
          <w:rFonts w:cstheme="majorBidi"/>
          <w:color w:val="000000" w:themeColor="text1"/>
        </w:rPr>
        <w:t xml:space="preserve">and </w:t>
      </w:r>
      <w:r w:rsidR="00A90D6F" w:rsidRPr="00093E34">
        <w:rPr>
          <w:rFonts w:cstheme="majorBidi"/>
          <w:color w:val="000000" w:themeColor="text1"/>
        </w:rPr>
        <w:t xml:space="preserve">after a sudden deterioration </w:t>
      </w:r>
      <w:r w:rsidR="00A90D6F" w:rsidRPr="00093E34">
        <w:rPr>
          <w:rFonts w:eastAsiaTheme="majorEastAsia" w:cstheme="majorBidi"/>
          <w:color w:val="000000" w:themeColor="text1"/>
        </w:rPr>
        <w:fldChar w:fldCharType="begin">
          <w:fldData xml:space="preserve">PEVuZE5vdGU+PENpdGU+PEF1dGhvcj5TdWxsaXZhbjwvQXV0aG9yPjxZZWFyPjE5OTY8L1llYXI+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3OTYtODAzPC9wYWdlcz48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</w:fldData>
        </w:fldChar>
      </w:r>
      <w:r w:rsidR="00F6113A">
        <w:rPr>
          <w:rFonts w:eastAsiaTheme="majorEastAsia" w:cstheme="majorBidi"/>
          <w:color w:val="000000" w:themeColor="text1"/>
        </w:rPr>
        <w:instrText xml:space="preserve"> ADDIN EN.CITE </w:instrText>
      </w:r>
      <w:r w:rsidR="00F6113A">
        <w:rPr>
          <w:rFonts w:eastAsiaTheme="majorEastAsia" w:cstheme="majorBidi"/>
          <w:color w:val="000000" w:themeColor="text1"/>
        </w:rPr>
        <w:fldChar w:fldCharType="begin">
          <w:fldData xml:space="preserve">PEVuZE5vdGU+PENpdGU+PEF1dGhvcj5TdWxsaXZhbjwvQXV0aG9yPjxZZWFyPjE5OTY8L1llYXI+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</w:fldData>
        </w:fldChar>
      </w:r>
      <w:r w:rsidR="00F6113A">
        <w:rPr>
          <w:rFonts w:eastAsiaTheme="majorEastAsia" w:cstheme="majorBidi"/>
          <w:color w:val="000000" w:themeColor="text1"/>
        </w:rPr>
        <w:instrText xml:space="preserve"> ADDIN EN.CITE.DATA </w:instrText>
      </w:r>
      <w:r w:rsidR="00F6113A">
        <w:rPr>
          <w:rFonts w:eastAsiaTheme="majorEastAsia" w:cstheme="majorBidi"/>
          <w:color w:val="000000" w:themeColor="text1"/>
        </w:rPr>
      </w:r>
      <w:r w:rsidR="00F6113A">
        <w:rPr>
          <w:rFonts w:eastAsiaTheme="majorEastAsia" w:cstheme="majorBidi"/>
          <w:color w:val="000000" w:themeColor="text1"/>
        </w:rPr>
        <w:fldChar w:fldCharType="end"/>
      </w:r>
      <w:r w:rsidR="00A90D6F" w:rsidRPr="00093E34">
        <w:rPr>
          <w:rFonts w:eastAsiaTheme="majorEastAsia" w:cstheme="majorBidi"/>
          <w:color w:val="000000" w:themeColor="text1"/>
        </w:rPr>
      </w:r>
      <w:r w:rsidR="00A90D6F" w:rsidRPr="00093E34">
        <w:rPr>
          <w:rFonts w:eastAsiaTheme="majorEastAsia" w:cstheme="majorBidi"/>
          <w:color w:val="000000" w:themeColor="text1"/>
        </w:rPr>
        <w:fldChar w:fldCharType="separate"/>
      </w:r>
      <w:r w:rsidR="00F6113A">
        <w:rPr>
          <w:rFonts w:eastAsiaTheme="majorEastAsia" w:cstheme="majorBidi"/>
          <w:noProof/>
          <w:color w:val="000000" w:themeColor="text1"/>
        </w:rPr>
        <w:t>(</w:t>
      </w:r>
      <w:hyperlink w:anchor="_ENREF_8" w:tooltip="Curtis, 2008 #2295" w:history="1">
        <w:r w:rsidR="0064728E">
          <w:rPr>
            <w:rFonts w:eastAsiaTheme="majorEastAsia" w:cstheme="majorBidi"/>
            <w:noProof/>
            <w:color w:val="000000" w:themeColor="text1"/>
          </w:rPr>
          <w:t>8</w:t>
        </w:r>
      </w:hyperlink>
      <w:r w:rsidR="00F6113A">
        <w:rPr>
          <w:rFonts w:eastAsiaTheme="majorEastAsia" w:cstheme="majorBidi"/>
          <w:noProof/>
          <w:color w:val="000000" w:themeColor="text1"/>
        </w:rPr>
        <w:t xml:space="preserve">, </w:t>
      </w:r>
      <w:hyperlink w:anchor="_ENREF_21" w:tooltip="Tavares, 2017 #5670" w:history="1">
        <w:r w:rsidR="0064728E">
          <w:rPr>
            <w:rFonts w:eastAsiaTheme="majorEastAsia" w:cstheme="majorBidi"/>
            <w:noProof/>
            <w:color w:val="000000" w:themeColor="text1"/>
          </w:rPr>
          <w:t>21-25</w:t>
        </w:r>
      </w:hyperlink>
      <w:r w:rsidR="00F6113A">
        <w:rPr>
          <w:rFonts w:eastAsiaTheme="majorEastAsia" w:cstheme="majorBidi"/>
          <w:noProof/>
          <w:color w:val="000000" w:themeColor="text1"/>
        </w:rPr>
        <w:t>)</w:t>
      </w:r>
      <w:r w:rsidR="00A90D6F" w:rsidRPr="00093E34">
        <w:rPr>
          <w:rFonts w:eastAsiaTheme="majorEastAsia" w:cstheme="majorBidi"/>
          <w:color w:val="000000" w:themeColor="text1"/>
        </w:rPr>
        <w:fldChar w:fldCharType="end"/>
      </w:r>
      <w:r w:rsidR="00A90D6F" w:rsidRPr="00093E34">
        <w:rPr>
          <w:rFonts w:eastAsiaTheme="majorEastAsia" w:cstheme="majorBidi"/>
          <w:color w:val="000000" w:themeColor="text1"/>
        </w:rPr>
        <w:t xml:space="preserve">. </w:t>
      </w:r>
      <w:r w:rsidR="00A90D6F" w:rsidRPr="00093E34">
        <w:t xml:space="preserve">The current lack of discussions seems to have </w:t>
      </w:r>
      <w:r w:rsidR="006672DF">
        <w:t xml:space="preserve">restricted </w:t>
      </w:r>
      <w:r w:rsidR="00DB1447">
        <w:t xml:space="preserve">the </w:t>
      </w:r>
      <w:r w:rsidR="006672DF">
        <w:t xml:space="preserve">access </w:t>
      </w:r>
      <w:r w:rsidR="00DB1447">
        <w:t xml:space="preserve">of </w:t>
      </w:r>
      <w:r w:rsidR="00DB1447" w:rsidRPr="00093E34">
        <w:t>COPD patients</w:t>
      </w:r>
      <w:r w:rsidR="00DB1447">
        <w:t xml:space="preserve"> </w:t>
      </w:r>
      <w:r w:rsidR="006672DF">
        <w:t xml:space="preserve">to </w:t>
      </w:r>
      <w:r w:rsidR="00DB1447">
        <w:t>palliative care</w:t>
      </w:r>
      <w:r w:rsidR="00FD7B60">
        <w:t xml:space="preserve">, </w:t>
      </w:r>
      <w:r w:rsidR="00DB1447">
        <w:t>since</w:t>
      </w:r>
      <w:r w:rsidR="00A90D6F" w:rsidRPr="00093E34">
        <w:t xml:space="preserve"> </w:t>
      </w:r>
      <w:r w:rsidR="00FD7B60">
        <w:t>c</w:t>
      </w:r>
      <w:r w:rsidR="00A03441" w:rsidRPr="00093E34">
        <w:t xml:space="preserve">linicians </w:t>
      </w:r>
      <w:r w:rsidR="00A90D6F" w:rsidRPr="00093E34">
        <w:t>are uncertain as to when and how to initiate discussions with COPD patients</w:t>
      </w:r>
      <w:r w:rsidR="005A22A4" w:rsidRPr="00093E34">
        <w:t>.</w:t>
      </w:r>
      <w:r w:rsidR="004F41AC">
        <w:t xml:space="preserve"> </w:t>
      </w:r>
      <w:r w:rsidR="00B13B90">
        <w:t>A possible explanation for this uncertainty may be the</w:t>
      </w:r>
      <w:r w:rsidR="004F41AC">
        <w:t xml:space="preserve"> lack of understanding regarding COPD patients’ preferences for </w:t>
      </w:r>
      <w:r w:rsidR="00B13B90">
        <w:t xml:space="preserve">palliative care </w:t>
      </w:r>
      <w:r w:rsidR="004F41AC">
        <w:t xml:space="preserve">discussions, especially as their disease progresses </w:t>
      </w:r>
      <w:r w:rsidR="004F41AC">
        <w:fldChar w:fldCharType="begin"/>
      </w:r>
      <w:r w:rsidR="00F6113A">
        <w:instrText xml:space="preserve"> ADDIN EN.CITE &lt;EndNote&gt;&lt;Cite&gt;&lt;Author&gt;Tavares&lt;/Author&gt;&lt;Year&gt;2017&lt;/Year&gt;&lt;RecNum&gt;5670&lt;/RecNum&gt;&lt;DisplayText&gt;(21)&lt;/DisplayText&gt;&lt;record&gt;&lt;rec-number&gt;5670&lt;/rec-number&gt;&lt;foreign-keys&gt;&lt;key app="EN" db-id="0esa92s5w9e0pvea02sxfd0j0xpaweezveae" timestamp="1498154873"&gt;5670&lt;/key&gt;&lt;/foreign-keys&gt;&lt;ref-type name="Journal Article"&gt;17&lt;/ref-type&gt;&lt;contributors&gt;&lt;authors&gt;&lt;author&gt;Tavares, Nuno&lt;/author&gt;&lt;author&gt;Jarrett, Nikki&lt;/author&gt;&lt;author&gt;Hunt, Katherine&lt;/author&gt;&lt;author&gt;Wilkinson, Tom&lt;/author&gt;&lt;/authors&gt;&lt;/contributors&gt;&lt;titles&gt;&lt;title&gt;Palliative and end-of-life care conversations in COPD: a systematic literature review&lt;/title&gt;&lt;secondary-title&gt;ERJ Open Research&lt;/secondary-title&gt;&lt;/titles&gt;&lt;periodical&gt;&lt;full-title&gt;ERJ Open Research&lt;/full-title&gt;&lt;/periodical&gt;&lt;volume&gt;3&lt;/volume&gt;&lt;number&gt;2&lt;/number&gt;&lt;dates&gt;&lt;year&gt;2017&lt;/year&gt;&lt;/dates&gt;&lt;urls&gt;&lt;/urls&gt;&lt;electronic-resource-num&gt;10.1183/23120541.00068-2016&lt;/electronic-resource-num&gt;&lt;/record&gt;&lt;/Cite&gt;&lt;/EndNote&gt;</w:instrText>
      </w:r>
      <w:r w:rsidR="004F41AC">
        <w:fldChar w:fldCharType="separate"/>
      </w:r>
      <w:r w:rsidR="00F6113A">
        <w:rPr>
          <w:noProof/>
        </w:rPr>
        <w:t>(</w:t>
      </w:r>
      <w:hyperlink w:anchor="_ENREF_21" w:tooltip="Tavares, 2017 #5670" w:history="1">
        <w:r w:rsidR="0064728E">
          <w:rPr>
            <w:noProof/>
          </w:rPr>
          <w:t>21</w:t>
        </w:r>
      </w:hyperlink>
      <w:r w:rsidR="00F6113A">
        <w:rPr>
          <w:noProof/>
        </w:rPr>
        <w:t>)</w:t>
      </w:r>
      <w:r w:rsidR="004F41AC">
        <w:fldChar w:fldCharType="end"/>
      </w:r>
      <w:r w:rsidR="004F41AC">
        <w:t xml:space="preserve">. </w:t>
      </w:r>
      <w:r w:rsidR="00B13B90">
        <w:t>Therefore, t</w:t>
      </w:r>
      <w:r w:rsidR="005A22A4" w:rsidRPr="00093E34">
        <w:t xml:space="preserve">his study aimed </w:t>
      </w:r>
      <w:r w:rsidR="00B13B90">
        <w:t>at</w:t>
      </w:r>
      <w:r w:rsidR="00282CB0">
        <w:t xml:space="preserve"> </w:t>
      </w:r>
      <w:r w:rsidR="00FD7B60">
        <w:t>explor</w:t>
      </w:r>
      <w:r w:rsidR="00B13B90">
        <w:t>ing</w:t>
      </w:r>
      <w:r w:rsidR="00282CB0">
        <w:t xml:space="preserve"> </w:t>
      </w:r>
      <w:r w:rsidR="005A22A4" w:rsidRPr="00093E34">
        <w:t xml:space="preserve">COPD patients’ preferences </w:t>
      </w:r>
      <w:r w:rsidR="00A90D6F" w:rsidRPr="00093E34">
        <w:t>for</w:t>
      </w:r>
      <w:r w:rsidR="00FD7B60">
        <w:t xml:space="preserve"> conversations about</w:t>
      </w:r>
      <w:r w:rsidR="00A90D6F" w:rsidRPr="00093E34">
        <w:t xml:space="preserve"> palliative care </w:t>
      </w:r>
      <w:r w:rsidR="005E7CA4" w:rsidRPr="000E3424">
        <w:t xml:space="preserve">and future </w:t>
      </w:r>
      <w:r w:rsidR="00833238" w:rsidRPr="000E3424">
        <w:t xml:space="preserve">treatments </w:t>
      </w:r>
      <w:r w:rsidR="005A22A4" w:rsidRPr="00093E34">
        <w:t xml:space="preserve">with clinicians. </w:t>
      </w:r>
      <w:r w:rsidR="009915E5">
        <w:t xml:space="preserve">Further understanding regarding patients’ preferences can result in more discussions, since clinicians can tailor the timing and nature of discussions to these preferences. </w:t>
      </w:r>
    </w:p>
    <w:p w14:paraId="4BF8CBCB" w14:textId="77777777" w:rsidR="00A90D6F" w:rsidRPr="00093E34" w:rsidRDefault="00A90D6F" w:rsidP="00A43AAA">
      <w:pPr>
        <w:spacing w:line="360" w:lineRule="auto"/>
        <w:jc w:val="both"/>
      </w:pPr>
    </w:p>
    <w:p w14:paraId="55FA398D" w14:textId="7520C3E7" w:rsidR="00D94880" w:rsidRPr="00093E34" w:rsidRDefault="00254EB6" w:rsidP="00A43AAA">
      <w:pPr>
        <w:pStyle w:val="Heading1"/>
        <w:spacing w:before="0" w:after="200" w:line="360" w:lineRule="auto"/>
        <w:rPr>
          <w:rFonts w:asciiTheme="minorHAnsi" w:hAnsiTheme="minorHAnsi"/>
          <w:szCs w:val="24"/>
        </w:rPr>
      </w:pPr>
      <w:bookmarkStart w:id="2" w:name="_Toc422148374"/>
      <w:r w:rsidRPr="00093E34">
        <w:rPr>
          <w:rFonts w:asciiTheme="minorHAnsi" w:hAnsiTheme="minorHAnsi"/>
          <w:szCs w:val="24"/>
        </w:rPr>
        <w:t>Method</w:t>
      </w:r>
      <w:bookmarkEnd w:id="2"/>
    </w:p>
    <w:p w14:paraId="050859A0" w14:textId="6E1F9756" w:rsidR="00A65A54" w:rsidRPr="00093E34" w:rsidRDefault="00A65A54" w:rsidP="00A43AAA">
      <w:pPr>
        <w:spacing w:line="360" w:lineRule="auto"/>
        <w:rPr>
          <w:sz w:val="24"/>
        </w:rPr>
      </w:pPr>
      <w:r w:rsidRPr="00093E34">
        <w:rPr>
          <w:sz w:val="24"/>
        </w:rPr>
        <w:t>Design</w:t>
      </w:r>
    </w:p>
    <w:p w14:paraId="78A689A4" w14:textId="4A6E7D94" w:rsidR="00870954" w:rsidRDefault="00E477C5" w:rsidP="00870954">
      <w:pPr>
        <w:spacing w:line="360" w:lineRule="auto"/>
        <w:jc w:val="both"/>
      </w:pPr>
      <w:r w:rsidRPr="00093E34">
        <w:lastRenderedPageBreak/>
        <w:t xml:space="preserve">Patients’ preferences </w:t>
      </w:r>
      <w:r w:rsidR="00760E39">
        <w:t>for</w:t>
      </w:r>
      <w:r w:rsidRPr="00093E34">
        <w:t xml:space="preserve"> </w:t>
      </w:r>
      <w:r w:rsidR="00A44A88">
        <w:t xml:space="preserve">palliative and advance care planning </w:t>
      </w:r>
      <w:r w:rsidRPr="00093E34">
        <w:t xml:space="preserve">discussions </w:t>
      </w:r>
      <w:r w:rsidR="0016787F">
        <w:t xml:space="preserve">with clinicians </w:t>
      </w:r>
      <w:r w:rsidR="00A44A88">
        <w:t>are</w:t>
      </w:r>
      <w:r w:rsidR="0016787F">
        <w:t xml:space="preserve"> influenced by a multitude of factors, including the </w:t>
      </w:r>
      <w:r w:rsidR="0016787F" w:rsidRPr="00093E34">
        <w:t xml:space="preserve">meaning that </w:t>
      </w:r>
      <w:r w:rsidR="0016787F">
        <w:t>they</w:t>
      </w:r>
      <w:r w:rsidR="0016787F" w:rsidRPr="00093E34">
        <w:t xml:space="preserve"> attribute to </w:t>
      </w:r>
      <w:r w:rsidR="0016787F">
        <w:t>the</w:t>
      </w:r>
      <w:r w:rsidR="00651FB1">
        <w:t>se</w:t>
      </w:r>
      <w:r w:rsidR="0016787F">
        <w:t xml:space="preserve"> discussions, their perception about their condition, previous healthcare-related experiences, and their social background</w:t>
      </w:r>
      <w:r w:rsidR="00A44A88">
        <w:t xml:space="preserve"> </w:t>
      </w:r>
      <w:r w:rsidR="00A44A88">
        <w:fldChar w:fldCharType="begin">
          <w:fldData xml:space="preserve">PEVuZE5vdGU+PENpdGU+PEF1dGhvcj5KYWJiYXJpYW48L0F1dGhvcj48WWVhcj4yMDE4PC9ZZWFy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</w:fldData>
        </w:fldChar>
      </w:r>
      <w:r w:rsidR="00A44A88">
        <w:instrText xml:space="preserve"> ADDIN EN.CITE </w:instrText>
      </w:r>
      <w:r w:rsidR="00A44A88">
        <w:fldChar w:fldCharType="begin">
          <w:fldData xml:space="preserve">PEVuZE5vdGU+PENpdGU+PEF1dGhvcj5KYWJiYXJpYW48L0F1dGhvcj48WWVhcj4yMDE4PC9ZZWFy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</w:fldData>
        </w:fldChar>
      </w:r>
      <w:r w:rsidR="00A44A88">
        <w:instrText xml:space="preserve"> ADDIN EN.CITE.DATA </w:instrText>
      </w:r>
      <w:r w:rsidR="00A44A88">
        <w:fldChar w:fldCharType="end"/>
      </w:r>
      <w:r w:rsidR="00A44A88">
        <w:fldChar w:fldCharType="separate"/>
      </w:r>
      <w:r w:rsidR="00A44A88">
        <w:rPr>
          <w:noProof/>
        </w:rPr>
        <w:t>(</w:t>
      </w:r>
      <w:hyperlink w:anchor="_ENREF_26" w:tooltip="Jabbarian, 2018 #5809" w:history="1">
        <w:r w:rsidR="0064728E">
          <w:rPr>
            <w:noProof/>
          </w:rPr>
          <w:t>26</w:t>
        </w:r>
      </w:hyperlink>
      <w:r w:rsidR="00A44A88">
        <w:rPr>
          <w:noProof/>
        </w:rPr>
        <w:t xml:space="preserve">, </w:t>
      </w:r>
      <w:hyperlink w:anchor="_ENREF_27" w:tooltip="Wong, 2015 #5810" w:history="1">
        <w:r w:rsidR="0064728E">
          <w:rPr>
            <w:noProof/>
          </w:rPr>
          <w:t>27</w:t>
        </w:r>
      </w:hyperlink>
      <w:r w:rsidR="00A44A88">
        <w:rPr>
          <w:noProof/>
        </w:rPr>
        <w:t>)</w:t>
      </w:r>
      <w:r w:rsidR="00A44A88">
        <w:fldChar w:fldCharType="end"/>
      </w:r>
      <w:r w:rsidR="0016787F">
        <w:t xml:space="preserve">. </w:t>
      </w:r>
      <w:r w:rsidR="00870954">
        <w:t>As a consequence, u</w:t>
      </w:r>
      <w:r w:rsidR="00870954" w:rsidRPr="00093E34">
        <w:t>nderstanding patients’ preferences</w:t>
      </w:r>
      <w:r w:rsidR="00870954">
        <w:t xml:space="preserve"> for palliative care discussions </w:t>
      </w:r>
      <w:r w:rsidR="00870954" w:rsidRPr="00093E34">
        <w:t>requires</w:t>
      </w:r>
      <w:r w:rsidR="00870954">
        <w:t xml:space="preserve"> more than mere description of their thoughts and concerns. </w:t>
      </w:r>
      <w:r w:rsidR="00651FB1">
        <w:t>Instead, this</w:t>
      </w:r>
      <w:r w:rsidR="00870954">
        <w:t xml:space="preserve"> complexity </w:t>
      </w:r>
      <w:r w:rsidR="00651FB1">
        <w:t>ca</w:t>
      </w:r>
      <w:r w:rsidR="00870954">
        <w:t xml:space="preserve">n only be understood if </w:t>
      </w:r>
      <w:r w:rsidR="00651FB1">
        <w:t>patients’</w:t>
      </w:r>
      <w:r w:rsidR="00870954">
        <w:t xml:space="preserve"> thoughts are interpreted considering their personal background</w:t>
      </w:r>
      <w:r w:rsidR="007C51E4">
        <w:t xml:space="preserve"> and the researchers’ own background </w:t>
      </w:r>
      <w:r w:rsidR="007C51E4" w:rsidRPr="00093E34">
        <w:fldChar w:fldCharType="begin"/>
      </w:r>
      <w:r w:rsidR="007C51E4">
        <w:instrText xml:space="preserve"> ADDIN EN.CITE &lt;EndNote&gt;&lt;Cite&gt;&lt;Author&gt;Gray&lt;/Author&gt;&lt;Year&gt;2017&lt;/Year&gt;&lt;RecNum&gt;5730&lt;/RecNum&gt;&lt;DisplayText&gt;(28)&lt;/DisplayText&gt;&lt;record&gt;&lt;rec-number&gt;5730&lt;/rec-number&gt;&lt;foreign-keys&gt;&lt;key app="EN" db-id="0esa92s5w9e0pvea02sxfd0j0xpaweezveae" timestamp="1540129146"&gt;5730&lt;/key&gt;&lt;/foreign-keys&gt;&lt;ref-type name="Book"&gt;6&lt;/ref-type&gt;&lt;contributors&gt;&lt;authors&gt;&lt;author&gt;Gray, J R&lt;/author&gt;&lt;author&gt;Grove, S K&lt;/author&gt;&lt;author&gt;Sutherland, S&lt;/author&gt;&lt;/authors&gt;&lt;/contributors&gt;&lt;titles&gt;&lt;title&gt;Burns and Grove&amp;apos;s the practice of nursing research: appraisal, synthesis and generation of evidence&lt;/title&gt;&lt;/titles&gt;&lt;edition&gt;Eight Edition &lt;/edition&gt;&lt;dates&gt;&lt;year&gt;2017&lt;/year&gt;&lt;/dates&gt;&lt;pub-location&gt;Misouri&lt;/pub-location&gt;&lt;publisher&gt;Elsevier&lt;/publisher&gt;&lt;urls&gt;&lt;/urls&gt;&lt;/record&gt;&lt;/Cite&gt;&lt;/EndNote&gt;</w:instrText>
      </w:r>
      <w:r w:rsidR="007C51E4" w:rsidRPr="00093E34">
        <w:fldChar w:fldCharType="separate"/>
      </w:r>
      <w:r w:rsidR="007C51E4">
        <w:rPr>
          <w:noProof/>
        </w:rPr>
        <w:t>(</w:t>
      </w:r>
      <w:hyperlink w:anchor="_ENREF_28" w:tooltip="Gray, 2017 #5730" w:history="1">
        <w:r w:rsidR="0064728E">
          <w:rPr>
            <w:noProof/>
          </w:rPr>
          <w:t>28</w:t>
        </w:r>
      </w:hyperlink>
      <w:r w:rsidR="007C51E4">
        <w:rPr>
          <w:noProof/>
        </w:rPr>
        <w:t>)</w:t>
      </w:r>
      <w:r w:rsidR="007C51E4" w:rsidRPr="00093E34">
        <w:fldChar w:fldCharType="end"/>
      </w:r>
      <w:r w:rsidR="00870954">
        <w:t xml:space="preserve">. </w:t>
      </w:r>
    </w:p>
    <w:p w14:paraId="2F13A3A7" w14:textId="52BA8653" w:rsidR="0005784C" w:rsidRDefault="00870954" w:rsidP="000118AF">
      <w:pPr>
        <w:spacing w:line="360" w:lineRule="auto"/>
        <w:jc w:val="both"/>
      </w:pPr>
      <w:r>
        <w:t>Interpretative Phenomenological Approach (</w:t>
      </w:r>
      <w:r w:rsidRPr="00093E34">
        <w:t>IPA</w:t>
      </w:r>
      <w:r>
        <w:t>) was the methodology used in this study</w:t>
      </w:r>
      <w:r w:rsidR="00651FB1">
        <w:t>,</w:t>
      </w:r>
      <w:r>
        <w:t xml:space="preserve"> since it encompasse</w:t>
      </w:r>
      <w:r w:rsidR="00651FB1">
        <w:t>s</w:t>
      </w:r>
      <w:r>
        <w:t xml:space="preserve"> all the dimensions required to understand patients’ preferences – symbolic interactionism, </w:t>
      </w:r>
      <w:r w:rsidR="003142CE">
        <w:t>interpretation</w:t>
      </w:r>
      <w:r>
        <w:t xml:space="preserve"> and an idiographic approach </w:t>
      </w:r>
      <w:r w:rsidRPr="00093E34">
        <w:fldChar w:fldCharType="begin"/>
      </w:r>
      <w:r>
        <w:instrText xml:space="preserve"> ADDIN EN.CITE &lt;EndNote&gt;&lt;Cite&gt;&lt;Author&gt;Gray&lt;/Author&gt;&lt;Year&gt;2017&lt;/Year&gt;&lt;RecNum&gt;5730&lt;/RecNum&gt;&lt;DisplayText&gt;(28)&lt;/DisplayText&gt;&lt;record&gt;&lt;rec-number&gt;5730&lt;/rec-number&gt;&lt;foreign-keys&gt;&lt;key app="EN" db-id="0esa92s5w9e0pvea02sxfd0j0xpaweezveae" timestamp="1540129146"&gt;5730&lt;/key&gt;&lt;/foreign-keys&gt;&lt;ref-type name="Book"&gt;6&lt;/ref-type&gt;&lt;contributors&gt;&lt;authors&gt;&lt;author&gt;Gray, J R&lt;/author&gt;&lt;author&gt;Grove, S K&lt;/author&gt;&lt;author&gt;Sutherland, S&lt;/author&gt;&lt;/authors&gt;&lt;/contributors&gt;&lt;titles&gt;&lt;title&gt;Burns and Grove&amp;apos;s the practice of nursing research: appraisal, synthesis and generation of evidence&lt;/title&gt;&lt;/titles&gt;&lt;edition&gt;Eight Edition &lt;/edition&gt;&lt;dates&gt;&lt;year&gt;2017&lt;/year&gt;&lt;/dates&gt;&lt;pub-location&gt;Misouri&lt;/pub-location&gt;&lt;publisher&gt;Elsevier&lt;/publisher&gt;&lt;urls&gt;&lt;/urls&gt;&lt;/record&gt;&lt;/Cite&gt;&lt;/EndNote&gt;</w:instrText>
      </w:r>
      <w:r w:rsidRPr="00093E34">
        <w:fldChar w:fldCharType="separate"/>
      </w:r>
      <w:r>
        <w:rPr>
          <w:noProof/>
        </w:rPr>
        <w:t>(</w:t>
      </w:r>
      <w:hyperlink w:anchor="_ENREF_28" w:tooltip="Gray, 2017 #5730" w:history="1">
        <w:r w:rsidR="0064728E">
          <w:rPr>
            <w:noProof/>
          </w:rPr>
          <w:t>28</w:t>
        </w:r>
      </w:hyperlink>
      <w:r>
        <w:rPr>
          <w:noProof/>
        </w:rPr>
        <w:t>)</w:t>
      </w:r>
      <w:r w:rsidRPr="00093E34">
        <w:fldChar w:fldCharType="end"/>
      </w:r>
      <w:r>
        <w:t>. However,</w:t>
      </w:r>
      <w:r w:rsidR="005447B6">
        <w:t xml:space="preserve"> the study used a pragmatic approach to IPA, </w:t>
      </w:r>
      <w:r>
        <w:t>since the study sought to answer a practical research question</w:t>
      </w:r>
      <w:r w:rsidR="003142CE">
        <w:t xml:space="preserve"> that focused on future events</w:t>
      </w:r>
      <w:r w:rsidR="005447B6">
        <w:t xml:space="preserve">. </w:t>
      </w:r>
      <w:r>
        <w:t xml:space="preserve"> </w:t>
      </w:r>
      <w:r w:rsidR="005447B6">
        <w:t xml:space="preserve">In addition, the study </w:t>
      </w:r>
      <w:r>
        <w:t>required</w:t>
      </w:r>
      <w:r w:rsidR="005447B6">
        <w:t xml:space="preserve"> a larger sample so that </w:t>
      </w:r>
      <w:r>
        <w:t>patients at different stages of their disease trajectory</w:t>
      </w:r>
      <w:r w:rsidR="005447B6">
        <w:t xml:space="preserve"> could be interviewed.  As a consequence of using a </w:t>
      </w:r>
      <w:r>
        <w:t>large sampl</w:t>
      </w:r>
      <w:r w:rsidR="005447B6">
        <w:t>e</w:t>
      </w:r>
      <w:r>
        <w:t>, the idiographic approach was only achieved at a disease severity group level</w:t>
      </w:r>
      <w:r w:rsidR="00651FB1">
        <w:t xml:space="preserve"> ( </w:t>
      </w:r>
      <w:r>
        <w:t xml:space="preserve"> refer to supplement </w:t>
      </w:r>
      <w:r w:rsidR="005447B6">
        <w:t>1</w:t>
      </w:r>
      <w:r>
        <w:t xml:space="preserve"> for more information</w:t>
      </w:r>
      <w:r w:rsidR="007C51E4">
        <w:t xml:space="preserve"> </w:t>
      </w:r>
      <w:r w:rsidR="00651FB1">
        <w:t>on the use of IPA in the study)</w:t>
      </w:r>
      <w:r>
        <w:t>.</w:t>
      </w:r>
    </w:p>
    <w:p w14:paraId="6BAE1BE9" w14:textId="6A006313" w:rsidR="00A65A54" w:rsidRPr="00093E34" w:rsidRDefault="00A65A54" w:rsidP="00A43AAA">
      <w:pPr>
        <w:spacing w:line="360" w:lineRule="auto"/>
        <w:rPr>
          <w:sz w:val="24"/>
        </w:rPr>
      </w:pPr>
      <w:r w:rsidRPr="00093E34">
        <w:rPr>
          <w:sz w:val="24"/>
        </w:rPr>
        <w:t>Sample</w:t>
      </w:r>
    </w:p>
    <w:p w14:paraId="1171997B" w14:textId="03C542A8" w:rsidR="00A65A54" w:rsidRPr="00093E34" w:rsidRDefault="003F4DE0" w:rsidP="00A43AAA">
      <w:pPr>
        <w:spacing w:line="360" w:lineRule="auto"/>
        <w:jc w:val="both"/>
      </w:pPr>
      <w:r>
        <w:t>The disease severity and symptom and treatment burden may influence patients’ preferences for palliative care discussions</w:t>
      </w:r>
      <w:r w:rsidR="00B7680E">
        <w:t xml:space="preserve"> </w:t>
      </w:r>
      <w:r w:rsidR="00B7680E">
        <w:fldChar w:fldCharType="begin">
          <w:fldData xml:space="preserve">PEVuZE5vdGU+PENpdGU+PEF1dGhvcj5SZWlua2U8L0F1dGhvcj48WWVhcj4yMDE3PC9ZZWFyPjxS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</w:fldData>
        </w:fldChar>
      </w:r>
      <w:r w:rsidR="00A44A88">
        <w:instrText xml:space="preserve"> ADDIN EN.CITE </w:instrText>
      </w:r>
      <w:r w:rsidR="00A44A88">
        <w:fldChar w:fldCharType="begin">
          <w:fldData xml:space="preserve">PEVuZE5vdGU+PENpdGU+PEF1dGhvcj5SZWlua2U8L0F1dGhvcj48WWVhcj4yMDE3PC9ZZWFyPjxS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</w:fldData>
        </w:fldChar>
      </w:r>
      <w:r w:rsidR="00A44A88">
        <w:instrText xml:space="preserve"> ADDIN EN.CITE.DATA </w:instrText>
      </w:r>
      <w:r w:rsidR="00A44A88">
        <w:fldChar w:fldCharType="end"/>
      </w:r>
      <w:r w:rsidR="00B7680E">
        <w:fldChar w:fldCharType="separate"/>
      </w:r>
      <w:r w:rsidR="00A44A88">
        <w:rPr>
          <w:noProof/>
        </w:rPr>
        <w:t>(</w:t>
      </w:r>
      <w:hyperlink w:anchor="_ENREF_29" w:tooltip="Reinke, 2017 #5806" w:history="1">
        <w:r w:rsidR="0064728E">
          <w:rPr>
            <w:noProof/>
          </w:rPr>
          <w:t>29</w:t>
        </w:r>
      </w:hyperlink>
      <w:r w:rsidR="00A44A88">
        <w:rPr>
          <w:noProof/>
        </w:rPr>
        <w:t>)</w:t>
      </w:r>
      <w:r w:rsidR="00B7680E">
        <w:fldChar w:fldCharType="end"/>
      </w:r>
      <w:r w:rsidR="001B3A29">
        <w:t>. Therefore, t</w:t>
      </w:r>
      <w:r w:rsidR="00DA0924" w:rsidRPr="00093E34">
        <w:t>he study used a purposive sample</w:t>
      </w:r>
      <w:r w:rsidR="00DD7EF6">
        <w:t xml:space="preserve">, where </w:t>
      </w:r>
      <w:r>
        <w:t>COPD patients at</w:t>
      </w:r>
      <w:r w:rsidR="00DD7EF6" w:rsidRPr="00093E34">
        <w:t xml:space="preserve"> different stages of their disease trajectory </w:t>
      </w:r>
      <w:r w:rsidR="00DD7EF6">
        <w:t>were</w:t>
      </w:r>
      <w:r w:rsidR="00DD7EF6" w:rsidRPr="00093E34">
        <w:t xml:space="preserve"> </w:t>
      </w:r>
      <w:r w:rsidR="00DA0924" w:rsidRPr="00093E34">
        <w:t xml:space="preserve">recruited. </w:t>
      </w:r>
      <w:r w:rsidR="00E7231D">
        <w:t xml:space="preserve">By using a purposive sample, we were able to explore and triangulate the opinions and preferences of patients at different stages of their disease trajectory. </w:t>
      </w:r>
      <w:r w:rsidR="00825B49" w:rsidRPr="00093E34">
        <w:t xml:space="preserve">Patients diagnosed with COPD according </w:t>
      </w:r>
      <w:r w:rsidR="00214AEB">
        <w:t>to</w:t>
      </w:r>
      <w:r w:rsidR="00214AEB" w:rsidRPr="00093E34">
        <w:t xml:space="preserve"> </w:t>
      </w:r>
      <w:r w:rsidR="00825B49" w:rsidRPr="00093E34">
        <w:t>GOLD guidelines</w:t>
      </w:r>
      <w:r w:rsidR="00DA0924" w:rsidRPr="00093E34">
        <w:t xml:space="preserve"> </w:t>
      </w:r>
      <w:r w:rsidR="00825B49" w:rsidRPr="00093E34">
        <w:t xml:space="preserve">were </w:t>
      </w:r>
      <w:r w:rsidR="002D2116">
        <w:t>allocated to one of</w:t>
      </w:r>
      <w:r w:rsidR="00DA0924" w:rsidRPr="00093E34">
        <w:t xml:space="preserve"> 3 groups </w:t>
      </w:r>
      <w:r w:rsidR="00214AEB">
        <w:t>based on</w:t>
      </w:r>
      <w:r w:rsidR="002D2116" w:rsidRPr="00093E34">
        <w:t xml:space="preserve"> </w:t>
      </w:r>
      <w:r w:rsidR="00DA0924" w:rsidRPr="00093E34">
        <w:t>airflow obstruction</w:t>
      </w:r>
      <w:r w:rsidR="00DD7EF6">
        <w:t xml:space="preserve"> (</w:t>
      </w:r>
      <w:r w:rsidR="001B3A29">
        <w:t xml:space="preserve">obtained from the result of </w:t>
      </w:r>
      <w:r w:rsidR="00DD7EF6">
        <w:t xml:space="preserve">their </w:t>
      </w:r>
      <w:r w:rsidR="00DD7EF6" w:rsidRPr="00093E34">
        <w:t>F</w:t>
      </w:r>
      <w:r w:rsidR="00DD7EF6">
        <w:t>orced expiratory volume at 1 second (FEV1))</w:t>
      </w:r>
      <w:r w:rsidR="00DA0924" w:rsidRPr="00093E34">
        <w:t>: mild</w:t>
      </w:r>
      <w:r w:rsidR="008D6F9C">
        <w:t xml:space="preserve"> (FEV1 </w:t>
      </w:r>
      <w:r w:rsidR="008D6F9C" w:rsidRPr="00093E34">
        <w:t>&gt;80%</w:t>
      </w:r>
      <w:r w:rsidR="008D6F9C">
        <w:t xml:space="preserve"> predicted)</w:t>
      </w:r>
      <w:r w:rsidR="00DA0924" w:rsidRPr="00093E34">
        <w:t xml:space="preserve">; moderate </w:t>
      </w:r>
      <w:r w:rsidR="008D6F9C">
        <w:t>(</w:t>
      </w:r>
      <w:r w:rsidR="008D6F9C" w:rsidRPr="00093E34">
        <w:t>79% &gt;FEV1&gt; 50%</w:t>
      </w:r>
      <w:r w:rsidR="008D6F9C">
        <w:t xml:space="preserve"> predicted) </w:t>
      </w:r>
      <w:r w:rsidR="00DA0924" w:rsidRPr="00093E34">
        <w:t>and severe/very severe</w:t>
      </w:r>
      <w:r w:rsidR="008D6F9C">
        <w:t xml:space="preserve"> (FEV1&lt; 50%)</w:t>
      </w:r>
      <w:r w:rsidR="00137006">
        <w:t xml:space="preserve"> </w:t>
      </w:r>
      <w:r w:rsidR="00137006">
        <w:fldChar w:fldCharType="begin"/>
      </w:r>
      <w:r w:rsidR="00A44A88">
        <w:instrText xml:space="preserve"> ADDIN EN.CITE &lt;EndNote&gt;&lt;Cite&gt;&lt;Author&gt;Global Initiative for Chronic Obstructive Lung Disease&lt;/Author&gt;&lt;Year&gt;2018&lt;/Year&gt;&lt;RecNum&gt;5768&lt;/RecNum&gt;&lt;DisplayText&gt;(30)&lt;/DisplayText&gt;&lt;record&gt;&lt;rec-number&gt;5768&lt;/rec-number&gt;&lt;foreign-keys&gt;&lt;key app="EN" db-id="0esa92s5w9e0pvea02sxfd0j0xpaweezveae" timestamp="1552926900"&gt;5768&lt;/key&gt;&lt;/foreign-keys&gt;&lt;ref-type name="Report"&gt;27&lt;/ref-type&gt;&lt;contributors&gt;&lt;authors&gt;&lt;author&gt;Global Initiative for Chronic Obstructive Lung Disease,&lt;/author&gt;&lt;/authors&gt;&lt;/contributors&gt;&lt;titles&gt;&lt;title&gt;Global strategy for the diagnosis, management and prevention of chronic osbtrcutive pulmonary disease &lt;/title&gt;&lt;secondary-title&gt;Gold Reports&lt;/secondary-title&gt;&lt;/titles&gt;&lt;dates&gt;&lt;year&gt;2018&lt;/year&gt;&lt;/dates&gt;&lt;urls&gt;&lt;/urls&gt;&lt;/record&gt;&lt;/Cite&gt;&lt;/EndNote&gt;</w:instrText>
      </w:r>
      <w:r w:rsidR="00137006">
        <w:fldChar w:fldCharType="separate"/>
      </w:r>
      <w:r w:rsidR="00A44A88">
        <w:rPr>
          <w:noProof/>
        </w:rPr>
        <w:t>(</w:t>
      </w:r>
      <w:hyperlink w:anchor="_ENREF_30" w:tooltip="Global Initiative for Chronic Obstructive Lung Disease, 2018 #5768" w:history="1">
        <w:r w:rsidR="0064728E">
          <w:rPr>
            <w:noProof/>
          </w:rPr>
          <w:t>30</w:t>
        </w:r>
      </w:hyperlink>
      <w:r w:rsidR="00A44A88">
        <w:rPr>
          <w:noProof/>
        </w:rPr>
        <w:t>)</w:t>
      </w:r>
      <w:r w:rsidR="00137006">
        <w:fldChar w:fldCharType="end"/>
      </w:r>
      <w:r w:rsidR="00DA0924" w:rsidRPr="00093E34">
        <w:t>.</w:t>
      </w:r>
      <w:r w:rsidR="00E42E55" w:rsidRPr="00093E34">
        <w:t xml:space="preserve"> </w:t>
      </w:r>
      <w:r w:rsidR="006611B6">
        <w:t xml:space="preserve">The clinical team directly looking after the patient reviewed their medical notes to ensure they met the inclusion criteria, before signposting them to the study. </w:t>
      </w:r>
      <w:r w:rsidR="00E7231D">
        <w:t>Patients with mild COPD</w:t>
      </w:r>
      <w:r w:rsidR="006611B6">
        <w:t xml:space="preserve"> </w:t>
      </w:r>
      <w:r w:rsidR="00E7231D">
        <w:t xml:space="preserve">were recruited </w:t>
      </w:r>
      <w:r w:rsidR="006611B6">
        <w:t xml:space="preserve">from </w:t>
      </w:r>
      <w:r w:rsidR="000118AF">
        <w:t>General Practitioner (</w:t>
      </w:r>
      <w:r w:rsidR="006611B6">
        <w:t>GP</w:t>
      </w:r>
      <w:r w:rsidR="000118AF">
        <w:t>)</w:t>
      </w:r>
      <w:r w:rsidR="006611B6">
        <w:t xml:space="preserve"> practices by practice nurses, whilst patients with moderate and severe/very severe COPD were signposted to the study by respiratory consultants and research nurses </w:t>
      </w:r>
      <w:r w:rsidR="00214AEB">
        <w:t>in the UK in 2017</w:t>
      </w:r>
      <w:r w:rsidR="00E42E55" w:rsidRPr="00093E34">
        <w:t xml:space="preserve">. </w:t>
      </w:r>
      <w:r w:rsidR="00221723">
        <w:t xml:space="preserve">Portsmouth Hospitals NHS Trust as a sponsor of the study allowed the recruitment of patients in their research department and the respiratory outpatient service. Whilst, GP practices were approached and recruited through </w:t>
      </w:r>
      <w:r w:rsidR="00B826E2">
        <w:t xml:space="preserve">the </w:t>
      </w:r>
      <w:r w:rsidR="00221723">
        <w:t xml:space="preserve">Clinical Research Network Wessex. </w:t>
      </w:r>
      <w:r w:rsidR="00FC23A3">
        <w:t xml:space="preserve">Informed written consent </w:t>
      </w:r>
      <w:r w:rsidR="006611B6">
        <w:t>for interview</w:t>
      </w:r>
      <w:r w:rsidR="00141DD0">
        <w:t>s</w:t>
      </w:r>
      <w:r w:rsidR="006611B6">
        <w:t xml:space="preserve"> and case-note review </w:t>
      </w:r>
      <w:r w:rsidR="00FC23A3">
        <w:t>was obtained f</w:t>
      </w:r>
      <w:r w:rsidR="00114B43">
        <w:t>rom</w:t>
      </w:r>
      <w:r w:rsidR="00FC23A3">
        <w:t xml:space="preserve"> all patients</w:t>
      </w:r>
      <w:r w:rsidR="006611B6" w:rsidRPr="006611B6">
        <w:t xml:space="preserve"> </w:t>
      </w:r>
      <w:r w:rsidR="006611B6">
        <w:t>by the first author (NT)</w:t>
      </w:r>
      <w:r w:rsidR="00FC23A3">
        <w:t xml:space="preserve">. </w:t>
      </w:r>
      <w:r w:rsidR="00214AEB">
        <w:t xml:space="preserve">See </w:t>
      </w:r>
      <w:r w:rsidR="00214AEB" w:rsidRPr="00093E34">
        <w:t xml:space="preserve">Table </w:t>
      </w:r>
      <w:r w:rsidR="00C23D28">
        <w:t>1</w:t>
      </w:r>
      <w:r w:rsidR="00214AEB">
        <w:t xml:space="preserve"> for </w:t>
      </w:r>
      <w:r w:rsidR="00214AEB" w:rsidRPr="00093E34">
        <w:t>inc</w:t>
      </w:r>
      <w:r w:rsidR="00214AEB">
        <w:t>lusion and exclusion criteria</w:t>
      </w:r>
      <w:r w:rsidR="00683D6C" w:rsidRPr="00093E34">
        <w:t xml:space="preserve">. </w:t>
      </w:r>
      <w:r w:rsidR="00FC23A3">
        <w:t xml:space="preserve"> </w:t>
      </w:r>
    </w:p>
    <w:tbl>
      <w:tblPr>
        <w:tblStyle w:val="GridTable6Colorful"/>
        <w:tblW w:w="0" w:type="auto"/>
        <w:tblLook w:val="04A0" w:firstRow="1" w:lastRow="0" w:firstColumn="1" w:lastColumn="0" w:noHBand="0" w:noVBand="1"/>
      </w:tblPr>
      <w:tblGrid>
        <w:gridCol w:w="2151"/>
        <w:gridCol w:w="3231"/>
        <w:gridCol w:w="3406"/>
      </w:tblGrid>
      <w:tr w:rsidR="00E42E55" w:rsidRPr="00093E34" w14:paraId="37BD5686" w14:textId="77777777" w:rsidTr="00E42E55">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8788" w:type="dxa"/>
            <w:gridSpan w:val="3"/>
          </w:tcPr>
          <w:p w14:paraId="32B7296F" w14:textId="09448176" w:rsidR="00E42E55" w:rsidRPr="006329EB" w:rsidRDefault="006329EB" w:rsidP="00C23D28">
            <w:pPr>
              <w:spacing w:line="276" w:lineRule="auto"/>
              <w:jc w:val="center"/>
              <w:rPr>
                <w:sz w:val="24"/>
                <w:szCs w:val="24"/>
              </w:rPr>
            </w:pPr>
            <w:bookmarkStart w:id="3" w:name="_Toc531619494"/>
            <w:r w:rsidRPr="006329EB">
              <w:rPr>
                <w:sz w:val="24"/>
                <w:szCs w:val="24"/>
              </w:rPr>
              <w:lastRenderedPageBreak/>
              <w:t>Table</w:t>
            </w:r>
            <w:r w:rsidR="00E42E55" w:rsidRPr="006329EB">
              <w:rPr>
                <w:caps/>
                <w:sz w:val="24"/>
                <w:szCs w:val="24"/>
              </w:rPr>
              <w:t xml:space="preserve"> </w:t>
            </w:r>
            <w:r w:rsidR="00C23D28">
              <w:rPr>
                <w:noProof/>
                <w:sz w:val="24"/>
                <w:szCs w:val="24"/>
              </w:rPr>
              <w:t>1</w:t>
            </w:r>
            <w:r w:rsidR="00E42E55" w:rsidRPr="006329EB">
              <w:rPr>
                <w:caps/>
                <w:noProof/>
                <w:sz w:val="24"/>
                <w:szCs w:val="24"/>
              </w:rPr>
              <w:t xml:space="preserve"> </w:t>
            </w:r>
            <w:r w:rsidR="008D5324">
              <w:rPr>
                <w:caps/>
                <w:noProof/>
                <w:sz w:val="24"/>
                <w:szCs w:val="24"/>
              </w:rPr>
              <w:t xml:space="preserve">- </w:t>
            </w:r>
            <w:r w:rsidR="00E42E55" w:rsidRPr="006329EB">
              <w:rPr>
                <w:noProof/>
                <w:sz w:val="24"/>
                <w:szCs w:val="24"/>
              </w:rPr>
              <w:t>Inclusion and exclusion criteria</w:t>
            </w:r>
            <w:bookmarkEnd w:id="3"/>
          </w:p>
        </w:tc>
      </w:tr>
      <w:tr w:rsidR="00E42E55" w:rsidRPr="00093E34" w14:paraId="10640825" w14:textId="77777777" w:rsidTr="00546912">
        <w:trPr>
          <w:cnfStyle w:val="000000100000" w:firstRow="0" w:lastRow="0" w:firstColumn="0" w:lastColumn="0" w:oddVBand="0" w:evenVBand="0" w:oddHBand="1" w:evenHBand="0" w:firstRowFirstColumn="0" w:firstRowLastColumn="0" w:lastRowFirstColumn="0" w:lastRowLastColumn="0"/>
          <w:trHeight w:val="1037"/>
        </w:trPr>
        <w:tc>
          <w:tcPr>
            <w:cnfStyle w:val="001000000000" w:firstRow="0" w:lastRow="0" w:firstColumn="1" w:lastColumn="0" w:oddVBand="0" w:evenVBand="0" w:oddHBand="0" w:evenHBand="0" w:firstRowFirstColumn="0" w:firstRowLastColumn="0" w:lastRowFirstColumn="0" w:lastRowLastColumn="0"/>
            <w:tcW w:w="2151" w:type="dxa"/>
          </w:tcPr>
          <w:p w14:paraId="75AD2C4A" w14:textId="77777777" w:rsidR="00E42E55" w:rsidRPr="00093E34" w:rsidRDefault="00E42E55" w:rsidP="00A43AAA">
            <w:pPr>
              <w:spacing w:line="276" w:lineRule="auto"/>
            </w:pPr>
            <w:r w:rsidRPr="00093E34">
              <w:t>Criteria</w:t>
            </w:r>
          </w:p>
          <w:p w14:paraId="0F891C61" w14:textId="77777777" w:rsidR="00E42E55" w:rsidRPr="00093E34" w:rsidRDefault="00E42E55" w:rsidP="00A43AAA">
            <w:pPr>
              <w:spacing w:line="276" w:lineRule="auto"/>
            </w:pPr>
          </w:p>
          <w:p w14:paraId="1A1274B5" w14:textId="77777777" w:rsidR="00E42E55" w:rsidRPr="00093E34" w:rsidRDefault="00E42E55" w:rsidP="00A43AAA">
            <w:pPr>
              <w:spacing w:line="276" w:lineRule="auto"/>
            </w:pPr>
          </w:p>
          <w:p w14:paraId="5113F176" w14:textId="77777777" w:rsidR="00E42E55" w:rsidRPr="00093E34" w:rsidRDefault="00E42E55" w:rsidP="00A43AAA">
            <w:pPr>
              <w:spacing w:line="276" w:lineRule="auto"/>
            </w:pPr>
            <w:r w:rsidRPr="00093E34">
              <w:t>Patients with COPD</w:t>
            </w:r>
          </w:p>
        </w:tc>
        <w:tc>
          <w:tcPr>
            <w:tcW w:w="3231" w:type="dxa"/>
            <w:hideMark/>
          </w:tcPr>
          <w:p w14:paraId="05230E11" w14:textId="1530F399" w:rsidR="00E42E55" w:rsidRPr="00093E34" w:rsidRDefault="00E42E55" w:rsidP="00A43AAA">
            <w:pPr>
              <w:spacing w:line="276" w:lineRule="auto"/>
              <w:cnfStyle w:val="000000100000" w:firstRow="0" w:lastRow="0" w:firstColumn="0" w:lastColumn="0" w:oddVBand="0" w:evenVBand="0" w:oddHBand="1" w:evenHBand="0" w:firstRowFirstColumn="0" w:firstRowLastColumn="0" w:lastRowFirstColumn="0" w:lastRowLastColumn="0"/>
              <w:rPr>
                <w:b/>
              </w:rPr>
            </w:pPr>
            <w:r w:rsidRPr="00093E34">
              <w:rPr>
                <w:b/>
              </w:rPr>
              <w:t>Inclusion Criteria</w:t>
            </w:r>
          </w:p>
        </w:tc>
        <w:tc>
          <w:tcPr>
            <w:tcW w:w="3406" w:type="dxa"/>
            <w:hideMark/>
          </w:tcPr>
          <w:p w14:paraId="2CDF5F9E" w14:textId="05CB7BE6" w:rsidR="00E42E55" w:rsidRPr="00093E34" w:rsidRDefault="00E42E55" w:rsidP="00A43AAA">
            <w:pPr>
              <w:spacing w:line="276" w:lineRule="auto"/>
              <w:cnfStyle w:val="000000100000" w:firstRow="0" w:lastRow="0" w:firstColumn="0" w:lastColumn="0" w:oddVBand="0" w:evenVBand="0" w:oddHBand="1" w:evenHBand="0" w:firstRowFirstColumn="0" w:firstRowLastColumn="0" w:lastRowFirstColumn="0" w:lastRowLastColumn="0"/>
              <w:rPr>
                <w:b/>
              </w:rPr>
            </w:pPr>
            <w:r w:rsidRPr="00093E34">
              <w:rPr>
                <w:b/>
              </w:rPr>
              <w:t>Exclusion Criteria</w:t>
            </w:r>
          </w:p>
        </w:tc>
      </w:tr>
      <w:tr w:rsidR="007C51E4" w:rsidRPr="00093E34" w14:paraId="4E42E006" w14:textId="77777777" w:rsidTr="009610B2">
        <w:trPr>
          <w:trHeight w:val="6224"/>
        </w:trPr>
        <w:tc>
          <w:tcPr>
            <w:cnfStyle w:val="001000000000" w:firstRow="0" w:lastRow="0" w:firstColumn="1" w:lastColumn="0" w:oddVBand="0" w:evenVBand="0" w:oddHBand="0" w:evenHBand="0" w:firstRowFirstColumn="0" w:firstRowLastColumn="0" w:lastRowFirstColumn="0" w:lastRowLastColumn="0"/>
            <w:tcW w:w="2151" w:type="dxa"/>
            <w:vAlign w:val="center"/>
            <w:hideMark/>
          </w:tcPr>
          <w:p w14:paraId="68991B73" w14:textId="62A3CA66" w:rsidR="007C51E4" w:rsidRPr="00093E34" w:rsidRDefault="007C51E4" w:rsidP="0095753B">
            <w:pPr>
              <w:spacing w:line="276" w:lineRule="auto"/>
            </w:pPr>
            <w:r w:rsidRPr="00093E34">
              <w:t>Criteria common to all COPD patients recruited</w:t>
            </w:r>
          </w:p>
        </w:tc>
        <w:tc>
          <w:tcPr>
            <w:tcW w:w="3231" w:type="dxa"/>
            <w:tcBorders>
              <w:right w:val="single" w:sz="4" w:space="0" w:color="auto"/>
            </w:tcBorders>
            <w:vAlign w:val="center"/>
            <w:hideMark/>
          </w:tcPr>
          <w:p w14:paraId="54BF0AD4" w14:textId="77777777" w:rsidR="007C51E4" w:rsidRPr="00093E34" w:rsidRDefault="007C51E4" w:rsidP="009610B2">
            <w:pPr>
              <w:pStyle w:val="ListParagraph"/>
              <w:numPr>
                <w:ilvl w:val="0"/>
                <w:numId w:val="13"/>
              </w:numPr>
              <w:spacing w:line="276" w:lineRule="auto"/>
              <w:ind w:left="163" w:hanging="163"/>
              <w:cnfStyle w:val="000000000000" w:firstRow="0" w:lastRow="0" w:firstColumn="0" w:lastColumn="0" w:oddVBand="0" w:evenVBand="0" w:oddHBand="0" w:evenHBand="0" w:firstRowFirstColumn="0" w:firstRowLastColumn="0" w:lastRowFirstColumn="0" w:lastRowLastColumn="0"/>
            </w:pPr>
            <w:r w:rsidRPr="00093E34">
              <w:t>Older than 18 years of age;</w:t>
            </w:r>
          </w:p>
          <w:p w14:paraId="400F511D" w14:textId="77777777" w:rsidR="007C51E4" w:rsidRPr="00093E34" w:rsidRDefault="007C51E4" w:rsidP="009610B2">
            <w:pPr>
              <w:pStyle w:val="ListParagraph"/>
              <w:numPr>
                <w:ilvl w:val="0"/>
                <w:numId w:val="13"/>
              </w:numPr>
              <w:spacing w:line="276" w:lineRule="auto"/>
              <w:ind w:left="163" w:hanging="163"/>
              <w:cnfStyle w:val="000000000000" w:firstRow="0" w:lastRow="0" w:firstColumn="0" w:lastColumn="0" w:oddVBand="0" w:evenVBand="0" w:oddHBand="0" w:evenHBand="0" w:firstRowFirstColumn="0" w:firstRowLastColumn="0" w:lastRowFirstColumn="0" w:lastRowLastColumn="0"/>
            </w:pPr>
            <w:r w:rsidRPr="00093E34">
              <w:t>Patients with a diagnosis of COPD according with NICE or GOLD guidelines;</w:t>
            </w:r>
          </w:p>
          <w:p w14:paraId="08C4EA1A" w14:textId="0B151D3E" w:rsidR="007C51E4" w:rsidRPr="00093E34" w:rsidRDefault="007C51E4" w:rsidP="009610B2">
            <w:pPr>
              <w:pStyle w:val="ListParagraph"/>
              <w:numPr>
                <w:ilvl w:val="0"/>
                <w:numId w:val="13"/>
              </w:numPr>
              <w:spacing w:line="276" w:lineRule="auto"/>
              <w:ind w:left="154" w:hanging="154"/>
              <w:cnfStyle w:val="000000000000" w:firstRow="0" w:lastRow="0" w:firstColumn="0" w:lastColumn="0" w:oddVBand="0" w:evenVBand="0" w:oddHBand="0" w:evenHBand="0" w:firstRowFirstColumn="0" w:firstRowLastColumn="0" w:lastRowFirstColumn="0" w:lastRowLastColumn="0"/>
            </w:pPr>
            <w:r w:rsidRPr="00093E34">
              <w:t>Solely receiving active standard treatment;</w:t>
            </w:r>
          </w:p>
        </w:tc>
        <w:tc>
          <w:tcPr>
            <w:tcW w:w="3406" w:type="dxa"/>
            <w:tcBorders>
              <w:left w:val="single" w:sz="4" w:space="0" w:color="auto"/>
            </w:tcBorders>
            <w:vAlign w:val="center"/>
            <w:hideMark/>
          </w:tcPr>
          <w:p w14:paraId="055593E2" w14:textId="77777777" w:rsidR="007C51E4" w:rsidRPr="00093E34" w:rsidRDefault="007C51E4" w:rsidP="00FC23A3">
            <w:pPr>
              <w:pStyle w:val="ListParagraph"/>
              <w:numPr>
                <w:ilvl w:val="0"/>
                <w:numId w:val="13"/>
              </w:numPr>
              <w:spacing w:line="276" w:lineRule="auto"/>
              <w:ind w:left="154" w:hanging="154"/>
              <w:cnfStyle w:val="000000000000" w:firstRow="0" w:lastRow="0" w:firstColumn="0" w:lastColumn="0" w:oddVBand="0" w:evenVBand="0" w:oddHBand="0" w:evenHBand="0" w:firstRowFirstColumn="0" w:firstRowLastColumn="0" w:lastRowFirstColumn="0" w:lastRowLastColumn="0"/>
            </w:pPr>
            <w:r w:rsidRPr="00093E34">
              <w:t>No formal diagnosis of COPD;</w:t>
            </w:r>
          </w:p>
          <w:p w14:paraId="3F16ED90" w14:textId="4B6E15CA" w:rsidR="007C51E4" w:rsidRPr="00093E34" w:rsidRDefault="007C51E4" w:rsidP="00FC23A3">
            <w:pPr>
              <w:pStyle w:val="ListParagraph"/>
              <w:numPr>
                <w:ilvl w:val="0"/>
                <w:numId w:val="13"/>
              </w:numPr>
              <w:spacing w:line="276" w:lineRule="auto"/>
              <w:ind w:left="154" w:hanging="154"/>
              <w:cnfStyle w:val="000000000000" w:firstRow="0" w:lastRow="0" w:firstColumn="0" w:lastColumn="0" w:oddVBand="0" w:evenVBand="0" w:oddHBand="0" w:evenHBand="0" w:firstRowFirstColumn="0" w:firstRowLastColumn="0" w:lastRowFirstColumn="0" w:lastRowLastColumn="0"/>
            </w:pPr>
            <w:r w:rsidRPr="00093E34">
              <w:t xml:space="preserve">Recent hospital admission </w:t>
            </w:r>
            <w:r>
              <w:t>(</w:t>
            </w:r>
            <w:r w:rsidRPr="00093E34">
              <w:t>less than 2 weeks</w:t>
            </w:r>
            <w:r>
              <w:t>), since patients were likely to feel unwell and be recovering from their admission, which could impact their ability to articulate their preferences</w:t>
            </w:r>
            <w:r w:rsidRPr="00093E34">
              <w:t>;</w:t>
            </w:r>
          </w:p>
          <w:p w14:paraId="6DA48A72" w14:textId="595FC883" w:rsidR="007C51E4" w:rsidRPr="00093E34" w:rsidRDefault="00651FB1" w:rsidP="00FC23A3">
            <w:pPr>
              <w:pStyle w:val="ListParagraph"/>
              <w:numPr>
                <w:ilvl w:val="0"/>
                <w:numId w:val="13"/>
              </w:numPr>
              <w:spacing w:line="276" w:lineRule="auto"/>
              <w:ind w:left="154" w:hanging="154"/>
              <w:cnfStyle w:val="000000000000" w:firstRow="0" w:lastRow="0" w:firstColumn="0" w:lastColumn="0" w:oddVBand="0" w:evenVBand="0" w:oddHBand="0" w:evenHBand="0" w:firstRowFirstColumn="0" w:firstRowLastColumn="0" w:lastRowFirstColumn="0" w:lastRowLastColumn="0"/>
            </w:pPr>
            <w:r>
              <w:t>Patients u</w:t>
            </w:r>
            <w:r w:rsidR="007C51E4" w:rsidRPr="00093E34">
              <w:t xml:space="preserve">nable to fully express </w:t>
            </w:r>
            <w:r>
              <w:t>themselves</w:t>
            </w:r>
            <w:r w:rsidR="007C51E4" w:rsidRPr="00093E34">
              <w:t xml:space="preserve"> in English;</w:t>
            </w:r>
          </w:p>
          <w:p w14:paraId="70FDA8D5" w14:textId="631F0399" w:rsidR="007C51E4" w:rsidRPr="00093E34" w:rsidRDefault="007C51E4" w:rsidP="00A31FD5">
            <w:pPr>
              <w:pStyle w:val="ListParagraph"/>
              <w:numPr>
                <w:ilvl w:val="0"/>
                <w:numId w:val="13"/>
              </w:numPr>
              <w:spacing w:line="276" w:lineRule="auto"/>
              <w:ind w:left="154" w:hanging="154"/>
              <w:cnfStyle w:val="000000000000" w:firstRow="0" w:lastRow="0" w:firstColumn="0" w:lastColumn="0" w:oddVBand="0" w:evenVBand="0" w:oddHBand="0" w:evenHBand="0" w:firstRowFirstColumn="0" w:firstRowLastColumn="0" w:lastRowFirstColumn="0" w:lastRowLastColumn="0"/>
            </w:pPr>
            <w:r>
              <w:t>Patients with a d</w:t>
            </w:r>
            <w:r w:rsidRPr="00093E34">
              <w:t xml:space="preserve">iagnosis of a </w:t>
            </w:r>
            <w:r>
              <w:t xml:space="preserve">severe </w:t>
            </w:r>
            <w:r w:rsidRPr="00093E34">
              <w:t>mental health condition</w:t>
            </w:r>
            <w:r>
              <w:t xml:space="preserve"> (such as e</w:t>
            </w:r>
            <w:r w:rsidRPr="00093E34">
              <w:t>xtreme anxiety, agitation and/or depression</w:t>
            </w:r>
            <w:r>
              <w:t>),</w:t>
            </w:r>
            <w:r w:rsidRPr="00093E34">
              <w:t xml:space="preserve"> which </w:t>
            </w:r>
            <w:r>
              <w:t xml:space="preserve">could </w:t>
            </w:r>
            <w:r w:rsidRPr="00093E34">
              <w:t xml:space="preserve">prevent data </w:t>
            </w:r>
            <w:r>
              <w:t xml:space="preserve">collection or cause further emotional distress. Healthcare professionals were advised not to signpost these patients, </w:t>
            </w:r>
            <w:r w:rsidR="00651FB1">
              <w:t xml:space="preserve">after reviewing </w:t>
            </w:r>
            <w:r>
              <w:t xml:space="preserve">their medical records. </w:t>
            </w:r>
          </w:p>
        </w:tc>
      </w:tr>
    </w:tbl>
    <w:p w14:paraId="1E8F8BC5" w14:textId="77777777" w:rsidR="009B37D5" w:rsidRDefault="009B37D5" w:rsidP="00A43AAA">
      <w:pPr>
        <w:spacing w:line="360" w:lineRule="auto"/>
        <w:rPr>
          <w:sz w:val="24"/>
        </w:rPr>
      </w:pPr>
    </w:p>
    <w:p w14:paraId="4CAE4EAF" w14:textId="5EC23473" w:rsidR="00A65A54" w:rsidRPr="00093E34" w:rsidRDefault="00A65A54" w:rsidP="00A43AAA">
      <w:pPr>
        <w:spacing w:line="360" w:lineRule="auto"/>
        <w:rPr>
          <w:sz w:val="24"/>
        </w:rPr>
      </w:pPr>
      <w:r w:rsidRPr="00093E34">
        <w:rPr>
          <w:sz w:val="24"/>
        </w:rPr>
        <w:t>Data collection</w:t>
      </w:r>
    </w:p>
    <w:p w14:paraId="3C98D8BD" w14:textId="23867889" w:rsidR="00546912" w:rsidRDefault="00825B49" w:rsidP="00A43AAA">
      <w:pPr>
        <w:spacing w:line="360" w:lineRule="auto"/>
        <w:jc w:val="both"/>
      </w:pPr>
      <w:r w:rsidRPr="00093E34">
        <w:t>Inte</w:t>
      </w:r>
      <w:r w:rsidR="00760E39">
        <w:t>rviews</w:t>
      </w:r>
      <w:r w:rsidR="009B37D5">
        <w:t xml:space="preserve"> were audiotaped, </w:t>
      </w:r>
      <w:r w:rsidR="00760E39">
        <w:t>lasted 45-</w:t>
      </w:r>
      <w:r w:rsidRPr="00093E34">
        <w:t xml:space="preserve">90 </w:t>
      </w:r>
      <w:r w:rsidRPr="00F949EC">
        <w:t>minutes and followed a semi-structured approach.</w:t>
      </w:r>
      <w:r w:rsidR="00363089" w:rsidRPr="00F949EC">
        <w:t xml:space="preserve"> Interviews were conducted by the</w:t>
      </w:r>
      <w:r w:rsidR="00337DBD">
        <w:t xml:space="preserve"> first author (NT)</w:t>
      </w:r>
      <w:r w:rsidR="00F35013">
        <w:t xml:space="preserve">, who had no </w:t>
      </w:r>
      <w:r w:rsidR="00C21B9B">
        <w:t xml:space="preserve">clinical </w:t>
      </w:r>
      <w:r w:rsidR="00F35013">
        <w:t>involvement in the care of participants at any time</w:t>
      </w:r>
      <w:r w:rsidR="00651FB1">
        <w:t xml:space="preserve"> and </w:t>
      </w:r>
      <w:r w:rsidR="00B57F11">
        <w:t xml:space="preserve">was trained in qualitative interviewing. </w:t>
      </w:r>
      <w:r w:rsidR="00F949EC" w:rsidRPr="00F949EC">
        <w:t xml:space="preserve">The questions followed a topic guide that focused on exploring patients’ preferences for the timing, clinician, approach and site </w:t>
      </w:r>
      <w:r w:rsidR="00651FB1">
        <w:t>for</w:t>
      </w:r>
      <w:r w:rsidR="00F949EC" w:rsidRPr="00F949EC">
        <w:t xml:space="preserve"> palliative care discussions. </w:t>
      </w:r>
      <w:r w:rsidR="0099607B">
        <w:t xml:space="preserve">The construction of the topic guide was based on the findings of </w:t>
      </w:r>
      <w:r w:rsidR="00651FB1">
        <w:t xml:space="preserve">a </w:t>
      </w:r>
      <w:r w:rsidR="0099607B">
        <w:t xml:space="preserve">previously conducted systematic literature review </w:t>
      </w:r>
      <w:r w:rsidR="0099607B">
        <w:fldChar w:fldCharType="begin"/>
      </w:r>
      <w:r w:rsidR="00F6113A">
        <w:instrText xml:space="preserve"> ADDIN EN.CITE &lt;EndNote&gt;&lt;Cite&gt;&lt;Author&gt;Tavares&lt;/Author&gt;&lt;Year&gt;2017&lt;/Year&gt;&lt;RecNum&gt;5670&lt;/RecNum&gt;&lt;DisplayText&gt;(21)&lt;/DisplayText&gt;&lt;record&gt;&lt;rec-number&gt;5670&lt;/rec-number&gt;&lt;foreign-keys&gt;&lt;key app="EN" db-id="0esa92s5w9e0pvea02sxfd0j0xpaweezveae" timestamp="1498154873"&gt;5670&lt;/key&gt;&lt;/foreign-keys&gt;&lt;ref-type name="Journal Article"&gt;17&lt;/ref-type&gt;&lt;contributors&gt;&lt;authors&gt;&lt;author&gt;Tavares, Nuno&lt;/author&gt;&lt;author&gt;Jarrett, Nikki&lt;/author&gt;&lt;author&gt;Hunt, Katherine&lt;/author&gt;&lt;author&gt;Wilkinson, Tom&lt;/author&gt;&lt;/authors&gt;&lt;/contributors&gt;&lt;titles&gt;&lt;title&gt;Palliative and end-of-life care conversations in COPD: a systematic literature review&lt;/title&gt;&lt;secondary-title&gt;ERJ Open Research&lt;/secondary-title&gt;&lt;/titles&gt;&lt;periodical&gt;&lt;full-title&gt;ERJ Open Research&lt;/full-title&gt;&lt;/periodical&gt;&lt;volume&gt;3&lt;/volume&gt;&lt;number&gt;2&lt;/number&gt;&lt;dates&gt;&lt;year&gt;2017&lt;/year&gt;&lt;/dates&gt;&lt;urls&gt;&lt;/urls&gt;&lt;electronic-resource-num&gt;10.1183/23120541.00068-2016&lt;/electronic-resource-num&gt;&lt;/record&gt;&lt;/Cite&gt;&lt;/EndNote&gt;</w:instrText>
      </w:r>
      <w:r w:rsidR="0099607B">
        <w:fldChar w:fldCharType="separate"/>
      </w:r>
      <w:r w:rsidR="00F6113A">
        <w:rPr>
          <w:noProof/>
        </w:rPr>
        <w:t>(</w:t>
      </w:r>
      <w:hyperlink w:anchor="_ENREF_21" w:tooltip="Tavares, 2017 #5670" w:history="1">
        <w:r w:rsidR="0064728E">
          <w:rPr>
            <w:noProof/>
          </w:rPr>
          <w:t>21</w:t>
        </w:r>
      </w:hyperlink>
      <w:r w:rsidR="00F6113A">
        <w:rPr>
          <w:noProof/>
        </w:rPr>
        <w:t>)</w:t>
      </w:r>
      <w:r w:rsidR="0099607B">
        <w:fldChar w:fldCharType="end"/>
      </w:r>
      <w:r w:rsidR="0099607B">
        <w:t xml:space="preserve">. This review highlighted that further understanding was required about patient’s preferred clinician, timing, place and approach for palliative care discussions, which formed the basis of the interview guide </w:t>
      </w:r>
      <w:r w:rsidR="0099607B">
        <w:fldChar w:fldCharType="begin"/>
      </w:r>
      <w:r w:rsidR="00F6113A">
        <w:instrText xml:space="preserve"> ADDIN EN.CITE &lt;EndNote&gt;&lt;Cite&gt;&lt;Author&gt;Tavares&lt;/Author&gt;&lt;Year&gt;2017&lt;/Year&gt;&lt;RecNum&gt;5670&lt;/RecNum&gt;&lt;DisplayText&gt;(21)&lt;/DisplayText&gt;&lt;record&gt;&lt;rec-number&gt;5670&lt;/rec-number&gt;&lt;foreign-keys&gt;&lt;key app="EN" db-id="0esa92s5w9e0pvea02sxfd0j0xpaweezveae" timestamp="1498154873"&gt;5670&lt;/key&gt;&lt;/foreign-keys&gt;&lt;ref-type name="Journal Article"&gt;17&lt;/ref-type&gt;&lt;contributors&gt;&lt;authors&gt;&lt;author&gt;Tavares, Nuno&lt;/author&gt;&lt;author&gt;Jarrett, Nikki&lt;/author&gt;&lt;author&gt;Hunt, Katherine&lt;/author&gt;&lt;author&gt;Wilkinson, Tom&lt;/author&gt;&lt;/authors&gt;&lt;/contributors&gt;&lt;titles&gt;&lt;title&gt;Palliative and end-of-life care conversations in COPD: a systematic literature review&lt;/title&gt;&lt;secondary-title&gt;ERJ Open Research&lt;/secondary-title&gt;&lt;/titles&gt;&lt;periodical&gt;&lt;full-title&gt;ERJ Open Research&lt;/full-title&gt;&lt;/periodical&gt;&lt;volume&gt;3&lt;/volume&gt;&lt;number&gt;2&lt;/number&gt;&lt;dates&gt;&lt;year&gt;2017&lt;/year&gt;&lt;/dates&gt;&lt;urls&gt;&lt;/urls&gt;&lt;electronic-resource-num&gt;10.1183/23120541.00068-2016&lt;/electronic-resource-num&gt;&lt;/record&gt;&lt;/Cite&gt;&lt;/EndNote&gt;</w:instrText>
      </w:r>
      <w:r w:rsidR="0099607B">
        <w:fldChar w:fldCharType="separate"/>
      </w:r>
      <w:r w:rsidR="00F6113A">
        <w:rPr>
          <w:noProof/>
        </w:rPr>
        <w:t>(</w:t>
      </w:r>
      <w:hyperlink w:anchor="_ENREF_21" w:tooltip="Tavares, 2017 #5670" w:history="1">
        <w:r w:rsidR="0064728E">
          <w:rPr>
            <w:noProof/>
          </w:rPr>
          <w:t>21</w:t>
        </w:r>
      </w:hyperlink>
      <w:r w:rsidR="00F6113A">
        <w:rPr>
          <w:noProof/>
        </w:rPr>
        <w:t>)</w:t>
      </w:r>
      <w:r w:rsidR="0099607B">
        <w:fldChar w:fldCharType="end"/>
      </w:r>
      <w:r w:rsidR="0099607B">
        <w:t>.</w:t>
      </w:r>
      <w:r w:rsidR="00DB039F" w:rsidRPr="00F949EC">
        <w:t xml:space="preserve"> </w:t>
      </w:r>
      <w:r w:rsidR="00DB039F">
        <w:t xml:space="preserve">However, due to a specific request </w:t>
      </w:r>
      <w:r w:rsidR="00B826E2">
        <w:t>from</w:t>
      </w:r>
      <w:r w:rsidR="00DB039F">
        <w:t xml:space="preserve"> the ethics committee, only patients in the severe COPD group were asked about palliative care. Patients with mild and moderate disease were only asked about preferences for future care/treatments, since</w:t>
      </w:r>
      <w:r w:rsidR="00B826E2">
        <w:t>, according with the committee,</w:t>
      </w:r>
      <w:r w:rsidR="00DB039F">
        <w:t xml:space="preserve"> discussing p</w:t>
      </w:r>
      <w:r w:rsidR="00B826E2">
        <w:t>alliative care and end of life w</w:t>
      </w:r>
      <w:r w:rsidR="00DB039F">
        <w:t xml:space="preserve">ould </w:t>
      </w:r>
      <w:r w:rsidR="00B826E2">
        <w:t xml:space="preserve">potentially cause unnecessary </w:t>
      </w:r>
      <w:r w:rsidR="00DB039F">
        <w:t xml:space="preserve">distress </w:t>
      </w:r>
      <w:r w:rsidR="00B826E2">
        <w:t xml:space="preserve">in </w:t>
      </w:r>
      <w:r w:rsidR="00651FB1">
        <w:t xml:space="preserve">these </w:t>
      </w:r>
      <w:r w:rsidR="00B826E2">
        <w:t>patients</w:t>
      </w:r>
      <w:r w:rsidR="00DB039F">
        <w:t xml:space="preserve">. </w:t>
      </w:r>
      <w:r w:rsidR="00367599">
        <w:t>P</w:t>
      </w:r>
      <w:r w:rsidR="00DB039F">
        <w:t xml:space="preserve">alliative </w:t>
      </w:r>
      <w:r w:rsidR="00367599">
        <w:t xml:space="preserve">care </w:t>
      </w:r>
      <w:r w:rsidR="00583F41">
        <w:t>and</w:t>
      </w:r>
      <w:r w:rsidR="00DB039F">
        <w:t xml:space="preserve"> end of life w</w:t>
      </w:r>
      <w:r w:rsidR="00B826E2">
        <w:t>ere</w:t>
      </w:r>
      <w:r w:rsidR="00DB039F">
        <w:t xml:space="preserve"> only </w:t>
      </w:r>
      <w:r w:rsidR="00367599">
        <w:lastRenderedPageBreak/>
        <w:t>discussed with</w:t>
      </w:r>
      <w:r w:rsidR="00DB039F">
        <w:t xml:space="preserve"> patients </w:t>
      </w:r>
      <w:r w:rsidR="00367599">
        <w:t>with milder disease when raised by</w:t>
      </w:r>
      <w:r w:rsidR="00DB039F">
        <w:t xml:space="preserve"> themselves. </w:t>
      </w:r>
      <w:r w:rsidR="00F949EC" w:rsidRPr="00F949EC">
        <w:t xml:space="preserve">This guide was piloted and developed with the assistance of respiratory patients. </w:t>
      </w:r>
      <w:r w:rsidRPr="00F949EC">
        <w:t>Questions were personalised</w:t>
      </w:r>
      <w:r w:rsidR="0037383D" w:rsidRPr="00F949EC">
        <w:t xml:space="preserve"> to</w:t>
      </w:r>
      <w:r w:rsidRPr="00F949EC">
        <w:t xml:space="preserve"> </w:t>
      </w:r>
      <w:r w:rsidR="00651FB1">
        <w:t>the</w:t>
      </w:r>
      <w:r w:rsidRPr="00F949EC">
        <w:t xml:space="preserve"> participant</w:t>
      </w:r>
      <w:r w:rsidR="00651FB1">
        <w:t xml:space="preserve"> -</w:t>
      </w:r>
      <w:r w:rsidRPr="00F949EC">
        <w:t xml:space="preserve"> using </w:t>
      </w:r>
      <w:r w:rsidR="00651FB1">
        <w:t>their</w:t>
      </w:r>
      <w:r w:rsidR="00651FB1" w:rsidRPr="00F949EC">
        <w:t xml:space="preserve"> </w:t>
      </w:r>
      <w:r w:rsidRPr="00F949EC">
        <w:t>own words</w:t>
      </w:r>
      <w:r w:rsidR="0037383D" w:rsidRPr="00F949EC">
        <w:t xml:space="preserve"> to describe certain concepts</w:t>
      </w:r>
      <w:r w:rsidRPr="00F949EC">
        <w:t xml:space="preserve">, following the direction set out by participants and discussing topics as far as </w:t>
      </w:r>
      <w:r w:rsidR="00651FB1">
        <w:t>they</w:t>
      </w:r>
      <w:r w:rsidR="00651FB1" w:rsidRPr="00F949EC">
        <w:t xml:space="preserve"> </w:t>
      </w:r>
      <w:r w:rsidRPr="00F949EC">
        <w:t>were willing to discuss them</w:t>
      </w:r>
      <w:r w:rsidR="00FD1D77">
        <w:t xml:space="preserve"> (p</w:t>
      </w:r>
      <w:r w:rsidR="000118AF">
        <w:t xml:space="preserve">lease refer to Supplement 2 </w:t>
      </w:r>
      <w:r w:rsidR="00FD1D77">
        <w:t xml:space="preserve">to find the </w:t>
      </w:r>
      <w:r w:rsidR="000118AF">
        <w:t>interview topics</w:t>
      </w:r>
      <w:r w:rsidR="00FD1D77">
        <w:t>)</w:t>
      </w:r>
      <w:r w:rsidR="000118AF">
        <w:t xml:space="preserve">. </w:t>
      </w:r>
      <w:r w:rsidR="00347D13">
        <w:t>S</w:t>
      </w:r>
      <w:r w:rsidR="00221723">
        <w:t>upport</w:t>
      </w:r>
      <w:r w:rsidR="00347D13">
        <w:t>,</w:t>
      </w:r>
      <w:r w:rsidR="00221723">
        <w:t xml:space="preserve"> reassurance </w:t>
      </w:r>
      <w:r w:rsidR="00347D13">
        <w:t xml:space="preserve">and the possibility of stopping/pausing the interview </w:t>
      </w:r>
      <w:r w:rsidR="00221723">
        <w:t xml:space="preserve">was </w:t>
      </w:r>
      <w:r w:rsidR="00347D13">
        <w:t>available for participants that became emotionally distressed</w:t>
      </w:r>
      <w:r w:rsidR="00F51EFA">
        <w:t xml:space="preserve"> with the interview content</w:t>
      </w:r>
      <w:r w:rsidR="00221723">
        <w:t xml:space="preserve">. </w:t>
      </w:r>
      <w:r w:rsidR="00F35013">
        <w:t xml:space="preserve">Moreover, </w:t>
      </w:r>
      <w:r w:rsidR="002B5E32">
        <w:t>patients</w:t>
      </w:r>
      <w:r w:rsidR="00221723">
        <w:t xml:space="preserve"> </w:t>
      </w:r>
      <w:r w:rsidR="00F35013">
        <w:t>were</w:t>
      </w:r>
      <w:r w:rsidR="00221723">
        <w:t xml:space="preserve"> s</w:t>
      </w:r>
      <w:r w:rsidR="00F35013">
        <w:t>ignposted to their GP if there wa</w:t>
      </w:r>
      <w:r w:rsidR="00221723">
        <w:t>s concern about their p</w:t>
      </w:r>
      <w:r w:rsidR="00F35013">
        <w:t>hysical or psychological health.</w:t>
      </w:r>
    </w:p>
    <w:p w14:paraId="7CA3DFAE" w14:textId="7142FE4C" w:rsidR="005A1F4F" w:rsidRPr="00E73EDC" w:rsidRDefault="001F6ADB" w:rsidP="00A43AAA">
      <w:pPr>
        <w:spacing w:line="360" w:lineRule="auto"/>
        <w:jc w:val="both"/>
        <w:rPr>
          <w:color w:val="0D0D0D" w:themeColor="text1" w:themeTint="F2"/>
        </w:rPr>
      </w:pPr>
      <w:r w:rsidRPr="00F949EC">
        <w:t xml:space="preserve">Interviews </w:t>
      </w:r>
      <w:r w:rsidR="00F51EFA">
        <w:t xml:space="preserve">were conducted in the </w:t>
      </w:r>
      <w:r w:rsidRPr="00F949EC">
        <w:t xml:space="preserve"> most convenient place for the participant, </w:t>
      </w:r>
      <w:r w:rsidR="00F949EC" w:rsidRPr="00F949EC">
        <w:t xml:space="preserve">such as patient’s homes and </w:t>
      </w:r>
      <w:r w:rsidR="009B37D5">
        <w:t xml:space="preserve">local </w:t>
      </w:r>
      <w:r w:rsidR="00F949EC" w:rsidRPr="00F949EC">
        <w:t xml:space="preserve">hospital. Data </w:t>
      </w:r>
      <w:r w:rsidR="00E84062">
        <w:t xml:space="preserve">was collected from April-September 2017 and </w:t>
      </w:r>
      <w:r w:rsidR="005D6BBE">
        <w:t xml:space="preserve">was </w:t>
      </w:r>
      <w:r w:rsidR="00F949EC" w:rsidRPr="00F949EC">
        <w:t xml:space="preserve">stopped </w:t>
      </w:r>
      <w:r w:rsidR="00141DD0">
        <w:t>when</w:t>
      </w:r>
      <w:r w:rsidR="003408C9">
        <w:t xml:space="preserve"> no new themes were identified</w:t>
      </w:r>
      <w:r w:rsidR="005D6BBE">
        <w:t>. This was achieved at different points - no new themes emerged after the 6</w:t>
      </w:r>
      <w:r w:rsidR="005D6BBE" w:rsidRPr="005D6BBE">
        <w:rPr>
          <w:vertAlign w:val="superscript"/>
        </w:rPr>
        <w:t>th</w:t>
      </w:r>
      <w:r w:rsidR="005D6BBE">
        <w:t xml:space="preserve"> interview in the mild, 11</w:t>
      </w:r>
      <w:r w:rsidR="005D6BBE" w:rsidRPr="005D6BBE">
        <w:rPr>
          <w:vertAlign w:val="superscript"/>
        </w:rPr>
        <w:t>th</w:t>
      </w:r>
      <w:r w:rsidR="005D6BBE">
        <w:t xml:space="preserve"> interview in the moderate and 7</w:t>
      </w:r>
      <w:r w:rsidR="005D6BBE" w:rsidRPr="005D6BBE">
        <w:rPr>
          <w:vertAlign w:val="superscript"/>
        </w:rPr>
        <w:t>th</w:t>
      </w:r>
      <w:r w:rsidR="005D6BBE">
        <w:t xml:space="preserve"> interview in the severe group</w:t>
      </w:r>
      <w:r w:rsidR="00F949EC" w:rsidRPr="00F949EC">
        <w:t xml:space="preserve">. </w:t>
      </w:r>
      <w:r w:rsidR="00C21B9B">
        <w:t xml:space="preserve">Three more </w:t>
      </w:r>
      <w:r w:rsidR="005D6BBE">
        <w:t>interviews were conducted to ensure that data saturation had been achieved.</w:t>
      </w:r>
      <w:r w:rsidRPr="00F949EC">
        <w:t xml:space="preserve"> </w:t>
      </w:r>
      <w:r w:rsidR="00C62687">
        <w:t>The lack of new</w:t>
      </w:r>
      <w:r w:rsidR="00F51EFA">
        <w:t xml:space="preserve"> and</w:t>
      </w:r>
      <w:r w:rsidR="00C62687">
        <w:t xml:space="preserve"> </w:t>
      </w:r>
      <w:r w:rsidR="00D95D9E">
        <w:t xml:space="preserve">emerging </w:t>
      </w:r>
      <w:r w:rsidR="00C62687">
        <w:t xml:space="preserve">themes was discussed </w:t>
      </w:r>
      <w:r w:rsidR="00F51EFA">
        <w:t xml:space="preserve">by </w:t>
      </w:r>
      <w:r w:rsidR="00B121F4">
        <w:t>the authorial team</w:t>
      </w:r>
      <w:r w:rsidR="00C62687">
        <w:t xml:space="preserve"> that agreed to stop data collection. </w:t>
      </w:r>
      <w:r w:rsidR="005D6BBE">
        <w:t>Social and clinical data were</w:t>
      </w:r>
      <w:r w:rsidR="00825B49" w:rsidRPr="00F949EC">
        <w:t xml:space="preserve"> collected either at the interview </w:t>
      </w:r>
      <w:r w:rsidR="00825B49" w:rsidRPr="00093E34">
        <w:t xml:space="preserve">or </w:t>
      </w:r>
      <w:r w:rsidRPr="00093E34">
        <w:t>through case-note review.</w:t>
      </w:r>
      <w:r w:rsidR="0067105D" w:rsidRPr="00093E34">
        <w:t xml:space="preserve"> </w:t>
      </w:r>
      <w:r w:rsidR="001E09BD" w:rsidRPr="001E09BD">
        <w:rPr>
          <w:color w:val="0D0D0D" w:themeColor="text1" w:themeTint="F2"/>
        </w:rPr>
        <w:t xml:space="preserve"> </w:t>
      </w:r>
      <w:r w:rsidR="001E09BD" w:rsidRPr="00E73EDC">
        <w:rPr>
          <w:color w:val="0D0D0D" w:themeColor="text1" w:themeTint="F2"/>
        </w:rPr>
        <w:t>Patients were consented for case-note review and their records were access</w:t>
      </w:r>
      <w:r w:rsidR="001E09BD">
        <w:rPr>
          <w:color w:val="0D0D0D" w:themeColor="text1" w:themeTint="F2"/>
        </w:rPr>
        <w:t>ed</w:t>
      </w:r>
      <w:r w:rsidR="00F51EFA">
        <w:rPr>
          <w:color w:val="0D0D0D" w:themeColor="text1" w:themeTint="F2"/>
        </w:rPr>
        <w:t>,</w:t>
      </w:r>
      <w:r w:rsidR="001E09BD">
        <w:rPr>
          <w:color w:val="0D0D0D" w:themeColor="text1" w:themeTint="F2"/>
        </w:rPr>
        <w:t xml:space="preserve"> </w:t>
      </w:r>
      <w:r w:rsidR="001E09BD" w:rsidRPr="00E73EDC">
        <w:rPr>
          <w:color w:val="0D0D0D" w:themeColor="text1" w:themeTint="F2"/>
        </w:rPr>
        <w:t xml:space="preserve">in order to </w:t>
      </w:r>
      <w:r w:rsidR="001E09BD">
        <w:rPr>
          <w:color w:val="0D0D0D" w:themeColor="text1" w:themeTint="F2"/>
        </w:rPr>
        <w:t>obtain information on the</w:t>
      </w:r>
      <w:r w:rsidR="001E09BD" w:rsidRPr="00E73EDC">
        <w:rPr>
          <w:color w:val="0D0D0D" w:themeColor="text1" w:themeTint="F2"/>
        </w:rPr>
        <w:t xml:space="preserve"> results of their pulmonary function tests, 6-minute walk test and the presence of other comorbidities.</w:t>
      </w:r>
    </w:p>
    <w:p w14:paraId="7EA9B646" w14:textId="77777777" w:rsidR="005A1F4F" w:rsidRPr="00093E34" w:rsidRDefault="005A1F4F" w:rsidP="00A43AAA">
      <w:pPr>
        <w:spacing w:line="360" w:lineRule="auto"/>
        <w:jc w:val="both"/>
        <w:rPr>
          <w:lang w:eastAsia="en-US"/>
        </w:rPr>
      </w:pPr>
    </w:p>
    <w:p w14:paraId="6D57718C" w14:textId="4EAC04EA" w:rsidR="00A65A54" w:rsidRPr="00093E34" w:rsidRDefault="00A65A54" w:rsidP="00A43AAA">
      <w:pPr>
        <w:spacing w:line="360" w:lineRule="auto"/>
        <w:rPr>
          <w:sz w:val="24"/>
        </w:rPr>
      </w:pPr>
      <w:r w:rsidRPr="00093E34">
        <w:rPr>
          <w:sz w:val="24"/>
        </w:rPr>
        <w:t>Data analysis</w:t>
      </w:r>
    </w:p>
    <w:p w14:paraId="5CDF8D42" w14:textId="76D3A291" w:rsidR="00224DB1" w:rsidRPr="00093E34" w:rsidRDefault="00E73567" w:rsidP="00A43AAA">
      <w:pPr>
        <w:spacing w:line="360" w:lineRule="auto"/>
        <w:jc w:val="both"/>
      </w:pPr>
      <w:r>
        <w:t>All</w:t>
      </w:r>
      <w:r w:rsidR="00363089" w:rsidRPr="00093E34">
        <w:t xml:space="preserve"> interviews were transcribed verbatim and </w:t>
      </w:r>
      <w:r w:rsidR="0037383D">
        <w:t>managed using</w:t>
      </w:r>
      <w:r w:rsidR="00363089" w:rsidRPr="00093E34">
        <w:t xml:space="preserve"> qualitative software Nvivo 11. </w:t>
      </w:r>
      <w:r w:rsidR="004D61EC" w:rsidRPr="00093E34">
        <w:t>The</w:t>
      </w:r>
      <w:r w:rsidR="00224DB1" w:rsidRPr="00093E34">
        <w:t xml:space="preserve"> study </w:t>
      </w:r>
      <w:r w:rsidR="004D61EC" w:rsidRPr="00093E34">
        <w:t>followed</w:t>
      </w:r>
      <w:r w:rsidR="00224DB1" w:rsidRPr="00093E34">
        <w:t xml:space="preserve"> the </w:t>
      </w:r>
      <w:r w:rsidR="00337DBD">
        <w:t xml:space="preserve">analytical approach </w:t>
      </w:r>
      <w:r w:rsidR="00224DB1" w:rsidRPr="00093E34">
        <w:t xml:space="preserve">provided by JA </w:t>
      </w:r>
      <w:r w:rsidR="004D61EC" w:rsidRPr="00093E34">
        <w:t>Smith</w:t>
      </w:r>
      <w:r w:rsidR="00337DBD">
        <w:t xml:space="preserve">, M Larkin and A Thompson </w:t>
      </w:r>
      <w:r w:rsidR="004D61EC" w:rsidRPr="00093E34">
        <w:fldChar w:fldCharType="begin">
          <w:fldData xml:space="preserve">PEVuZE5vdGU+PENpdGU+PEF1dGhvcj5TbWl0aDwvQXV0aG9yPjxZZWFyPiAyMDE1PC9ZZWFyPjxS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==
</w:fldData>
        </w:fldChar>
      </w:r>
      <w:r w:rsidR="0015208A">
        <w:instrText xml:space="preserve"> ADDIN EN.CITE </w:instrText>
      </w:r>
      <w:r w:rsidR="0015208A">
        <w:fldChar w:fldCharType="begin">
          <w:fldData xml:space="preserve">PEVuZE5vdGU+PENpdGU+PEF1dGhvcj5TbWl0aDwvQXV0aG9yPjxZZWFyPiAyMDE1PC9ZZWFyPjxS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==
</w:fldData>
        </w:fldChar>
      </w:r>
      <w:r w:rsidR="0015208A">
        <w:instrText xml:space="preserve"> ADDIN EN.CITE.DATA </w:instrText>
      </w:r>
      <w:r w:rsidR="0015208A">
        <w:fldChar w:fldCharType="end"/>
      </w:r>
      <w:r w:rsidR="004D61EC" w:rsidRPr="00093E34">
        <w:fldChar w:fldCharType="separate"/>
      </w:r>
      <w:r w:rsidR="00A44A88">
        <w:rPr>
          <w:noProof/>
        </w:rPr>
        <w:t>(</w:t>
      </w:r>
      <w:hyperlink w:anchor="_ENREF_31" w:tooltip="Smith,  2015 #5679" w:history="1">
        <w:r w:rsidR="0064728E">
          <w:rPr>
            <w:noProof/>
          </w:rPr>
          <w:t>31-36</w:t>
        </w:r>
      </w:hyperlink>
      <w:r w:rsidR="00A44A88">
        <w:rPr>
          <w:noProof/>
        </w:rPr>
        <w:t>)</w:t>
      </w:r>
      <w:r w:rsidR="004D61EC" w:rsidRPr="00093E34">
        <w:fldChar w:fldCharType="end"/>
      </w:r>
      <w:r w:rsidR="004D61EC" w:rsidRPr="00093E34">
        <w:t>.</w:t>
      </w:r>
      <w:r w:rsidR="00224DB1" w:rsidRPr="00093E34">
        <w:t xml:space="preserve"> </w:t>
      </w:r>
      <w:r w:rsidR="00485815" w:rsidRPr="00093E34">
        <w:t xml:space="preserve">The transcripts were analysed by the </w:t>
      </w:r>
      <w:r w:rsidR="0037383D">
        <w:t>first</w:t>
      </w:r>
      <w:r w:rsidR="0037383D" w:rsidRPr="00093E34">
        <w:t xml:space="preserve"> </w:t>
      </w:r>
      <w:r w:rsidR="00485815" w:rsidRPr="00093E34">
        <w:t>author (NT)</w:t>
      </w:r>
      <w:r w:rsidR="00337DBD">
        <w:t xml:space="preserve">. </w:t>
      </w:r>
      <w:r w:rsidR="00013E45">
        <w:t>However, all c</w:t>
      </w:r>
      <w:r w:rsidR="002B62E6">
        <w:rPr>
          <w:rFonts w:eastAsia="Times New Roman"/>
        </w:rPr>
        <w:t xml:space="preserve">o-authors checked and discussed the agreement of codes, themes and interpretations and monitored the coding process. </w:t>
      </w:r>
      <w:r w:rsidR="00013E45">
        <w:rPr>
          <w:rFonts w:eastAsia="Times New Roman"/>
        </w:rPr>
        <w:t xml:space="preserve">Ten percent </w:t>
      </w:r>
      <w:r w:rsidR="002B62E6">
        <w:rPr>
          <w:rFonts w:eastAsia="Times New Roman"/>
        </w:rPr>
        <w:t xml:space="preserve">of interview transcripts were coded by at least two authors, the resulting thoughts from coding were discussed and authors’ interpretations of data compared. </w:t>
      </w:r>
      <w:r w:rsidR="008B6A8F">
        <w:rPr>
          <w:rFonts w:eastAsia="Times New Roman"/>
        </w:rPr>
        <w:t xml:space="preserve">Lastly, co-authors participated in the development of categories of codes and </w:t>
      </w:r>
      <w:r w:rsidR="00C67CC5">
        <w:rPr>
          <w:rFonts w:eastAsia="Times New Roman"/>
        </w:rPr>
        <w:t xml:space="preserve">in </w:t>
      </w:r>
      <w:r w:rsidR="008B6A8F">
        <w:rPr>
          <w:rFonts w:eastAsia="Times New Roman"/>
        </w:rPr>
        <w:t xml:space="preserve">the final list of themes. </w:t>
      </w:r>
      <w:r w:rsidR="0002572B" w:rsidRPr="00093E34">
        <w:t>The</w:t>
      </w:r>
      <w:r w:rsidR="00013E45">
        <w:t xml:space="preserve"> involvement of all authors in all steps of data analysis ensured </w:t>
      </w:r>
      <w:r w:rsidR="0002572B" w:rsidRPr="00093E34">
        <w:t xml:space="preserve">trustworthiness of the </w:t>
      </w:r>
      <w:r w:rsidR="00013E45">
        <w:t>research findings</w:t>
      </w:r>
      <w:r w:rsidR="0002572B" w:rsidRPr="00093E34">
        <w:t xml:space="preserve">. </w:t>
      </w:r>
      <w:r w:rsidR="00363089" w:rsidRPr="00093E34">
        <w:t xml:space="preserve">All interviews were anonymised </w:t>
      </w:r>
      <w:r w:rsidR="00746202" w:rsidRPr="00093E34">
        <w:t xml:space="preserve">and only the </w:t>
      </w:r>
      <w:r w:rsidR="0037383D">
        <w:t>first</w:t>
      </w:r>
      <w:r w:rsidR="0037383D" w:rsidRPr="00093E34">
        <w:t xml:space="preserve"> </w:t>
      </w:r>
      <w:r w:rsidR="00746202" w:rsidRPr="00093E34">
        <w:t xml:space="preserve">author had access to participant identifiable data. The study was </w:t>
      </w:r>
      <w:r w:rsidR="00437960">
        <w:t>reported</w:t>
      </w:r>
      <w:r w:rsidR="00437960" w:rsidRPr="00093E34">
        <w:t xml:space="preserve"> </w:t>
      </w:r>
      <w:r w:rsidR="00746202" w:rsidRPr="00093E34">
        <w:t>using the consolidated criteria for reporting qualitative research</w:t>
      </w:r>
      <w:r w:rsidR="00437960">
        <w:t xml:space="preserve"> (COREQ) </w:t>
      </w:r>
      <w:r w:rsidR="00337DBD">
        <w:fldChar w:fldCharType="begin"/>
      </w:r>
      <w:r w:rsidR="00A44A88">
        <w:instrText xml:space="preserve"> ADDIN EN.CITE &lt;EndNote&gt;&lt;Cite&gt;&lt;Author&gt;Tong&lt;/Author&gt;&lt;Year&gt;2007&lt;/Year&gt;&lt;RecNum&gt;5769&lt;/RecNum&gt;&lt;DisplayText&gt;(37)&lt;/DisplayText&gt;&lt;record&gt;&lt;rec-number&gt;5769&lt;/rec-number&gt;&lt;foreign-keys&gt;&lt;key app="EN" db-id="0esa92s5w9e0pvea02sxfd0j0xpaweezveae" timestamp="1552929796"&gt;5769&lt;/key&gt;&lt;/foreign-keys&gt;&lt;ref-type name="Journal Article"&gt;17&lt;/ref-type&gt;&lt;contributors&gt;&lt;authors&gt;&lt;author&gt;Tong, Allison&lt;/author&gt;&lt;author&gt;Craig, Jonathan&lt;/author&gt;&lt;author&gt;Sainsbury, Peter&lt;/author&gt;&lt;/authors&gt;&lt;/contributors&gt;&lt;titles&gt;&lt;title&gt;Consolidated criteria for reporting qualitative research (COREQ): a 32-item checklist for interviews and focus groups&lt;/title&gt;&lt;secondary-title&gt;International Journal for Quality in Health Care&lt;/secondary-title&gt;&lt;/titles&gt;&lt;periodical&gt;&lt;full-title&gt;International Journal for Quality in Health Care&lt;/full-title&gt;&lt;/periodical&gt;&lt;pages&gt;349-357&lt;/pages&gt;&lt;volume&gt;19&lt;/volume&gt;&lt;number&gt;6&lt;/number&gt;&lt;dates&gt;&lt;year&gt;2007&lt;/year&gt;&lt;/dates&gt;&lt;isbn&gt;1353-4505&lt;/isbn&gt;&lt;urls&gt;&lt;related-urls&gt;&lt;url&gt;https://dx.doi.org/10.1093/intqhc/mzm042&lt;/url&gt;&lt;/related-urls&gt;&lt;/urls&gt;&lt;electronic-resource-num&gt;10.1093/intqhc/mzm042&lt;/electronic-resource-num&gt;&lt;access-date&gt;3/18/2019&lt;/access-date&gt;&lt;/record&gt;&lt;/Cite&gt;&lt;/EndNote&gt;</w:instrText>
      </w:r>
      <w:r w:rsidR="00337DBD">
        <w:fldChar w:fldCharType="separate"/>
      </w:r>
      <w:r w:rsidR="00A44A88">
        <w:rPr>
          <w:noProof/>
        </w:rPr>
        <w:t>(</w:t>
      </w:r>
      <w:hyperlink w:anchor="_ENREF_37" w:tooltip="Tong, 2007 #5769" w:history="1">
        <w:r w:rsidR="0064728E">
          <w:rPr>
            <w:noProof/>
          </w:rPr>
          <w:t>37</w:t>
        </w:r>
      </w:hyperlink>
      <w:r w:rsidR="00A44A88">
        <w:rPr>
          <w:noProof/>
        </w:rPr>
        <w:t>)</w:t>
      </w:r>
      <w:r w:rsidR="00337DBD">
        <w:fldChar w:fldCharType="end"/>
      </w:r>
      <w:r w:rsidR="00746202" w:rsidRPr="00093E34">
        <w:t xml:space="preserve">.  </w:t>
      </w:r>
    </w:p>
    <w:p w14:paraId="53ACE028" w14:textId="77777777" w:rsidR="00A65A54" w:rsidRPr="00093E34" w:rsidRDefault="00A65A54" w:rsidP="00A43AAA">
      <w:pPr>
        <w:spacing w:line="360" w:lineRule="auto"/>
      </w:pPr>
    </w:p>
    <w:p w14:paraId="0033D887" w14:textId="77777777" w:rsidR="00C9706C" w:rsidRPr="00093E34" w:rsidRDefault="00C9706C" w:rsidP="00A43AAA">
      <w:pPr>
        <w:pStyle w:val="Heading1"/>
        <w:spacing w:before="0" w:after="200" w:line="360" w:lineRule="auto"/>
        <w:rPr>
          <w:rFonts w:asciiTheme="minorHAnsi" w:hAnsiTheme="minorHAnsi"/>
        </w:rPr>
      </w:pPr>
      <w:bookmarkStart w:id="4" w:name="_Toc422148379"/>
      <w:r w:rsidRPr="00093E34">
        <w:rPr>
          <w:rFonts w:asciiTheme="minorHAnsi" w:hAnsiTheme="minorHAnsi"/>
        </w:rPr>
        <w:lastRenderedPageBreak/>
        <w:t>Results</w:t>
      </w:r>
      <w:bookmarkEnd w:id="4"/>
    </w:p>
    <w:p w14:paraId="5E5D7493" w14:textId="3D85CA09" w:rsidR="00A55E27" w:rsidRDefault="00093E34" w:rsidP="00E73EDC">
      <w:pPr>
        <w:spacing w:line="360" w:lineRule="auto"/>
        <w:jc w:val="both"/>
        <w:rPr>
          <w:lang w:eastAsia="en-GB"/>
        </w:rPr>
      </w:pPr>
      <w:bookmarkStart w:id="5" w:name="_Toc422148381"/>
      <w:r w:rsidRPr="00093E34">
        <w:rPr>
          <w:lang w:eastAsia="en-GB"/>
        </w:rPr>
        <w:t xml:space="preserve">A total of 33 patients with COPD were recruited and interviewed. </w:t>
      </w:r>
      <w:r w:rsidR="00E73567">
        <w:rPr>
          <w:lang w:eastAsia="en-GB"/>
        </w:rPr>
        <w:t>Patients’ charact</w:t>
      </w:r>
      <w:r w:rsidR="005E2E0C">
        <w:rPr>
          <w:lang w:eastAsia="en-GB"/>
        </w:rPr>
        <w:t>eristics can be found in Table 2</w:t>
      </w:r>
      <w:r w:rsidR="00E73567" w:rsidRPr="00093E34">
        <w:rPr>
          <w:lang w:eastAsia="en-GB"/>
        </w:rPr>
        <w:t>.</w:t>
      </w:r>
      <w:r w:rsidR="00E73567">
        <w:rPr>
          <w:lang w:eastAsia="en-GB"/>
        </w:rPr>
        <w:t xml:space="preserve"> </w:t>
      </w:r>
      <w:r w:rsidR="00A55E27">
        <w:rPr>
          <w:lang w:eastAsia="en-GB"/>
        </w:rPr>
        <w:t xml:space="preserve">The analysis of the interview transcripts yielded a total of 117 </w:t>
      </w:r>
      <w:r w:rsidR="009F484B">
        <w:rPr>
          <w:lang w:eastAsia="en-GB"/>
        </w:rPr>
        <w:t xml:space="preserve">deductive codes and 42 inductive codes. The deductive codes focused on addressing the aim of the study, whereas inductive codes provided context and further information to patients’ preferences and thoughts. All deductive codes originated 15 categories. These categories and relevant inductive codes originated 5 superordinate themes (SOT) and 16 lower-order themes (LOT). </w:t>
      </w:r>
    </w:p>
    <w:tbl>
      <w:tblPr>
        <w:tblStyle w:val="GridTable6Colorful"/>
        <w:tblW w:w="8926" w:type="dxa"/>
        <w:tblLook w:val="04A0" w:firstRow="1" w:lastRow="0" w:firstColumn="1" w:lastColumn="0" w:noHBand="0" w:noVBand="1"/>
      </w:tblPr>
      <w:tblGrid>
        <w:gridCol w:w="4815"/>
        <w:gridCol w:w="4111"/>
      </w:tblGrid>
      <w:tr w:rsidR="00295095" w14:paraId="5406EC02" w14:textId="77777777" w:rsidTr="002950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6" w:type="dxa"/>
            <w:gridSpan w:val="2"/>
          </w:tcPr>
          <w:p w14:paraId="3DE9F91F" w14:textId="4B6813B3" w:rsidR="00295095" w:rsidRDefault="00295095" w:rsidP="005E2E0C">
            <w:pPr>
              <w:jc w:val="center"/>
              <w:rPr>
                <w:b w:val="0"/>
              </w:rPr>
            </w:pPr>
            <w:bookmarkStart w:id="6" w:name="_Toc531619497"/>
            <w:r w:rsidRPr="006329EB">
              <w:rPr>
                <w:sz w:val="24"/>
                <w:szCs w:val="24"/>
              </w:rPr>
              <w:t xml:space="preserve">Table </w:t>
            </w:r>
            <w:r w:rsidR="005E2E0C">
              <w:rPr>
                <w:sz w:val="24"/>
                <w:szCs w:val="24"/>
              </w:rPr>
              <w:t>2</w:t>
            </w:r>
            <w:r w:rsidRPr="006329EB">
              <w:rPr>
                <w:sz w:val="24"/>
                <w:szCs w:val="24"/>
              </w:rPr>
              <w:t xml:space="preserve"> </w:t>
            </w:r>
            <w:r w:rsidR="008D5324">
              <w:rPr>
                <w:sz w:val="24"/>
                <w:szCs w:val="24"/>
              </w:rPr>
              <w:t xml:space="preserve">- </w:t>
            </w:r>
            <w:r w:rsidRPr="006329EB">
              <w:rPr>
                <w:sz w:val="24"/>
                <w:szCs w:val="24"/>
              </w:rPr>
              <w:t>Patient characteristics</w:t>
            </w:r>
            <w:bookmarkEnd w:id="6"/>
          </w:p>
        </w:tc>
      </w:tr>
      <w:tr w:rsidR="00295095" w14:paraId="53BF09C0"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hideMark/>
          </w:tcPr>
          <w:p w14:paraId="183E3518" w14:textId="77777777" w:rsidR="00295095" w:rsidRPr="006329EB" w:rsidRDefault="00295095" w:rsidP="00A43AAA">
            <w:pPr>
              <w:spacing w:line="276" w:lineRule="auto"/>
              <w:jc w:val="center"/>
            </w:pPr>
            <w:r w:rsidRPr="006329EB">
              <w:t>Characteristics</w:t>
            </w:r>
          </w:p>
        </w:tc>
        <w:tc>
          <w:tcPr>
            <w:tcW w:w="4111" w:type="dxa"/>
            <w:hideMark/>
          </w:tcPr>
          <w:p w14:paraId="2587A2B3"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Pr>
                <w:b/>
              </w:rPr>
              <w:t>Number</w:t>
            </w:r>
          </w:p>
        </w:tc>
      </w:tr>
      <w:tr w:rsidR="00295095" w14:paraId="2805DE76" w14:textId="77777777" w:rsidTr="00295095">
        <w:tc>
          <w:tcPr>
            <w:cnfStyle w:val="001000000000" w:firstRow="0" w:lastRow="0" w:firstColumn="1" w:lastColumn="0" w:oddVBand="0" w:evenVBand="0" w:oddHBand="0" w:evenHBand="0" w:firstRowFirstColumn="0" w:firstRowLastColumn="0" w:lastRowFirstColumn="0" w:lastRowLastColumn="0"/>
            <w:tcW w:w="4815" w:type="dxa"/>
            <w:hideMark/>
          </w:tcPr>
          <w:p w14:paraId="62E5F7C5" w14:textId="77777777" w:rsidR="00295095" w:rsidRDefault="00295095" w:rsidP="00A43AAA">
            <w:pPr>
              <w:spacing w:line="276" w:lineRule="auto"/>
            </w:pPr>
            <w:r>
              <w:t>Gender (Male/Female patients (total))</w:t>
            </w:r>
          </w:p>
        </w:tc>
        <w:tc>
          <w:tcPr>
            <w:tcW w:w="4111" w:type="dxa"/>
            <w:hideMark/>
          </w:tcPr>
          <w:p w14:paraId="2B5F256C" w14:textId="21219B4E"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rPr>
                <w:b/>
              </w:rPr>
            </w:pPr>
            <w:r>
              <w:rPr>
                <w:b/>
              </w:rPr>
              <w:t>22/11 (33 out of 254 invited patients)</w:t>
            </w:r>
          </w:p>
        </w:tc>
      </w:tr>
      <w:tr w:rsidR="00295095" w14:paraId="7283731B"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hideMark/>
          </w:tcPr>
          <w:p w14:paraId="04340D71" w14:textId="77777777" w:rsidR="00295095" w:rsidRDefault="00295095" w:rsidP="00A43AAA">
            <w:pPr>
              <w:spacing w:line="276" w:lineRule="auto"/>
            </w:pPr>
            <w:r>
              <w:t>Age in years (mean (SD))</w:t>
            </w:r>
          </w:p>
        </w:tc>
        <w:tc>
          <w:tcPr>
            <w:tcW w:w="4111" w:type="dxa"/>
            <w:hideMark/>
          </w:tcPr>
          <w:p w14:paraId="5BF460D8"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Pr>
                <w:b/>
              </w:rPr>
              <w:t>72.5 (7.5)</w:t>
            </w:r>
          </w:p>
        </w:tc>
      </w:tr>
      <w:tr w:rsidR="00295095" w14:paraId="7524FFD7" w14:textId="77777777" w:rsidTr="00295095">
        <w:tc>
          <w:tcPr>
            <w:cnfStyle w:val="001000000000" w:firstRow="0" w:lastRow="0" w:firstColumn="1" w:lastColumn="0" w:oddVBand="0" w:evenVBand="0" w:oddHBand="0" w:evenHBand="0" w:firstRowFirstColumn="0" w:firstRowLastColumn="0" w:lastRowFirstColumn="0" w:lastRowLastColumn="0"/>
            <w:tcW w:w="4815" w:type="dxa"/>
            <w:hideMark/>
          </w:tcPr>
          <w:p w14:paraId="052EE991" w14:textId="77777777" w:rsidR="00295095" w:rsidRDefault="00295095" w:rsidP="00A43AAA">
            <w:pPr>
              <w:spacing w:line="276" w:lineRule="auto"/>
            </w:pPr>
            <w:r>
              <w:t xml:space="preserve">Background </w:t>
            </w:r>
          </w:p>
        </w:tc>
        <w:tc>
          <w:tcPr>
            <w:tcW w:w="4111" w:type="dxa"/>
          </w:tcPr>
          <w:p w14:paraId="73C324D5"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295095" w14:paraId="61A23E06"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hideMark/>
          </w:tcPr>
          <w:p w14:paraId="2777C2F5" w14:textId="77777777" w:rsidR="00295095" w:rsidRDefault="00295095" w:rsidP="00A43AAA">
            <w:pPr>
              <w:spacing w:line="276" w:lineRule="auto"/>
              <w:ind w:left="318"/>
              <w:rPr>
                <w:b w:val="0"/>
              </w:rPr>
            </w:pPr>
            <w:r>
              <w:rPr>
                <w:b w:val="0"/>
              </w:rPr>
              <w:t>White British – number of patients (%)</w:t>
            </w:r>
          </w:p>
        </w:tc>
        <w:tc>
          <w:tcPr>
            <w:tcW w:w="4111" w:type="dxa"/>
            <w:hideMark/>
          </w:tcPr>
          <w:p w14:paraId="387F018D"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r>
              <w:t>33 (100%)</w:t>
            </w:r>
          </w:p>
        </w:tc>
      </w:tr>
      <w:tr w:rsidR="00295095" w14:paraId="1081D465" w14:textId="77777777" w:rsidTr="00295095">
        <w:tc>
          <w:tcPr>
            <w:cnfStyle w:val="001000000000" w:firstRow="0" w:lastRow="0" w:firstColumn="1" w:lastColumn="0" w:oddVBand="0" w:evenVBand="0" w:oddHBand="0" w:evenHBand="0" w:firstRowFirstColumn="0" w:firstRowLastColumn="0" w:lastRowFirstColumn="0" w:lastRowLastColumn="0"/>
            <w:tcW w:w="4815" w:type="dxa"/>
          </w:tcPr>
          <w:p w14:paraId="283258C1" w14:textId="77777777" w:rsidR="00295095" w:rsidRDefault="00295095" w:rsidP="00A43AAA">
            <w:pPr>
              <w:spacing w:line="276" w:lineRule="auto"/>
              <w:rPr>
                <w:b w:val="0"/>
              </w:rPr>
            </w:pPr>
            <w:r>
              <w:t>Education</w:t>
            </w:r>
          </w:p>
        </w:tc>
        <w:tc>
          <w:tcPr>
            <w:tcW w:w="4111" w:type="dxa"/>
          </w:tcPr>
          <w:p w14:paraId="2E839F28"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295095" w14:paraId="467A5597"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FBDCE07" w14:textId="77777777" w:rsidR="00295095" w:rsidRDefault="00295095" w:rsidP="00A43AAA">
            <w:pPr>
              <w:spacing w:line="276" w:lineRule="auto"/>
              <w:ind w:left="318"/>
              <w:rPr>
                <w:b w:val="0"/>
              </w:rPr>
            </w:pPr>
            <w:r>
              <w:rPr>
                <w:b w:val="0"/>
              </w:rPr>
              <w:t>Did not complete secondary school (%)</w:t>
            </w:r>
          </w:p>
        </w:tc>
        <w:tc>
          <w:tcPr>
            <w:tcW w:w="4111" w:type="dxa"/>
          </w:tcPr>
          <w:p w14:paraId="0F95CA3F"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r>
              <w:t>18%</w:t>
            </w:r>
          </w:p>
        </w:tc>
      </w:tr>
      <w:tr w:rsidR="00295095" w14:paraId="2B8033AA" w14:textId="77777777" w:rsidTr="00295095">
        <w:tc>
          <w:tcPr>
            <w:cnfStyle w:val="001000000000" w:firstRow="0" w:lastRow="0" w:firstColumn="1" w:lastColumn="0" w:oddVBand="0" w:evenVBand="0" w:oddHBand="0" w:evenHBand="0" w:firstRowFirstColumn="0" w:firstRowLastColumn="0" w:lastRowFirstColumn="0" w:lastRowLastColumn="0"/>
            <w:tcW w:w="4815" w:type="dxa"/>
          </w:tcPr>
          <w:p w14:paraId="5E326F07" w14:textId="77777777" w:rsidR="00295095" w:rsidRDefault="00295095" w:rsidP="00A43AAA">
            <w:pPr>
              <w:spacing w:line="276" w:lineRule="auto"/>
              <w:ind w:left="318"/>
              <w:rPr>
                <w:b w:val="0"/>
              </w:rPr>
            </w:pPr>
            <w:r>
              <w:rPr>
                <w:b w:val="0"/>
              </w:rPr>
              <w:t>Completed secondary school (%)</w:t>
            </w:r>
          </w:p>
        </w:tc>
        <w:tc>
          <w:tcPr>
            <w:tcW w:w="4111" w:type="dxa"/>
          </w:tcPr>
          <w:p w14:paraId="4FDA376F"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r>
              <w:t>46%</w:t>
            </w:r>
          </w:p>
        </w:tc>
      </w:tr>
      <w:tr w:rsidR="00295095" w14:paraId="4DCD8CE6"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704AC53E" w14:textId="77777777" w:rsidR="00295095" w:rsidRDefault="00295095" w:rsidP="00A43AAA">
            <w:pPr>
              <w:spacing w:line="276" w:lineRule="auto"/>
              <w:ind w:left="318"/>
              <w:rPr>
                <w:b w:val="0"/>
              </w:rPr>
            </w:pPr>
            <w:r>
              <w:rPr>
                <w:b w:val="0"/>
              </w:rPr>
              <w:t>Further education (%)</w:t>
            </w:r>
          </w:p>
        </w:tc>
        <w:tc>
          <w:tcPr>
            <w:tcW w:w="4111" w:type="dxa"/>
          </w:tcPr>
          <w:p w14:paraId="7F7DC19C"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r>
              <w:t>36%</w:t>
            </w:r>
          </w:p>
        </w:tc>
      </w:tr>
      <w:tr w:rsidR="00295095" w14:paraId="26C14350" w14:textId="77777777" w:rsidTr="00295095">
        <w:tc>
          <w:tcPr>
            <w:cnfStyle w:val="001000000000" w:firstRow="0" w:lastRow="0" w:firstColumn="1" w:lastColumn="0" w:oddVBand="0" w:evenVBand="0" w:oddHBand="0" w:evenHBand="0" w:firstRowFirstColumn="0" w:firstRowLastColumn="0" w:lastRowFirstColumn="0" w:lastRowLastColumn="0"/>
            <w:tcW w:w="4815" w:type="dxa"/>
          </w:tcPr>
          <w:p w14:paraId="61A32646" w14:textId="77777777" w:rsidR="00295095" w:rsidRDefault="00295095" w:rsidP="00A43AAA">
            <w:pPr>
              <w:spacing w:line="276" w:lineRule="auto"/>
              <w:rPr>
                <w:b w:val="0"/>
              </w:rPr>
            </w:pPr>
            <w:r>
              <w:t>Smoking status</w:t>
            </w:r>
          </w:p>
        </w:tc>
        <w:tc>
          <w:tcPr>
            <w:tcW w:w="4111" w:type="dxa"/>
          </w:tcPr>
          <w:p w14:paraId="4B0039A6"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295095" w14:paraId="3C03E5FF"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F401519" w14:textId="77777777" w:rsidR="00295095" w:rsidRDefault="00295095" w:rsidP="00A43AAA">
            <w:pPr>
              <w:spacing w:line="276" w:lineRule="auto"/>
              <w:ind w:left="318"/>
            </w:pPr>
            <w:r>
              <w:rPr>
                <w:b w:val="0"/>
              </w:rPr>
              <w:t>Smoker (%)</w:t>
            </w:r>
          </w:p>
        </w:tc>
        <w:tc>
          <w:tcPr>
            <w:tcW w:w="4111" w:type="dxa"/>
          </w:tcPr>
          <w:p w14:paraId="38765366"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r>
              <w:t>5 (15%)</w:t>
            </w:r>
          </w:p>
        </w:tc>
      </w:tr>
      <w:tr w:rsidR="00295095" w14:paraId="5D9C84C1" w14:textId="77777777" w:rsidTr="00295095">
        <w:tc>
          <w:tcPr>
            <w:cnfStyle w:val="001000000000" w:firstRow="0" w:lastRow="0" w:firstColumn="1" w:lastColumn="0" w:oddVBand="0" w:evenVBand="0" w:oddHBand="0" w:evenHBand="0" w:firstRowFirstColumn="0" w:firstRowLastColumn="0" w:lastRowFirstColumn="0" w:lastRowLastColumn="0"/>
            <w:tcW w:w="4815" w:type="dxa"/>
          </w:tcPr>
          <w:p w14:paraId="7C9B4226" w14:textId="77777777" w:rsidR="00295095" w:rsidRDefault="00295095" w:rsidP="00A43AAA">
            <w:pPr>
              <w:spacing w:line="276" w:lineRule="auto"/>
              <w:ind w:left="313"/>
              <w:rPr>
                <w:b w:val="0"/>
              </w:rPr>
            </w:pPr>
            <w:r>
              <w:rPr>
                <w:b w:val="0"/>
              </w:rPr>
              <w:t>Ex-smoker (%)</w:t>
            </w:r>
          </w:p>
        </w:tc>
        <w:tc>
          <w:tcPr>
            <w:tcW w:w="4111" w:type="dxa"/>
          </w:tcPr>
          <w:p w14:paraId="6B4595D3"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r>
              <w:t>26 (79%)</w:t>
            </w:r>
          </w:p>
        </w:tc>
      </w:tr>
      <w:tr w:rsidR="00295095" w14:paraId="357560FF"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589DB561" w14:textId="77777777" w:rsidR="00295095" w:rsidRDefault="00295095" w:rsidP="00A43AAA">
            <w:pPr>
              <w:spacing w:line="276" w:lineRule="auto"/>
              <w:ind w:left="313"/>
              <w:rPr>
                <w:b w:val="0"/>
              </w:rPr>
            </w:pPr>
            <w:r>
              <w:rPr>
                <w:b w:val="0"/>
              </w:rPr>
              <w:t>Non-smoker (%)</w:t>
            </w:r>
          </w:p>
        </w:tc>
        <w:tc>
          <w:tcPr>
            <w:tcW w:w="4111" w:type="dxa"/>
          </w:tcPr>
          <w:p w14:paraId="35443F34"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r>
              <w:t>2 (6%)</w:t>
            </w:r>
          </w:p>
        </w:tc>
      </w:tr>
      <w:tr w:rsidR="00295095" w14:paraId="768965FB" w14:textId="77777777" w:rsidTr="00295095">
        <w:tc>
          <w:tcPr>
            <w:cnfStyle w:val="001000000000" w:firstRow="0" w:lastRow="0" w:firstColumn="1" w:lastColumn="0" w:oddVBand="0" w:evenVBand="0" w:oddHBand="0" w:evenHBand="0" w:firstRowFirstColumn="0" w:firstRowLastColumn="0" w:lastRowFirstColumn="0" w:lastRowLastColumn="0"/>
            <w:tcW w:w="4815" w:type="dxa"/>
          </w:tcPr>
          <w:p w14:paraId="7316F964" w14:textId="30107D47" w:rsidR="00295095" w:rsidRDefault="00295095" w:rsidP="00B57F11">
            <w:pPr>
              <w:spacing w:line="276" w:lineRule="auto"/>
              <w:rPr>
                <w:b w:val="0"/>
              </w:rPr>
            </w:pPr>
            <w:r>
              <w:t>Smoking pack years (mean (SD))</w:t>
            </w:r>
            <w:r w:rsidR="00B57F11">
              <w:t xml:space="preserve"> </w:t>
            </w:r>
            <w:r w:rsidR="00B57F11" w:rsidRPr="00C22EC1">
              <w:t>– higher scores s</w:t>
            </w:r>
            <w:r w:rsidR="00C22EC1" w:rsidRPr="00C22EC1">
              <w:t>uggest</w:t>
            </w:r>
            <w:r w:rsidR="00B57F11" w:rsidRPr="00C22EC1">
              <w:t xml:space="preserve"> an increased exposure to cigarette smo</w:t>
            </w:r>
            <w:r w:rsidR="00C22EC1" w:rsidRPr="00C22EC1">
              <w:t>ke</w:t>
            </w:r>
          </w:p>
        </w:tc>
        <w:tc>
          <w:tcPr>
            <w:tcW w:w="4111" w:type="dxa"/>
          </w:tcPr>
          <w:p w14:paraId="536A5A9A"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r>
              <w:rPr>
                <w:b/>
              </w:rPr>
              <w:t>44.5 (34)</w:t>
            </w:r>
          </w:p>
        </w:tc>
      </w:tr>
      <w:tr w:rsidR="00295095" w14:paraId="7A441AD2"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2E7F8900" w14:textId="0FA4C60A" w:rsidR="00295095" w:rsidRDefault="00295095" w:rsidP="00B57F11">
            <w:pPr>
              <w:spacing w:line="276" w:lineRule="auto"/>
              <w:rPr>
                <w:b w:val="0"/>
              </w:rPr>
            </w:pPr>
            <w:r>
              <w:t>Disease severity</w:t>
            </w:r>
            <w:r w:rsidR="00B57F11">
              <w:t xml:space="preserve"> - </w:t>
            </w:r>
            <w:r w:rsidR="00C22EC1">
              <w:rPr>
                <w:b w:val="0"/>
              </w:rPr>
              <w:t>l</w:t>
            </w:r>
            <w:r w:rsidR="00B57F11" w:rsidRPr="00B57F11">
              <w:t>ower FEV1 % predicted suggests increased disease severity</w:t>
            </w:r>
          </w:p>
        </w:tc>
        <w:tc>
          <w:tcPr>
            <w:tcW w:w="4111" w:type="dxa"/>
          </w:tcPr>
          <w:p w14:paraId="6DB78BA8"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p>
        </w:tc>
      </w:tr>
      <w:tr w:rsidR="00295095" w14:paraId="42919638" w14:textId="77777777" w:rsidTr="00295095">
        <w:tc>
          <w:tcPr>
            <w:cnfStyle w:val="001000000000" w:firstRow="0" w:lastRow="0" w:firstColumn="1" w:lastColumn="0" w:oddVBand="0" w:evenVBand="0" w:oddHBand="0" w:evenHBand="0" w:firstRowFirstColumn="0" w:firstRowLastColumn="0" w:lastRowFirstColumn="0" w:lastRowLastColumn="0"/>
            <w:tcW w:w="4815" w:type="dxa"/>
          </w:tcPr>
          <w:p w14:paraId="21C5D9A2" w14:textId="03A2D627" w:rsidR="00295095" w:rsidRDefault="00295095" w:rsidP="00B57F11">
            <w:pPr>
              <w:spacing w:line="276" w:lineRule="auto"/>
              <w:ind w:left="313"/>
              <w:rPr>
                <w:b w:val="0"/>
              </w:rPr>
            </w:pPr>
            <w:r>
              <w:rPr>
                <w:b w:val="0"/>
              </w:rPr>
              <w:t>Mild disease (number (mean FEV1 % predicted))</w:t>
            </w:r>
          </w:p>
        </w:tc>
        <w:tc>
          <w:tcPr>
            <w:tcW w:w="4111" w:type="dxa"/>
          </w:tcPr>
          <w:p w14:paraId="3E3AF2B2"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r>
              <w:t>8 (90%)</w:t>
            </w:r>
          </w:p>
        </w:tc>
      </w:tr>
      <w:tr w:rsidR="00295095" w14:paraId="2038208F"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663CC805" w14:textId="77777777" w:rsidR="00295095" w:rsidRDefault="00295095" w:rsidP="00A43AAA">
            <w:pPr>
              <w:spacing w:line="276" w:lineRule="auto"/>
              <w:ind w:left="313"/>
              <w:rPr>
                <w:b w:val="0"/>
              </w:rPr>
            </w:pPr>
            <w:r>
              <w:rPr>
                <w:b w:val="0"/>
              </w:rPr>
              <w:t>Moderate disease (number (mean FEV1 % predicted))</w:t>
            </w:r>
          </w:p>
        </w:tc>
        <w:tc>
          <w:tcPr>
            <w:tcW w:w="4111" w:type="dxa"/>
          </w:tcPr>
          <w:p w14:paraId="44D25450"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r>
              <w:t>15 (65%)</w:t>
            </w:r>
          </w:p>
        </w:tc>
      </w:tr>
      <w:tr w:rsidR="00295095" w14:paraId="6D2AD81C" w14:textId="77777777" w:rsidTr="00295095">
        <w:tc>
          <w:tcPr>
            <w:cnfStyle w:val="001000000000" w:firstRow="0" w:lastRow="0" w:firstColumn="1" w:lastColumn="0" w:oddVBand="0" w:evenVBand="0" w:oddHBand="0" w:evenHBand="0" w:firstRowFirstColumn="0" w:firstRowLastColumn="0" w:lastRowFirstColumn="0" w:lastRowLastColumn="0"/>
            <w:tcW w:w="4815" w:type="dxa"/>
          </w:tcPr>
          <w:p w14:paraId="2445C65F" w14:textId="77777777" w:rsidR="00295095" w:rsidRDefault="00295095" w:rsidP="00A43AAA">
            <w:pPr>
              <w:spacing w:line="276" w:lineRule="auto"/>
              <w:ind w:left="313"/>
              <w:rPr>
                <w:b w:val="0"/>
              </w:rPr>
            </w:pPr>
            <w:r>
              <w:rPr>
                <w:b w:val="0"/>
              </w:rPr>
              <w:t>Severe or very severe disease (number (mean FEV1 % predicted))</w:t>
            </w:r>
          </w:p>
        </w:tc>
        <w:tc>
          <w:tcPr>
            <w:tcW w:w="4111" w:type="dxa"/>
          </w:tcPr>
          <w:p w14:paraId="23D7FBBC"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r>
              <w:t>10 (33%)</w:t>
            </w:r>
          </w:p>
        </w:tc>
      </w:tr>
      <w:tr w:rsidR="00295095" w14:paraId="4E2AAD2A"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1FB19A0B" w14:textId="77777777" w:rsidR="00295095" w:rsidRDefault="00295095" w:rsidP="00A43AAA">
            <w:pPr>
              <w:spacing w:line="276" w:lineRule="auto"/>
              <w:rPr>
                <w:b w:val="0"/>
              </w:rPr>
            </w:pPr>
            <w:r>
              <w:t>Years after diagnosis (mean (SD))</w:t>
            </w:r>
          </w:p>
        </w:tc>
        <w:tc>
          <w:tcPr>
            <w:tcW w:w="4111" w:type="dxa"/>
          </w:tcPr>
          <w:p w14:paraId="7B6F52D0"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r>
              <w:rPr>
                <w:b/>
              </w:rPr>
              <w:t>7 (4.1)</w:t>
            </w:r>
          </w:p>
        </w:tc>
      </w:tr>
      <w:tr w:rsidR="00295095" w14:paraId="6A1E9666" w14:textId="77777777" w:rsidTr="00295095">
        <w:trPr>
          <w:trHeight w:val="544"/>
        </w:trPr>
        <w:tc>
          <w:tcPr>
            <w:cnfStyle w:val="001000000000" w:firstRow="0" w:lastRow="0" w:firstColumn="1" w:lastColumn="0" w:oddVBand="0" w:evenVBand="0" w:oddHBand="0" w:evenHBand="0" w:firstRowFirstColumn="0" w:firstRowLastColumn="0" w:lastRowFirstColumn="0" w:lastRowLastColumn="0"/>
            <w:tcW w:w="4815" w:type="dxa"/>
          </w:tcPr>
          <w:p w14:paraId="5641F0E9" w14:textId="5BBB6B16" w:rsidR="00295095" w:rsidRDefault="00295095" w:rsidP="00A43AAA">
            <w:pPr>
              <w:spacing w:line="276" w:lineRule="auto"/>
              <w:rPr>
                <w:b w:val="0"/>
              </w:rPr>
            </w:pPr>
            <w:r>
              <w:t>Patients who had attended a respiratory consultant clinic (%)</w:t>
            </w:r>
          </w:p>
        </w:tc>
        <w:tc>
          <w:tcPr>
            <w:tcW w:w="4111" w:type="dxa"/>
          </w:tcPr>
          <w:p w14:paraId="3AC3ED84" w14:textId="77777777" w:rsidR="00295095" w:rsidRPr="0074304C"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rPr>
                <w:b/>
              </w:rPr>
            </w:pPr>
            <w:r w:rsidRPr="0074304C">
              <w:rPr>
                <w:b/>
              </w:rPr>
              <w:t>16 (48%)</w:t>
            </w:r>
          </w:p>
        </w:tc>
      </w:tr>
      <w:tr w:rsidR="00295095" w14:paraId="3D7CDA11"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327CBF2A" w14:textId="77777777" w:rsidR="00295095" w:rsidRDefault="00295095" w:rsidP="00A43AAA">
            <w:pPr>
              <w:spacing w:line="276" w:lineRule="auto"/>
              <w:rPr>
                <w:b w:val="0"/>
              </w:rPr>
            </w:pPr>
            <w:r>
              <w:t>Exacerbations in the last year (mean (SD))</w:t>
            </w:r>
          </w:p>
        </w:tc>
        <w:tc>
          <w:tcPr>
            <w:tcW w:w="4111" w:type="dxa"/>
          </w:tcPr>
          <w:p w14:paraId="76BE8E9D"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r>
              <w:rPr>
                <w:b/>
              </w:rPr>
              <w:t>2.4 (1.7)</w:t>
            </w:r>
          </w:p>
        </w:tc>
      </w:tr>
      <w:tr w:rsidR="00295095" w14:paraId="0AE52861" w14:textId="77777777" w:rsidTr="00295095">
        <w:tc>
          <w:tcPr>
            <w:cnfStyle w:val="001000000000" w:firstRow="0" w:lastRow="0" w:firstColumn="1" w:lastColumn="0" w:oddVBand="0" w:evenVBand="0" w:oddHBand="0" w:evenHBand="0" w:firstRowFirstColumn="0" w:firstRowLastColumn="0" w:lastRowFirstColumn="0" w:lastRowLastColumn="0"/>
            <w:tcW w:w="4815" w:type="dxa"/>
          </w:tcPr>
          <w:p w14:paraId="366D6E71" w14:textId="77777777" w:rsidR="00295095" w:rsidRDefault="00295095" w:rsidP="00A43AAA">
            <w:pPr>
              <w:spacing w:line="276" w:lineRule="auto"/>
              <w:rPr>
                <w:b w:val="0"/>
              </w:rPr>
            </w:pPr>
            <w:r>
              <w:t>Hospital admissions (patients admitted (mean number of admissions))</w:t>
            </w:r>
          </w:p>
        </w:tc>
        <w:tc>
          <w:tcPr>
            <w:tcW w:w="4111" w:type="dxa"/>
          </w:tcPr>
          <w:p w14:paraId="1F32A484"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r>
              <w:rPr>
                <w:b/>
              </w:rPr>
              <w:t>13 (1.6)</w:t>
            </w:r>
          </w:p>
        </w:tc>
      </w:tr>
      <w:tr w:rsidR="00295095" w14:paraId="18E4B40A"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hideMark/>
          </w:tcPr>
          <w:p w14:paraId="0123FF1D" w14:textId="0E779383" w:rsidR="00295095" w:rsidRDefault="00295095" w:rsidP="00A43AAA">
            <w:pPr>
              <w:spacing w:line="276" w:lineRule="auto"/>
            </w:pPr>
            <w:r>
              <w:t>Long-term oxygen therapy (%)</w:t>
            </w:r>
          </w:p>
        </w:tc>
        <w:tc>
          <w:tcPr>
            <w:tcW w:w="4111" w:type="dxa"/>
            <w:hideMark/>
          </w:tcPr>
          <w:p w14:paraId="5CFEAF76"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rPr>
                <w:b/>
              </w:rPr>
            </w:pPr>
            <w:r>
              <w:rPr>
                <w:b/>
              </w:rPr>
              <w:t>4 (12%)</w:t>
            </w:r>
          </w:p>
        </w:tc>
      </w:tr>
      <w:tr w:rsidR="00295095" w14:paraId="6E4F203D" w14:textId="77777777" w:rsidTr="00295095">
        <w:tc>
          <w:tcPr>
            <w:cnfStyle w:val="001000000000" w:firstRow="0" w:lastRow="0" w:firstColumn="1" w:lastColumn="0" w:oddVBand="0" w:evenVBand="0" w:oddHBand="0" w:evenHBand="0" w:firstRowFirstColumn="0" w:firstRowLastColumn="0" w:lastRowFirstColumn="0" w:lastRowLastColumn="0"/>
            <w:tcW w:w="4815" w:type="dxa"/>
            <w:hideMark/>
          </w:tcPr>
          <w:p w14:paraId="2BA87A06" w14:textId="6D5C3C1F" w:rsidR="00295095" w:rsidRDefault="00295095" w:rsidP="00B57F11">
            <w:pPr>
              <w:spacing w:line="276" w:lineRule="auto"/>
            </w:pPr>
            <w:r>
              <w:lastRenderedPageBreak/>
              <w:t>Medical Research Council Dyspnoea Scale (mean score (SD</w:t>
            </w:r>
            <w:r w:rsidRPr="00F51EFA">
              <w:t>))</w:t>
            </w:r>
            <w:r w:rsidR="00B57F11" w:rsidRPr="00F51EFA">
              <w:t xml:space="preserve">- </w:t>
            </w:r>
            <w:r w:rsidR="00C22EC1" w:rsidRPr="00F51EFA">
              <w:t>h</w:t>
            </w:r>
            <w:r w:rsidR="00B57F11" w:rsidRPr="00F51EFA">
              <w:t xml:space="preserve">igher scores suggest increased </w:t>
            </w:r>
            <w:r w:rsidR="00C22EC1" w:rsidRPr="00F51EFA">
              <w:t xml:space="preserve">levels of </w:t>
            </w:r>
            <w:r w:rsidR="00B57F11" w:rsidRPr="00F51EFA">
              <w:t>breathlessness</w:t>
            </w:r>
          </w:p>
        </w:tc>
        <w:tc>
          <w:tcPr>
            <w:tcW w:w="4111" w:type="dxa"/>
            <w:hideMark/>
          </w:tcPr>
          <w:p w14:paraId="795E073A"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rPr>
                <w:b/>
              </w:rPr>
            </w:pPr>
            <w:r>
              <w:rPr>
                <w:b/>
              </w:rPr>
              <w:t>3.3 (0.9)</w:t>
            </w:r>
          </w:p>
        </w:tc>
      </w:tr>
      <w:tr w:rsidR="00295095" w14:paraId="3E4636C7"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hideMark/>
          </w:tcPr>
          <w:p w14:paraId="418773A9" w14:textId="77777777" w:rsidR="00295095" w:rsidRDefault="00295095" w:rsidP="00A43AAA">
            <w:pPr>
              <w:spacing w:line="276" w:lineRule="auto"/>
            </w:pPr>
            <w:r>
              <w:t>Recruitment Site</w:t>
            </w:r>
          </w:p>
        </w:tc>
        <w:tc>
          <w:tcPr>
            <w:tcW w:w="4111" w:type="dxa"/>
          </w:tcPr>
          <w:p w14:paraId="046CEB79"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p>
        </w:tc>
      </w:tr>
      <w:tr w:rsidR="00295095" w14:paraId="1397D009" w14:textId="77777777" w:rsidTr="00295095">
        <w:tc>
          <w:tcPr>
            <w:cnfStyle w:val="001000000000" w:firstRow="0" w:lastRow="0" w:firstColumn="1" w:lastColumn="0" w:oddVBand="0" w:evenVBand="0" w:oddHBand="0" w:evenHBand="0" w:firstRowFirstColumn="0" w:firstRowLastColumn="0" w:lastRowFirstColumn="0" w:lastRowLastColumn="0"/>
            <w:tcW w:w="4815" w:type="dxa"/>
            <w:hideMark/>
          </w:tcPr>
          <w:p w14:paraId="26B0390D" w14:textId="77777777" w:rsidR="00295095" w:rsidRDefault="00295095" w:rsidP="00A43AAA">
            <w:pPr>
              <w:spacing w:line="276" w:lineRule="auto"/>
              <w:ind w:left="318"/>
            </w:pPr>
            <w:r>
              <w:rPr>
                <w:b w:val="0"/>
              </w:rPr>
              <w:t>Primary Care</w:t>
            </w:r>
          </w:p>
        </w:tc>
        <w:tc>
          <w:tcPr>
            <w:tcW w:w="4111" w:type="dxa"/>
            <w:hideMark/>
          </w:tcPr>
          <w:p w14:paraId="51896982"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r>
              <w:t>5</w:t>
            </w:r>
          </w:p>
        </w:tc>
      </w:tr>
      <w:tr w:rsidR="00295095" w14:paraId="1650BDBB" w14:textId="77777777" w:rsidTr="00295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hideMark/>
          </w:tcPr>
          <w:p w14:paraId="4214B253" w14:textId="77777777" w:rsidR="00295095" w:rsidRDefault="00295095" w:rsidP="00A43AAA">
            <w:pPr>
              <w:spacing w:line="276" w:lineRule="auto"/>
              <w:ind w:left="318"/>
            </w:pPr>
            <w:r>
              <w:rPr>
                <w:b w:val="0"/>
              </w:rPr>
              <w:t>Respiratory Outpatient Clinics</w:t>
            </w:r>
          </w:p>
        </w:tc>
        <w:tc>
          <w:tcPr>
            <w:tcW w:w="4111" w:type="dxa"/>
            <w:hideMark/>
          </w:tcPr>
          <w:p w14:paraId="2F09F7D0" w14:textId="77777777" w:rsidR="00295095" w:rsidRDefault="00295095" w:rsidP="00A43AAA">
            <w:pPr>
              <w:spacing w:line="276" w:lineRule="auto"/>
              <w:jc w:val="center"/>
              <w:cnfStyle w:val="000000100000" w:firstRow="0" w:lastRow="0" w:firstColumn="0" w:lastColumn="0" w:oddVBand="0" w:evenVBand="0" w:oddHBand="1" w:evenHBand="0" w:firstRowFirstColumn="0" w:firstRowLastColumn="0" w:lastRowFirstColumn="0" w:lastRowLastColumn="0"/>
            </w:pPr>
            <w:r>
              <w:t>7</w:t>
            </w:r>
          </w:p>
        </w:tc>
      </w:tr>
      <w:tr w:rsidR="00295095" w14:paraId="0A2283EE" w14:textId="77777777" w:rsidTr="00295095">
        <w:tc>
          <w:tcPr>
            <w:cnfStyle w:val="001000000000" w:firstRow="0" w:lastRow="0" w:firstColumn="1" w:lastColumn="0" w:oddVBand="0" w:evenVBand="0" w:oddHBand="0" w:evenHBand="0" w:firstRowFirstColumn="0" w:firstRowLastColumn="0" w:lastRowFirstColumn="0" w:lastRowLastColumn="0"/>
            <w:tcW w:w="4815" w:type="dxa"/>
            <w:hideMark/>
          </w:tcPr>
          <w:p w14:paraId="328B69E7" w14:textId="77777777" w:rsidR="00295095" w:rsidRDefault="00295095" w:rsidP="00A43AAA">
            <w:pPr>
              <w:spacing w:line="276" w:lineRule="auto"/>
              <w:ind w:left="318"/>
            </w:pPr>
            <w:r>
              <w:rPr>
                <w:b w:val="0"/>
              </w:rPr>
              <w:t>Research Department</w:t>
            </w:r>
          </w:p>
        </w:tc>
        <w:tc>
          <w:tcPr>
            <w:tcW w:w="4111" w:type="dxa"/>
            <w:hideMark/>
          </w:tcPr>
          <w:p w14:paraId="296A9AE3" w14:textId="77777777" w:rsidR="00295095" w:rsidRDefault="00295095" w:rsidP="00A43AAA">
            <w:pPr>
              <w:spacing w:line="276" w:lineRule="auto"/>
              <w:jc w:val="center"/>
              <w:cnfStyle w:val="000000000000" w:firstRow="0" w:lastRow="0" w:firstColumn="0" w:lastColumn="0" w:oddVBand="0" w:evenVBand="0" w:oddHBand="0" w:evenHBand="0" w:firstRowFirstColumn="0" w:firstRowLastColumn="0" w:lastRowFirstColumn="0" w:lastRowLastColumn="0"/>
            </w:pPr>
            <w:r>
              <w:t>21</w:t>
            </w:r>
          </w:p>
        </w:tc>
      </w:tr>
    </w:tbl>
    <w:p w14:paraId="418C1F1C" w14:textId="77777777" w:rsidR="00093E34" w:rsidRDefault="00093E34" w:rsidP="00A43AAA">
      <w:pPr>
        <w:spacing w:line="360" w:lineRule="auto"/>
      </w:pPr>
    </w:p>
    <w:p w14:paraId="07D7D0A1" w14:textId="7D9BEC64" w:rsidR="00C117D7" w:rsidRPr="009610B2" w:rsidRDefault="00BA48AD" w:rsidP="00295095">
      <w:pPr>
        <w:spacing w:line="360" w:lineRule="auto"/>
        <w:jc w:val="both"/>
      </w:pPr>
      <w:r>
        <w:t>From the in-depth analysis of the interviews with COPD patients,</w:t>
      </w:r>
      <w:r w:rsidR="00F11507">
        <w:t xml:space="preserve"> 5 overarching themes were found, </w:t>
      </w:r>
      <w:r w:rsidR="00C21B9B">
        <w:t>(see</w:t>
      </w:r>
      <w:r w:rsidR="005E2E0C">
        <w:rPr>
          <w:lang w:eastAsia="en-GB"/>
        </w:rPr>
        <w:t xml:space="preserve"> </w:t>
      </w:r>
      <w:r w:rsidR="005E2E0C" w:rsidRPr="00382598">
        <w:rPr>
          <w:b/>
          <w:lang w:eastAsia="en-GB"/>
        </w:rPr>
        <w:t>Table 3</w:t>
      </w:r>
      <w:r w:rsidR="00C21B9B">
        <w:rPr>
          <w:lang w:eastAsia="en-GB"/>
        </w:rPr>
        <w:t>)</w:t>
      </w:r>
      <w:r w:rsidR="009F484B">
        <w:rPr>
          <w:lang w:eastAsia="en-GB"/>
        </w:rPr>
        <w:t>.</w:t>
      </w:r>
      <w:bookmarkEnd w:id="5"/>
      <w:r w:rsidR="00295095" w:rsidRPr="00295095">
        <w:rPr>
          <w:rFonts w:cstheme="majorBidi"/>
          <w:color w:val="000000" w:themeColor="text1"/>
        </w:rPr>
        <w:t xml:space="preserve"> </w:t>
      </w:r>
      <w:r w:rsidR="00295095">
        <w:rPr>
          <w:rFonts w:cstheme="majorBidi"/>
          <w:color w:val="000000" w:themeColor="text1"/>
        </w:rPr>
        <w:t xml:space="preserve">Quotes </w:t>
      </w:r>
      <w:r w:rsidR="000550F5">
        <w:rPr>
          <w:rFonts w:cstheme="majorBidi"/>
          <w:color w:val="000000" w:themeColor="text1"/>
        </w:rPr>
        <w:t xml:space="preserve">were selected purposively and edited to illustrate the interpretation of patients’ thoughts. </w:t>
      </w:r>
      <w:r w:rsidR="00F51EFA">
        <w:rPr>
          <w:rFonts w:cstheme="majorBidi"/>
          <w:color w:val="000000" w:themeColor="text1"/>
        </w:rPr>
        <w:t>U</w:t>
      </w:r>
      <w:r w:rsidR="00295095">
        <w:t xml:space="preserve">nnecessary information or irrelevant pauses were removed. </w:t>
      </w:r>
    </w:p>
    <w:tbl>
      <w:tblPr>
        <w:tblStyle w:val="GridTable6Colorful"/>
        <w:tblpPr w:leftFromText="180" w:rightFromText="180" w:topFromText="40" w:bottomFromText="40" w:vertAnchor="text" w:horzAnchor="margin" w:tblpY="338"/>
        <w:tblW w:w="0" w:type="auto"/>
        <w:tblLook w:val="04A0" w:firstRow="1" w:lastRow="0" w:firstColumn="1" w:lastColumn="0" w:noHBand="0" w:noVBand="1"/>
      </w:tblPr>
      <w:tblGrid>
        <w:gridCol w:w="4385"/>
        <w:gridCol w:w="4393"/>
      </w:tblGrid>
      <w:tr w:rsidR="009F484B" w14:paraId="6522FFF8" w14:textId="77777777" w:rsidTr="009F48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78" w:type="dxa"/>
            <w:gridSpan w:val="2"/>
            <w:hideMark/>
          </w:tcPr>
          <w:p w14:paraId="063CCA21" w14:textId="563276BF" w:rsidR="009F484B" w:rsidRPr="006329EB" w:rsidRDefault="005E2E0C" w:rsidP="00A43AAA">
            <w:pPr>
              <w:spacing w:line="276" w:lineRule="auto"/>
              <w:jc w:val="center"/>
              <w:rPr>
                <w:b w:val="0"/>
                <w:sz w:val="24"/>
                <w:szCs w:val="24"/>
              </w:rPr>
            </w:pPr>
            <w:bookmarkStart w:id="7" w:name="_Toc531619498"/>
            <w:r>
              <w:rPr>
                <w:sz w:val="24"/>
                <w:szCs w:val="24"/>
              </w:rPr>
              <w:t>Table 3</w:t>
            </w:r>
            <w:r w:rsidR="009F484B" w:rsidRPr="006329EB">
              <w:rPr>
                <w:sz w:val="24"/>
                <w:szCs w:val="24"/>
              </w:rPr>
              <w:t xml:space="preserve"> </w:t>
            </w:r>
            <w:r w:rsidR="008D5324">
              <w:rPr>
                <w:sz w:val="24"/>
                <w:szCs w:val="24"/>
              </w:rPr>
              <w:t xml:space="preserve">- </w:t>
            </w:r>
            <w:r w:rsidR="009F484B" w:rsidRPr="006329EB">
              <w:rPr>
                <w:sz w:val="24"/>
                <w:szCs w:val="24"/>
              </w:rPr>
              <w:t>List of themes</w:t>
            </w:r>
            <w:bookmarkEnd w:id="7"/>
          </w:p>
        </w:tc>
      </w:tr>
      <w:tr w:rsidR="009F484B" w14:paraId="1EF704A6" w14:textId="77777777" w:rsidTr="009F48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5" w:type="dxa"/>
            <w:hideMark/>
          </w:tcPr>
          <w:p w14:paraId="0AC2BED7" w14:textId="77777777" w:rsidR="009F484B" w:rsidRPr="009F484B" w:rsidRDefault="009F484B" w:rsidP="00A43AAA">
            <w:pPr>
              <w:spacing w:line="276" w:lineRule="auto"/>
            </w:pPr>
            <w:r w:rsidRPr="009F484B">
              <w:t>Super-ordinate themes</w:t>
            </w:r>
          </w:p>
        </w:tc>
        <w:tc>
          <w:tcPr>
            <w:tcW w:w="4393" w:type="dxa"/>
            <w:hideMark/>
          </w:tcPr>
          <w:p w14:paraId="6C1FE73D" w14:textId="77777777" w:rsidR="009F484B" w:rsidRDefault="009F484B" w:rsidP="00A43AAA">
            <w:pPr>
              <w:spacing w:line="276" w:lineRule="auto"/>
              <w:cnfStyle w:val="000000100000" w:firstRow="0" w:lastRow="0" w:firstColumn="0" w:lastColumn="0" w:oddVBand="0" w:evenVBand="0" w:oddHBand="1" w:evenHBand="0" w:firstRowFirstColumn="0" w:firstRowLastColumn="0" w:lastRowFirstColumn="0" w:lastRowLastColumn="0"/>
              <w:rPr>
                <w:b/>
              </w:rPr>
            </w:pPr>
            <w:r>
              <w:rPr>
                <w:b/>
              </w:rPr>
              <w:t>Lower-order themes</w:t>
            </w:r>
          </w:p>
        </w:tc>
      </w:tr>
      <w:tr w:rsidR="009F484B" w14:paraId="4528C251" w14:textId="77777777" w:rsidTr="009F484B">
        <w:trPr>
          <w:trHeight w:val="500"/>
        </w:trPr>
        <w:tc>
          <w:tcPr>
            <w:cnfStyle w:val="001000000000" w:firstRow="0" w:lastRow="0" w:firstColumn="1" w:lastColumn="0" w:oddVBand="0" w:evenVBand="0" w:oddHBand="0" w:evenHBand="0" w:firstRowFirstColumn="0" w:firstRowLastColumn="0" w:lastRowFirstColumn="0" w:lastRowLastColumn="0"/>
            <w:tcW w:w="4385" w:type="dxa"/>
            <w:hideMark/>
          </w:tcPr>
          <w:p w14:paraId="057A26F4" w14:textId="339D4BCD" w:rsidR="009F484B" w:rsidRDefault="000550F5" w:rsidP="000550F5">
            <w:pPr>
              <w:spacing w:line="276" w:lineRule="auto"/>
              <w:jc w:val="both"/>
            </w:pPr>
            <w:r>
              <w:t>Preferred p</w:t>
            </w:r>
            <w:r w:rsidR="009F484B">
              <w:t>erson to discuss palliative care</w:t>
            </w:r>
          </w:p>
        </w:tc>
        <w:tc>
          <w:tcPr>
            <w:tcW w:w="4393" w:type="dxa"/>
            <w:hideMark/>
          </w:tcPr>
          <w:p w14:paraId="3A351F87" w14:textId="3471CE8A" w:rsidR="009F484B" w:rsidRPr="00C117D7"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C117D7">
              <w:t>Assessment of competency</w:t>
            </w:r>
          </w:p>
          <w:p w14:paraId="2307636C" w14:textId="0D0D6086" w:rsidR="009F484B" w:rsidRPr="00C117D7"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C117D7">
              <w:t xml:space="preserve">Building of a trusted relationship </w:t>
            </w:r>
          </w:p>
          <w:p w14:paraId="6D7DF6DB" w14:textId="553CA6BB" w:rsidR="009F484B" w:rsidRPr="00F6113A"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C3770E">
              <w:t>Practicalit</w:t>
            </w:r>
            <w:r w:rsidRPr="00F6113A">
              <w:t>ies of discussions</w:t>
            </w:r>
          </w:p>
          <w:p w14:paraId="14741A7C" w14:textId="12D53AAA" w:rsidR="009F484B" w:rsidRPr="00A44A88"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A44A88">
              <w:t>Care authority</w:t>
            </w:r>
          </w:p>
        </w:tc>
      </w:tr>
      <w:tr w:rsidR="009F484B" w14:paraId="03AA3955" w14:textId="77777777" w:rsidTr="009F48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5" w:type="dxa"/>
            <w:hideMark/>
          </w:tcPr>
          <w:p w14:paraId="47B36AE7" w14:textId="7991B357" w:rsidR="009F484B" w:rsidRDefault="000550F5" w:rsidP="000550F5">
            <w:pPr>
              <w:spacing w:line="276" w:lineRule="auto"/>
              <w:jc w:val="both"/>
            </w:pPr>
            <w:r>
              <w:t>Preferred t</w:t>
            </w:r>
            <w:r w:rsidR="009F484B">
              <w:t>iming for palliative care discussions</w:t>
            </w:r>
          </w:p>
        </w:tc>
        <w:tc>
          <w:tcPr>
            <w:tcW w:w="4393" w:type="dxa"/>
            <w:hideMark/>
          </w:tcPr>
          <w:p w14:paraId="4918F2B7" w14:textId="659A0AD0" w:rsidR="009F484B" w:rsidRPr="00C117D7" w:rsidRDefault="009F484B" w:rsidP="009610B2">
            <w:pPr>
              <w:pStyle w:val="ListParagraph"/>
              <w:numPr>
                <w:ilvl w:val="0"/>
                <w:numId w:val="24"/>
              </w:numPr>
              <w:ind w:left="180" w:hanging="180"/>
              <w:jc w:val="both"/>
              <w:cnfStyle w:val="000000100000" w:firstRow="0" w:lastRow="0" w:firstColumn="0" w:lastColumn="0" w:oddVBand="0" w:evenVBand="0" w:oddHBand="1" w:evenHBand="0" w:firstRowFirstColumn="0" w:firstRowLastColumn="0" w:lastRowFirstColumn="0" w:lastRowLastColumn="0"/>
            </w:pPr>
            <w:r w:rsidRPr="00C117D7">
              <w:t>In the future: “Becoming unwell”</w:t>
            </w:r>
          </w:p>
          <w:p w14:paraId="5D24254E" w14:textId="619DB14A" w:rsidR="009F484B" w:rsidRPr="00C117D7" w:rsidRDefault="009F484B" w:rsidP="009610B2">
            <w:pPr>
              <w:pStyle w:val="ListParagraph"/>
              <w:numPr>
                <w:ilvl w:val="0"/>
                <w:numId w:val="24"/>
              </w:numPr>
              <w:ind w:left="180" w:hanging="180"/>
              <w:jc w:val="both"/>
              <w:cnfStyle w:val="000000100000" w:firstRow="0" w:lastRow="0" w:firstColumn="0" w:lastColumn="0" w:oddVBand="0" w:evenVBand="0" w:oddHBand="1" w:evenHBand="0" w:firstRowFirstColumn="0" w:firstRowLastColumn="0" w:lastRowFirstColumn="0" w:lastRowLastColumn="0"/>
            </w:pPr>
            <w:r w:rsidRPr="00C117D7">
              <w:t>Present moment: “Ready now”</w:t>
            </w:r>
          </w:p>
          <w:p w14:paraId="4EB7FE79" w14:textId="79A75B04" w:rsidR="009F484B" w:rsidRPr="00C3770E" w:rsidRDefault="009F484B" w:rsidP="009610B2">
            <w:pPr>
              <w:pStyle w:val="ListParagraph"/>
              <w:numPr>
                <w:ilvl w:val="0"/>
                <w:numId w:val="24"/>
              </w:numPr>
              <w:ind w:left="180" w:hanging="180"/>
              <w:jc w:val="both"/>
              <w:cnfStyle w:val="000000100000" w:firstRow="0" w:lastRow="0" w:firstColumn="0" w:lastColumn="0" w:oddVBand="0" w:evenVBand="0" w:oddHBand="1" w:evenHBand="0" w:firstRowFirstColumn="0" w:firstRowLastColumn="0" w:lastRowFirstColumn="0" w:lastRowLastColumn="0"/>
            </w:pPr>
            <w:r w:rsidRPr="00C3770E">
              <w:t>COPD reviews and future uncertainty</w:t>
            </w:r>
          </w:p>
        </w:tc>
      </w:tr>
      <w:tr w:rsidR="009F484B" w14:paraId="59D1266F" w14:textId="77777777" w:rsidTr="009F484B">
        <w:tc>
          <w:tcPr>
            <w:cnfStyle w:val="001000000000" w:firstRow="0" w:lastRow="0" w:firstColumn="1" w:lastColumn="0" w:oddVBand="0" w:evenVBand="0" w:oddHBand="0" w:evenHBand="0" w:firstRowFirstColumn="0" w:firstRowLastColumn="0" w:lastRowFirstColumn="0" w:lastRowLastColumn="0"/>
            <w:tcW w:w="4385" w:type="dxa"/>
          </w:tcPr>
          <w:p w14:paraId="34662F65" w14:textId="245BA151" w:rsidR="009F484B" w:rsidRDefault="002C24D6" w:rsidP="002C24D6">
            <w:pPr>
              <w:spacing w:line="276" w:lineRule="auto"/>
              <w:jc w:val="both"/>
            </w:pPr>
            <w:r>
              <w:t>Initiating</w:t>
            </w:r>
            <w:r w:rsidR="009F484B">
              <w:t xml:space="preserve"> and conducting palliative care conversations</w:t>
            </w:r>
          </w:p>
        </w:tc>
        <w:tc>
          <w:tcPr>
            <w:tcW w:w="4393" w:type="dxa"/>
          </w:tcPr>
          <w:p w14:paraId="4F351466" w14:textId="6A485373" w:rsidR="009F484B" w:rsidRPr="00C117D7"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C117D7">
              <w:t>Initiating discussions with clinicians</w:t>
            </w:r>
          </w:p>
          <w:p w14:paraId="425C7DAC" w14:textId="73B6575D" w:rsidR="009F484B" w:rsidRPr="00C3770E"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C3770E">
              <w:t>Content of palliative care discussions</w:t>
            </w:r>
          </w:p>
          <w:p w14:paraId="714E098C" w14:textId="35427CE7" w:rsidR="009F484B" w:rsidRPr="00A44A88"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A44A88">
              <w:t>Sharing the decision-making process</w:t>
            </w:r>
          </w:p>
        </w:tc>
      </w:tr>
      <w:tr w:rsidR="009F484B" w14:paraId="18037930" w14:textId="77777777" w:rsidTr="009F48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85" w:type="dxa"/>
          </w:tcPr>
          <w:p w14:paraId="47BC63CA" w14:textId="52BE75F8" w:rsidR="009F484B" w:rsidRDefault="009F484B" w:rsidP="00A43AAA">
            <w:pPr>
              <w:spacing w:line="276" w:lineRule="auto"/>
              <w:jc w:val="both"/>
            </w:pPr>
            <w:r>
              <w:t>Palliative care and the end of life</w:t>
            </w:r>
          </w:p>
        </w:tc>
        <w:tc>
          <w:tcPr>
            <w:tcW w:w="4393" w:type="dxa"/>
          </w:tcPr>
          <w:p w14:paraId="214D12B4" w14:textId="6FC092F1" w:rsidR="009F484B" w:rsidRPr="00C117D7" w:rsidRDefault="009F484B" w:rsidP="009610B2">
            <w:pPr>
              <w:pStyle w:val="ListParagraph"/>
              <w:numPr>
                <w:ilvl w:val="0"/>
                <w:numId w:val="24"/>
              </w:numPr>
              <w:ind w:left="180" w:hanging="180"/>
              <w:jc w:val="both"/>
              <w:cnfStyle w:val="000000100000" w:firstRow="0" w:lastRow="0" w:firstColumn="0" w:lastColumn="0" w:oddVBand="0" w:evenVBand="0" w:oddHBand="1" w:evenHBand="0" w:firstRowFirstColumn="0" w:firstRowLastColumn="0" w:lastRowFirstColumn="0" w:lastRowLastColumn="0"/>
            </w:pPr>
            <w:r w:rsidRPr="00C117D7">
              <w:t>Previous discussions and next steps</w:t>
            </w:r>
          </w:p>
          <w:p w14:paraId="24D34076" w14:textId="49D21E50" w:rsidR="009F484B" w:rsidRPr="00C117D7" w:rsidRDefault="009F484B" w:rsidP="009610B2">
            <w:pPr>
              <w:pStyle w:val="ListParagraph"/>
              <w:numPr>
                <w:ilvl w:val="0"/>
                <w:numId w:val="24"/>
              </w:numPr>
              <w:ind w:left="180" w:hanging="180"/>
              <w:jc w:val="both"/>
              <w:cnfStyle w:val="000000100000" w:firstRow="0" w:lastRow="0" w:firstColumn="0" w:lastColumn="0" w:oddVBand="0" w:evenVBand="0" w:oddHBand="1" w:evenHBand="0" w:firstRowFirstColumn="0" w:firstRowLastColumn="0" w:lastRowFirstColumn="0" w:lastRowLastColumn="0"/>
            </w:pPr>
            <w:r w:rsidRPr="00C117D7">
              <w:t xml:space="preserve">Barriers and effects of discussions </w:t>
            </w:r>
          </w:p>
          <w:p w14:paraId="575CA3C4" w14:textId="1CE1B928" w:rsidR="009F484B" w:rsidRPr="00C3770E" w:rsidRDefault="009F484B" w:rsidP="009610B2">
            <w:pPr>
              <w:pStyle w:val="ListParagraph"/>
              <w:numPr>
                <w:ilvl w:val="0"/>
                <w:numId w:val="24"/>
              </w:numPr>
              <w:ind w:left="180" w:hanging="180"/>
              <w:jc w:val="both"/>
              <w:cnfStyle w:val="000000100000" w:firstRow="0" w:lastRow="0" w:firstColumn="0" w:lastColumn="0" w:oddVBand="0" w:evenVBand="0" w:oddHBand="1" w:evenHBand="0" w:firstRowFirstColumn="0" w:firstRowLastColumn="0" w:lastRowFirstColumn="0" w:lastRowLastColumn="0"/>
            </w:pPr>
            <w:r w:rsidRPr="00C3770E">
              <w:t>Comfort care when approaching the dying moment</w:t>
            </w:r>
          </w:p>
        </w:tc>
      </w:tr>
      <w:tr w:rsidR="009F484B" w14:paraId="1208A5DA" w14:textId="77777777" w:rsidTr="009F484B">
        <w:tc>
          <w:tcPr>
            <w:cnfStyle w:val="001000000000" w:firstRow="0" w:lastRow="0" w:firstColumn="1" w:lastColumn="0" w:oddVBand="0" w:evenVBand="0" w:oddHBand="0" w:evenHBand="0" w:firstRowFirstColumn="0" w:firstRowLastColumn="0" w:lastRowFirstColumn="0" w:lastRowLastColumn="0"/>
            <w:tcW w:w="4385" w:type="dxa"/>
          </w:tcPr>
          <w:p w14:paraId="584CD7E4" w14:textId="1A89020F" w:rsidR="009F484B" w:rsidRDefault="009F484B" w:rsidP="00A43AAA">
            <w:pPr>
              <w:spacing w:line="276" w:lineRule="auto"/>
              <w:jc w:val="both"/>
            </w:pPr>
            <w:r>
              <w:t>Future with COPD</w:t>
            </w:r>
          </w:p>
        </w:tc>
        <w:tc>
          <w:tcPr>
            <w:tcW w:w="4393" w:type="dxa"/>
          </w:tcPr>
          <w:p w14:paraId="17031B2D" w14:textId="1520BAB7" w:rsidR="009F484B" w:rsidRPr="00C117D7"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C117D7">
              <w:t>Inevitable progression of COPD</w:t>
            </w:r>
          </w:p>
          <w:p w14:paraId="6D363C8D" w14:textId="23A7B9FA" w:rsidR="009F484B" w:rsidRPr="00C117D7"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C117D7">
              <w:t xml:space="preserve"> “I accept all treatment</w:t>
            </w:r>
            <w:r w:rsidR="00A75A27" w:rsidRPr="00C117D7">
              <w:t>s</w:t>
            </w:r>
            <w:r w:rsidRPr="00C117D7">
              <w:t>, if they are beneficial”</w:t>
            </w:r>
          </w:p>
          <w:p w14:paraId="54BDD7B2" w14:textId="491A698A" w:rsidR="009F484B" w:rsidRPr="00F6113A" w:rsidRDefault="009F484B" w:rsidP="009610B2">
            <w:pPr>
              <w:pStyle w:val="ListParagraph"/>
              <w:numPr>
                <w:ilvl w:val="0"/>
                <w:numId w:val="24"/>
              </w:numPr>
              <w:ind w:left="180" w:hanging="180"/>
              <w:jc w:val="both"/>
              <w:cnfStyle w:val="000000000000" w:firstRow="0" w:lastRow="0" w:firstColumn="0" w:lastColumn="0" w:oddVBand="0" w:evenVBand="0" w:oddHBand="0" w:evenHBand="0" w:firstRowFirstColumn="0" w:firstRowLastColumn="0" w:lastRowFirstColumn="0" w:lastRowLastColumn="0"/>
            </w:pPr>
            <w:r w:rsidRPr="00C3770E">
              <w:t xml:space="preserve">Care and </w:t>
            </w:r>
            <w:r w:rsidRPr="00F6113A">
              <w:t>treatment options</w:t>
            </w:r>
          </w:p>
        </w:tc>
      </w:tr>
    </w:tbl>
    <w:p w14:paraId="0DC4404F" w14:textId="77777777" w:rsidR="00BA48AD" w:rsidRDefault="00BA48AD" w:rsidP="00A43AAA">
      <w:pPr>
        <w:spacing w:line="360" w:lineRule="auto"/>
        <w:jc w:val="both"/>
        <w:rPr>
          <w:rFonts w:cstheme="majorBidi"/>
          <w:color w:val="000000" w:themeColor="text1"/>
        </w:rPr>
      </w:pPr>
    </w:p>
    <w:p w14:paraId="76698FF0" w14:textId="61C8AFD6" w:rsidR="00937DD7" w:rsidRDefault="00F51EFA" w:rsidP="00A43AAA">
      <w:pPr>
        <w:spacing w:line="360" w:lineRule="auto"/>
        <w:jc w:val="both"/>
        <w:rPr>
          <w:rFonts w:cstheme="majorBidi"/>
          <w:color w:val="000000" w:themeColor="text1"/>
          <w:sz w:val="24"/>
        </w:rPr>
      </w:pPr>
      <w:r>
        <w:rPr>
          <w:rFonts w:cstheme="majorBidi"/>
          <w:color w:val="000000" w:themeColor="text1"/>
          <w:sz w:val="24"/>
        </w:rPr>
        <w:t>P</w:t>
      </w:r>
      <w:r w:rsidR="00937DD7">
        <w:rPr>
          <w:rFonts w:cstheme="majorBidi"/>
          <w:color w:val="000000" w:themeColor="text1"/>
          <w:sz w:val="24"/>
        </w:rPr>
        <w:t xml:space="preserve">atients differed in their preferences for the timing and nature of palliative care discussions, regardless of </w:t>
      </w:r>
      <w:r w:rsidR="00141DD0">
        <w:rPr>
          <w:rFonts w:cstheme="majorBidi"/>
          <w:color w:val="000000" w:themeColor="text1"/>
          <w:sz w:val="24"/>
        </w:rPr>
        <w:t xml:space="preserve">their </w:t>
      </w:r>
      <w:r w:rsidR="00937DD7">
        <w:rPr>
          <w:rFonts w:cstheme="majorBidi"/>
          <w:color w:val="000000" w:themeColor="text1"/>
          <w:sz w:val="24"/>
        </w:rPr>
        <w:t xml:space="preserve">disease severity. </w:t>
      </w:r>
      <w:r w:rsidR="00376A70">
        <w:rPr>
          <w:rFonts w:cstheme="majorBidi"/>
          <w:color w:val="000000" w:themeColor="text1"/>
          <w:sz w:val="24"/>
        </w:rPr>
        <w:t xml:space="preserve">Table 4 displays </w:t>
      </w:r>
      <w:r w:rsidR="000102FA">
        <w:rPr>
          <w:rFonts w:cstheme="majorBidi"/>
          <w:color w:val="000000" w:themeColor="text1"/>
          <w:sz w:val="24"/>
        </w:rPr>
        <w:t xml:space="preserve">the distribution of </w:t>
      </w:r>
      <w:r w:rsidR="00376A70">
        <w:rPr>
          <w:rFonts w:cstheme="majorBidi"/>
          <w:color w:val="000000" w:themeColor="text1"/>
          <w:sz w:val="24"/>
        </w:rPr>
        <w:t xml:space="preserve">patient’s preferences </w:t>
      </w:r>
      <w:r w:rsidR="000102FA">
        <w:rPr>
          <w:rFonts w:cstheme="majorBidi"/>
          <w:color w:val="000000" w:themeColor="text1"/>
          <w:sz w:val="24"/>
        </w:rPr>
        <w:t>per domain of the timing and nature of palliative care discussions – person, timing and approach.</w:t>
      </w:r>
    </w:p>
    <w:p w14:paraId="3585398F" w14:textId="77777777" w:rsidR="0095753B" w:rsidRDefault="0095753B" w:rsidP="00A43AAA">
      <w:pPr>
        <w:spacing w:line="360" w:lineRule="auto"/>
        <w:jc w:val="both"/>
        <w:rPr>
          <w:rFonts w:cstheme="majorBidi"/>
          <w:color w:val="000000" w:themeColor="text1"/>
          <w:sz w:val="24"/>
        </w:rPr>
      </w:pPr>
    </w:p>
    <w:tbl>
      <w:tblPr>
        <w:tblStyle w:val="GridTable6Colorful"/>
        <w:tblW w:w="0" w:type="auto"/>
        <w:tblLook w:val="04A0" w:firstRow="1" w:lastRow="0" w:firstColumn="1" w:lastColumn="0" w:noHBand="0" w:noVBand="1"/>
      </w:tblPr>
      <w:tblGrid>
        <w:gridCol w:w="4509"/>
        <w:gridCol w:w="14"/>
        <w:gridCol w:w="4493"/>
      </w:tblGrid>
      <w:tr w:rsidR="00937DD7" w14:paraId="33264FC1" w14:textId="77777777" w:rsidTr="009610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A8ECB9E" w14:textId="6B0E9A27" w:rsidR="00937DD7" w:rsidRDefault="00C42C22" w:rsidP="00F51EFA">
            <w:r>
              <w:rPr>
                <w:sz w:val="24"/>
              </w:rPr>
              <w:t>Table 4 -</w:t>
            </w:r>
            <w:r w:rsidR="00937DD7" w:rsidRPr="009610B2">
              <w:rPr>
                <w:sz w:val="24"/>
              </w:rPr>
              <w:t xml:space="preserve"> </w:t>
            </w:r>
            <w:r w:rsidR="00F51EFA">
              <w:rPr>
                <w:sz w:val="24"/>
              </w:rPr>
              <w:t>P</w:t>
            </w:r>
            <w:r w:rsidR="00937DD7" w:rsidRPr="009610B2">
              <w:rPr>
                <w:sz w:val="24"/>
              </w:rPr>
              <w:t>articipants with similar preferences for the timing and nature of palliative care discussions.</w:t>
            </w:r>
          </w:p>
        </w:tc>
      </w:tr>
      <w:tr w:rsidR="00937DD7" w14:paraId="1FEF0C8C" w14:textId="77777777" w:rsidTr="0096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9" w:type="dxa"/>
          </w:tcPr>
          <w:p w14:paraId="5FCE7368" w14:textId="77777777" w:rsidR="00937DD7" w:rsidRPr="009610B2" w:rsidRDefault="00937DD7" w:rsidP="00C42C22">
            <w:pPr>
              <w:jc w:val="center"/>
              <w:rPr>
                <w:i/>
              </w:rPr>
            </w:pPr>
            <w:r w:rsidRPr="00937DD7">
              <w:rPr>
                <w:i/>
              </w:rPr>
              <w:t>Patient’s preferences</w:t>
            </w:r>
          </w:p>
        </w:tc>
        <w:tc>
          <w:tcPr>
            <w:tcW w:w="4507" w:type="dxa"/>
            <w:gridSpan w:val="2"/>
          </w:tcPr>
          <w:p w14:paraId="0E2E43E3" w14:textId="77777777" w:rsidR="00937DD7" w:rsidRPr="00B54EA3" w:rsidRDefault="00937DD7" w:rsidP="00C42C22">
            <w:pPr>
              <w:jc w:val="center"/>
              <w:cnfStyle w:val="000000100000" w:firstRow="0" w:lastRow="0" w:firstColumn="0" w:lastColumn="0" w:oddVBand="0" w:evenVBand="0" w:oddHBand="1" w:evenHBand="0" w:firstRowFirstColumn="0" w:firstRowLastColumn="0" w:lastRowFirstColumn="0" w:lastRowLastColumn="0"/>
              <w:rPr>
                <w:b/>
              </w:rPr>
            </w:pPr>
            <w:r>
              <w:rPr>
                <w:b/>
                <w:i/>
              </w:rPr>
              <w:t>Number of patients</w:t>
            </w:r>
          </w:p>
        </w:tc>
      </w:tr>
      <w:tr w:rsidR="00937DD7" w14:paraId="7890F898" w14:textId="77777777" w:rsidTr="009610B2">
        <w:tc>
          <w:tcPr>
            <w:cnfStyle w:val="001000000000" w:firstRow="0" w:lastRow="0" w:firstColumn="1" w:lastColumn="0" w:oddVBand="0" w:evenVBand="0" w:oddHBand="0" w:evenHBand="0" w:firstRowFirstColumn="0" w:firstRowLastColumn="0" w:lastRowFirstColumn="0" w:lastRowLastColumn="0"/>
            <w:tcW w:w="9016" w:type="dxa"/>
            <w:gridSpan w:val="3"/>
          </w:tcPr>
          <w:p w14:paraId="30C1095D" w14:textId="77777777" w:rsidR="00937DD7" w:rsidRPr="009610B2" w:rsidRDefault="00937DD7" w:rsidP="00C42C22">
            <w:r w:rsidRPr="00937DD7">
              <w:lastRenderedPageBreak/>
              <w:t>Preferred healthcare professional</w:t>
            </w:r>
          </w:p>
        </w:tc>
      </w:tr>
      <w:tr w:rsidR="00937DD7" w14:paraId="48AB6930" w14:textId="77777777" w:rsidTr="0096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9" w:type="dxa"/>
          </w:tcPr>
          <w:p w14:paraId="6C9DC7D1" w14:textId="77777777" w:rsidR="00937DD7" w:rsidRPr="009610B2" w:rsidRDefault="00937DD7" w:rsidP="00C42C22">
            <w:pPr>
              <w:rPr>
                <w:b w:val="0"/>
              </w:rPr>
            </w:pPr>
            <w:r w:rsidRPr="00141DD0">
              <w:t>General Practitioner</w:t>
            </w:r>
          </w:p>
        </w:tc>
        <w:tc>
          <w:tcPr>
            <w:tcW w:w="4507" w:type="dxa"/>
            <w:gridSpan w:val="2"/>
          </w:tcPr>
          <w:p w14:paraId="7C078CA4" w14:textId="77777777" w:rsidR="00937DD7" w:rsidRDefault="00937DD7" w:rsidP="00C42C22">
            <w:pPr>
              <w:jc w:val="center"/>
              <w:cnfStyle w:val="000000100000" w:firstRow="0" w:lastRow="0" w:firstColumn="0" w:lastColumn="0" w:oddVBand="0" w:evenVBand="0" w:oddHBand="1" w:evenHBand="0" w:firstRowFirstColumn="0" w:firstRowLastColumn="0" w:lastRowFirstColumn="0" w:lastRowLastColumn="0"/>
            </w:pPr>
            <w:r>
              <w:t>10</w:t>
            </w:r>
          </w:p>
        </w:tc>
      </w:tr>
      <w:tr w:rsidR="00937DD7" w14:paraId="7EBD82B3" w14:textId="77777777" w:rsidTr="009610B2">
        <w:tc>
          <w:tcPr>
            <w:cnfStyle w:val="001000000000" w:firstRow="0" w:lastRow="0" w:firstColumn="1" w:lastColumn="0" w:oddVBand="0" w:evenVBand="0" w:oddHBand="0" w:evenHBand="0" w:firstRowFirstColumn="0" w:firstRowLastColumn="0" w:lastRowFirstColumn="0" w:lastRowLastColumn="0"/>
            <w:tcW w:w="4509" w:type="dxa"/>
          </w:tcPr>
          <w:p w14:paraId="72EF28C8" w14:textId="77777777" w:rsidR="00937DD7" w:rsidRPr="009610B2" w:rsidRDefault="00937DD7" w:rsidP="00C42C22">
            <w:pPr>
              <w:rPr>
                <w:b w:val="0"/>
              </w:rPr>
            </w:pPr>
            <w:r w:rsidRPr="00141DD0">
              <w:t>Respiratory Consultant</w:t>
            </w:r>
          </w:p>
        </w:tc>
        <w:tc>
          <w:tcPr>
            <w:tcW w:w="4507" w:type="dxa"/>
            <w:gridSpan w:val="2"/>
          </w:tcPr>
          <w:p w14:paraId="5BFC7265" w14:textId="77777777" w:rsidR="00937DD7" w:rsidRDefault="00937DD7" w:rsidP="00C42C22">
            <w:pPr>
              <w:jc w:val="center"/>
              <w:cnfStyle w:val="000000000000" w:firstRow="0" w:lastRow="0" w:firstColumn="0" w:lastColumn="0" w:oddVBand="0" w:evenVBand="0" w:oddHBand="0" w:evenHBand="0" w:firstRowFirstColumn="0" w:firstRowLastColumn="0" w:lastRowFirstColumn="0" w:lastRowLastColumn="0"/>
            </w:pPr>
            <w:r>
              <w:t>9</w:t>
            </w:r>
          </w:p>
        </w:tc>
      </w:tr>
      <w:tr w:rsidR="00937DD7" w14:paraId="022E083E" w14:textId="77777777" w:rsidTr="0096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9" w:type="dxa"/>
          </w:tcPr>
          <w:p w14:paraId="474C1074" w14:textId="77777777" w:rsidR="00937DD7" w:rsidRPr="009610B2" w:rsidRDefault="00937DD7" w:rsidP="00C42C22">
            <w:pPr>
              <w:rPr>
                <w:b w:val="0"/>
              </w:rPr>
            </w:pPr>
            <w:r w:rsidRPr="00141DD0">
              <w:t xml:space="preserve">Practice Nurse with respiratory expertise </w:t>
            </w:r>
          </w:p>
        </w:tc>
        <w:tc>
          <w:tcPr>
            <w:tcW w:w="4507" w:type="dxa"/>
            <w:gridSpan w:val="2"/>
          </w:tcPr>
          <w:p w14:paraId="4C1FFCB2" w14:textId="77777777" w:rsidR="00937DD7" w:rsidRDefault="00937DD7" w:rsidP="00C42C22">
            <w:pPr>
              <w:jc w:val="center"/>
              <w:cnfStyle w:val="000000100000" w:firstRow="0" w:lastRow="0" w:firstColumn="0" w:lastColumn="0" w:oddVBand="0" w:evenVBand="0" w:oddHBand="1" w:evenHBand="0" w:firstRowFirstColumn="0" w:firstRowLastColumn="0" w:lastRowFirstColumn="0" w:lastRowLastColumn="0"/>
            </w:pPr>
            <w:r>
              <w:t>8</w:t>
            </w:r>
          </w:p>
        </w:tc>
      </w:tr>
      <w:tr w:rsidR="00937DD7" w14:paraId="5F3AA624" w14:textId="77777777" w:rsidTr="009610B2">
        <w:tc>
          <w:tcPr>
            <w:cnfStyle w:val="001000000000" w:firstRow="0" w:lastRow="0" w:firstColumn="1" w:lastColumn="0" w:oddVBand="0" w:evenVBand="0" w:oddHBand="0" w:evenHBand="0" w:firstRowFirstColumn="0" w:firstRowLastColumn="0" w:lastRowFirstColumn="0" w:lastRowLastColumn="0"/>
            <w:tcW w:w="9016" w:type="dxa"/>
            <w:gridSpan w:val="3"/>
          </w:tcPr>
          <w:p w14:paraId="3AFEE241" w14:textId="77777777" w:rsidR="00937DD7" w:rsidRPr="009610B2" w:rsidRDefault="00937DD7" w:rsidP="00C42C22">
            <w:r w:rsidRPr="00937DD7">
              <w:t>Timing for discussions</w:t>
            </w:r>
          </w:p>
        </w:tc>
      </w:tr>
      <w:tr w:rsidR="00937DD7" w14:paraId="0BFF00AF" w14:textId="77777777" w:rsidTr="0096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9" w:type="dxa"/>
          </w:tcPr>
          <w:p w14:paraId="68048B57" w14:textId="77777777" w:rsidR="00937DD7" w:rsidRPr="009610B2" w:rsidRDefault="00937DD7" w:rsidP="00C42C22">
            <w:pPr>
              <w:rPr>
                <w:b w:val="0"/>
              </w:rPr>
            </w:pPr>
            <w:r w:rsidRPr="00141DD0">
              <w:t xml:space="preserve">Distant future </w:t>
            </w:r>
          </w:p>
        </w:tc>
        <w:tc>
          <w:tcPr>
            <w:tcW w:w="4507" w:type="dxa"/>
            <w:gridSpan w:val="2"/>
          </w:tcPr>
          <w:p w14:paraId="116287C3" w14:textId="77777777" w:rsidR="00937DD7" w:rsidRDefault="00937DD7" w:rsidP="00C42C22">
            <w:pPr>
              <w:jc w:val="center"/>
              <w:cnfStyle w:val="000000100000" w:firstRow="0" w:lastRow="0" w:firstColumn="0" w:lastColumn="0" w:oddVBand="0" w:evenVBand="0" w:oddHBand="1" w:evenHBand="0" w:firstRowFirstColumn="0" w:firstRowLastColumn="0" w:lastRowFirstColumn="0" w:lastRowLastColumn="0"/>
            </w:pPr>
            <w:r>
              <w:t>17</w:t>
            </w:r>
          </w:p>
        </w:tc>
      </w:tr>
      <w:tr w:rsidR="00937DD7" w14:paraId="03658188" w14:textId="77777777" w:rsidTr="009610B2">
        <w:tc>
          <w:tcPr>
            <w:cnfStyle w:val="001000000000" w:firstRow="0" w:lastRow="0" w:firstColumn="1" w:lastColumn="0" w:oddVBand="0" w:evenVBand="0" w:oddHBand="0" w:evenHBand="0" w:firstRowFirstColumn="0" w:firstRowLastColumn="0" w:lastRowFirstColumn="0" w:lastRowLastColumn="0"/>
            <w:tcW w:w="4509" w:type="dxa"/>
          </w:tcPr>
          <w:p w14:paraId="50C9FFEE" w14:textId="77777777" w:rsidR="00937DD7" w:rsidRPr="009610B2" w:rsidRDefault="00937DD7" w:rsidP="00C42C22">
            <w:pPr>
              <w:rPr>
                <w:b w:val="0"/>
              </w:rPr>
            </w:pPr>
            <w:r w:rsidRPr="00141DD0">
              <w:t>Present moment</w:t>
            </w:r>
          </w:p>
        </w:tc>
        <w:tc>
          <w:tcPr>
            <w:tcW w:w="4507" w:type="dxa"/>
            <w:gridSpan w:val="2"/>
          </w:tcPr>
          <w:p w14:paraId="706C3CCD" w14:textId="77777777" w:rsidR="00937DD7" w:rsidRDefault="00937DD7" w:rsidP="00C42C22">
            <w:pPr>
              <w:jc w:val="center"/>
              <w:cnfStyle w:val="000000000000" w:firstRow="0" w:lastRow="0" w:firstColumn="0" w:lastColumn="0" w:oddVBand="0" w:evenVBand="0" w:oddHBand="0" w:evenHBand="0" w:firstRowFirstColumn="0" w:firstRowLastColumn="0" w:lastRowFirstColumn="0" w:lastRowLastColumn="0"/>
            </w:pPr>
            <w:r>
              <w:t>8</w:t>
            </w:r>
          </w:p>
        </w:tc>
      </w:tr>
      <w:tr w:rsidR="00937DD7" w14:paraId="3A05F22B" w14:textId="77777777" w:rsidTr="0096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6826F806" w14:textId="77777777" w:rsidR="00937DD7" w:rsidRPr="009610B2" w:rsidRDefault="00937DD7" w:rsidP="00C42C22">
            <w:r w:rsidRPr="00937DD7">
              <w:t>Who should start the discussion?</w:t>
            </w:r>
          </w:p>
        </w:tc>
      </w:tr>
      <w:tr w:rsidR="00937DD7" w14:paraId="5036B276" w14:textId="77777777" w:rsidTr="009610B2">
        <w:tc>
          <w:tcPr>
            <w:cnfStyle w:val="001000000000" w:firstRow="0" w:lastRow="0" w:firstColumn="1" w:lastColumn="0" w:oddVBand="0" w:evenVBand="0" w:oddHBand="0" w:evenHBand="0" w:firstRowFirstColumn="0" w:firstRowLastColumn="0" w:lastRowFirstColumn="0" w:lastRowLastColumn="0"/>
            <w:tcW w:w="4509" w:type="dxa"/>
          </w:tcPr>
          <w:p w14:paraId="11283C5B" w14:textId="77777777" w:rsidR="00937DD7" w:rsidRPr="009610B2" w:rsidRDefault="00937DD7" w:rsidP="00C42C22">
            <w:pPr>
              <w:rPr>
                <w:b w:val="0"/>
              </w:rPr>
            </w:pPr>
            <w:r w:rsidRPr="00141DD0">
              <w:t>Healthcare professional</w:t>
            </w:r>
          </w:p>
        </w:tc>
        <w:tc>
          <w:tcPr>
            <w:tcW w:w="4507" w:type="dxa"/>
            <w:gridSpan w:val="2"/>
          </w:tcPr>
          <w:p w14:paraId="4FA035A4" w14:textId="77777777" w:rsidR="00937DD7" w:rsidRDefault="00937DD7" w:rsidP="00C42C22">
            <w:pPr>
              <w:jc w:val="center"/>
              <w:cnfStyle w:val="000000000000" w:firstRow="0" w:lastRow="0" w:firstColumn="0" w:lastColumn="0" w:oddVBand="0" w:evenVBand="0" w:oddHBand="0" w:evenHBand="0" w:firstRowFirstColumn="0" w:firstRowLastColumn="0" w:lastRowFirstColumn="0" w:lastRowLastColumn="0"/>
            </w:pPr>
            <w:r>
              <w:t>19</w:t>
            </w:r>
          </w:p>
        </w:tc>
      </w:tr>
      <w:tr w:rsidR="00937DD7" w14:paraId="17CC26A4" w14:textId="77777777" w:rsidTr="0096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9" w:type="dxa"/>
          </w:tcPr>
          <w:p w14:paraId="5D69498F" w14:textId="77777777" w:rsidR="00937DD7" w:rsidRPr="009610B2" w:rsidRDefault="00937DD7" w:rsidP="00C42C22">
            <w:pPr>
              <w:rPr>
                <w:b w:val="0"/>
              </w:rPr>
            </w:pPr>
            <w:r w:rsidRPr="00141DD0">
              <w:t>Patient</w:t>
            </w:r>
          </w:p>
        </w:tc>
        <w:tc>
          <w:tcPr>
            <w:tcW w:w="4507" w:type="dxa"/>
            <w:gridSpan w:val="2"/>
          </w:tcPr>
          <w:p w14:paraId="2B37D3FC" w14:textId="77777777" w:rsidR="00937DD7" w:rsidRDefault="00937DD7" w:rsidP="00C42C22">
            <w:pPr>
              <w:jc w:val="center"/>
              <w:cnfStyle w:val="000000100000" w:firstRow="0" w:lastRow="0" w:firstColumn="0" w:lastColumn="0" w:oddVBand="0" w:evenVBand="0" w:oddHBand="1" w:evenHBand="0" w:firstRowFirstColumn="0" w:firstRowLastColumn="0" w:lastRowFirstColumn="0" w:lastRowLastColumn="0"/>
            </w:pPr>
            <w:r>
              <w:t>12</w:t>
            </w:r>
          </w:p>
        </w:tc>
      </w:tr>
      <w:tr w:rsidR="00937DD7" w14:paraId="455E1F03" w14:textId="77777777" w:rsidTr="009610B2">
        <w:tc>
          <w:tcPr>
            <w:cnfStyle w:val="001000000000" w:firstRow="0" w:lastRow="0" w:firstColumn="1" w:lastColumn="0" w:oddVBand="0" w:evenVBand="0" w:oddHBand="0" w:evenHBand="0" w:firstRowFirstColumn="0" w:firstRowLastColumn="0" w:lastRowFirstColumn="0" w:lastRowLastColumn="0"/>
            <w:tcW w:w="9016" w:type="dxa"/>
            <w:gridSpan w:val="3"/>
          </w:tcPr>
          <w:p w14:paraId="0DF32EFC" w14:textId="77777777" w:rsidR="00937DD7" w:rsidRPr="009610B2" w:rsidRDefault="00937DD7" w:rsidP="00C42C22">
            <w:r w:rsidRPr="00937DD7">
              <w:t>Amount and type of information shared during discussions</w:t>
            </w:r>
          </w:p>
        </w:tc>
      </w:tr>
      <w:tr w:rsidR="00937DD7" w14:paraId="3F6436CD" w14:textId="77777777" w:rsidTr="009610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3" w:type="dxa"/>
            <w:gridSpan w:val="2"/>
          </w:tcPr>
          <w:p w14:paraId="46D88909" w14:textId="77777777" w:rsidR="00937DD7" w:rsidRPr="009610B2" w:rsidRDefault="00937DD7" w:rsidP="00C42C22">
            <w:pPr>
              <w:rPr>
                <w:b w:val="0"/>
              </w:rPr>
            </w:pPr>
            <w:r w:rsidRPr="00141DD0">
              <w:t>Detailed and honest information</w:t>
            </w:r>
          </w:p>
        </w:tc>
        <w:tc>
          <w:tcPr>
            <w:tcW w:w="4493" w:type="dxa"/>
          </w:tcPr>
          <w:p w14:paraId="7C0DFB07" w14:textId="77777777" w:rsidR="00937DD7" w:rsidRPr="00195CB3" w:rsidRDefault="00937DD7" w:rsidP="00C42C22">
            <w:pPr>
              <w:jc w:val="center"/>
              <w:cnfStyle w:val="000000100000" w:firstRow="0" w:lastRow="0" w:firstColumn="0" w:lastColumn="0" w:oddVBand="0" w:evenVBand="0" w:oddHBand="1" w:evenHBand="0" w:firstRowFirstColumn="0" w:firstRowLastColumn="0" w:lastRowFirstColumn="0" w:lastRowLastColumn="0"/>
            </w:pPr>
            <w:r w:rsidRPr="00195CB3">
              <w:t>20</w:t>
            </w:r>
          </w:p>
        </w:tc>
      </w:tr>
      <w:tr w:rsidR="00937DD7" w14:paraId="28D65AD8" w14:textId="77777777" w:rsidTr="009610B2">
        <w:tc>
          <w:tcPr>
            <w:cnfStyle w:val="001000000000" w:firstRow="0" w:lastRow="0" w:firstColumn="1" w:lastColumn="0" w:oddVBand="0" w:evenVBand="0" w:oddHBand="0" w:evenHBand="0" w:firstRowFirstColumn="0" w:firstRowLastColumn="0" w:lastRowFirstColumn="0" w:lastRowLastColumn="0"/>
            <w:tcW w:w="4523" w:type="dxa"/>
            <w:gridSpan w:val="2"/>
          </w:tcPr>
          <w:p w14:paraId="029728AC" w14:textId="77777777" w:rsidR="00937DD7" w:rsidRPr="009610B2" w:rsidRDefault="00937DD7" w:rsidP="00C42C22">
            <w:pPr>
              <w:rPr>
                <w:b w:val="0"/>
              </w:rPr>
            </w:pPr>
            <w:r w:rsidRPr="00141DD0">
              <w:t>Gradual and digestible information</w:t>
            </w:r>
          </w:p>
        </w:tc>
        <w:tc>
          <w:tcPr>
            <w:tcW w:w="4493" w:type="dxa"/>
          </w:tcPr>
          <w:p w14:paraId="7C000BEC" w14:textId="77777777" w:rsidR="00937DD7" w:rsidRPr="00195CB3" w:rsidRDefault="00937DD7" w:rsidP="00C42C22">
            <w:pPr>
              <w:jc w:val="center"/>
              <w:cnfStyle w:val="000000000000" w:firstRow="0" w:lastRow="0" w:firstColumn="0" w:lastColumn="0" w:oddVBand="0" w:evenVBand="0" w:oddHBand="0" w:evenHBand="0" w:firstRowFirstColumn="0" w:firstRowLastColumn="0" w:lastRowFirstColumn="0" w:lastRowLastColumn="0"/>
            </w:pPr>
            <w:r w:rsidRPr="00195CB3">
              <w:t>3</w:t>
            </w:r>
          </w:p>
        </w:tc>
      </w:tr>
    </w:tbl>
    <w:p w14:paraId="4D361FBF" w14:textId="77777777" w:rsidR="00937DD7" w:rsidRDefault="00937DD7" w:rsidP="00A43AAA">
      <w:pPr>
        <w:spacing w:line="360" w:lineRule="auto"/>
        <w:jc w:val="both"/>
        <w:rPr>
          <w:rFonts w:cstheme="majorBidi"/>
          <w:color w:val="000000" w:themeColor="text1"/>
          <w:sz w:val="24"/>
        </w:rPr>
      </w:pPr>
    </w:p>
    <w:p w14:paraId="7C05186D" w14:textId="3D7DDBF7" w:rsidR="009F484B" w:rsidRPr="00BA48AD" w:rsidRDefault="00282CB0" w:rsidP="00A43AAA">
      <w:pPr>
        <w:spacing w:line="360" w:lineRule="auto"/>
        <w:jc w:val="both"/>
        <w:rPr>
          <w:rFonts w:cstheme="majorBidi"/>
          <w:color w:val="000000" w:themeColor="text1"/>
          <w:sz w:val="24"/>
        </w:rPr>
      </w:pPr>
      <w:r>
        <w:rPr>
          <w:rFonts w:cstheme="majorBidi"/>
          <w:color w:val="000000" w:themeColor="text1"/>
          <w:sz w:val="24"/>
        </w:rPr>
        <w:t xml:space="preserve">Preferred </w:t>
      </w:r>
      <w:r w:rsidR="00D453C3">
        <w:rPr>
          <w:rFonts w:cstheme="majorBidi"/>
          <w:color w:val="000000" w:themeColor="text1"/>
          <w:sz w:val="24"/>
        </w:rPr>
        <w:t>p</w:t>
      </w:r>
      <w:r w:rsidR="00BA48AD" w:rsidRPr="00BA48AD">
        <w:rPr>
          <w:rFonts w:cstheme="majorBidi"/>
          <w:color w:val="000000" w:themeColor="text1"/>
          <w:sz w:val="24"/>
        </w:rPr>
        <w:t>erson to discuss palliative care</w:t>
      </w:r>
    </w:p>
    <w:p w14:paraId="31B9E88C" w14:textId="09BFC9B4" w:rsidR="000102FA" w:rsidRDefault="003244E2" w:rsidP="00A43AAA">
      <w:pPr>
        <w:spacing w:line="360" w:lineRule="auto"/>
        <w:jc w:val="both"/>
      </w:pPr>
      <w:r>
        <w:t>A third of pa</w:t>
      </w:r>
      <w:r w:rsidR="00D453C3">
        <w:t xml:space="preserve">tients viewed </w:t>
      </w:r>
      <w:r w:rsidR="00BA48AD">
        <w:t xml:space="preserve">GPs </w:t>
      </w:r>
      <w:r w:rsidR="00D453C3">
        <w:t xml:space="preserve">as </w:t>
      </w:r>
      <w:r w:rsidR="00C42C22">
        <w:t>suitable</w:t>
      </w:r>
      <w:r w:rsidR="00D453C3">
        <w:t xml:space="preserve"> clinician</w:t>
      </w:r>
      <w:r w:rsidR="00C42C22">
        <w:t>s</w:t>
      </w:r>
      <w:r w:rsidR="00D453C3">
        <w:t xml:space="preserve"> </w:t>
      </w:r>
      <w:r w:rsidR="00141DD0">
        <w:t xml:space="preserve">to start discussions </w:t>
      </w:r>
      <w:r w:rsidR="00D453C3">
        <w:t>due to</w:t>
      </w:r>
      <w:r w:rsidR="00C42C22">
        <w:t xml:space="preserve"> their</w:t>
      </w:r>
      <w:r w:rsidR="00D453C3">
        <w:t xml:space="preserve"> familiarity</w:t>
      </w:r>
      <w:r w:rsidR="00897A0B">
        <w:t xml:space="preserve"> and easy access</w:t>
      </w:r>
      <w:r w:rsidR="00D453C3">
        <w:t xml:space="preserve">, however </w:t>
      </w:r>
      <w:r>
        <w:t xml:space="preserve">some of these </w:t>
      </w:r>
      <w:r w:rsidR="00D453C3">
        <w:t>patients found that GPs lacked time and experti</w:t>
      </w:r>
      <w:r w:rsidR="00C21B9B">
        <w:t>s</w:t>
      </w:r>
      <w:r w:rsidR="00D453C3">
        <w:t>e</w:t>
      </w:r>
      <w:r w:rsidR="00382598">
        <w:t xml:space="preserve"> to start discussions</w:t>
      </w:r>
      <w:r w:rsidR="00D453C3">
        <w:t xml:space="preserve">. </w:t>
      </w:r>
      <w:r w:rsidR="00E52EFE">
        <w:t>Service pressures,</w:t>
      </w:r>
      <w:r w:rsidR="00AA3E6F">
        <w:t xml:space="preserve"> short appointments </w:t>
      </w:r>
      <w:r w:rsidR="00E52EFE">
        <w:t xml:space="preserve">and GPs hesitation in starting palliative care discussions </w:t>
      </w:r>
      <w:r w:rsidR="00AA3E6F">
        <w:t>resulted in some patients delaying or avoiding discussions and in starting them very late in their disease trajectory. In contrast, s</w:t>
      </w:r>
      <w:r w:rsidR="00F0038E">
        <w:t>ome</w:t>
      </w:r>
      <w:r w:rsidR="00AA3E6F">
        <w:t xml:space="preserve"> patients elected GPs based on the fact that they were the clinicians with whom they were likely to discuss their preferences, rather than the fact that</w:t>
      </w:r>
      <w:r w:rsidR="00F0038E">
        <w:t xml:space="preserve"> they</w:t>
      </w:r>
      <w:r w:rsidR="00AA3E6F">
        <w:t xml:space="preserve"> were perceived as</w:t>
      </w:r>
      <w:r w:rsidR="00F0038E">
        <w:t xml:space="preserve"> ideal clinician</w:t>
      </w:r>
      <w:r w:rsidR="00AA3E6F">
        <w:t xml:space="preserve">s. </w:t>
      </w:r>
    </w:p>
    <w:p w14:paraId="787052E0" w14:textId="441B1AE6" w:rsidR="00BA48AD" w:rsidRDefault="000550F5" w:rsidP="00A43AAA">
      <w:pPr>
        <w:spacing w:line="360" w:lineRule="auto"/>
        <w:jc w:val="both"/>
      </w:pPr>
      <w:r>
        <w:t>R</w:t>
      </w:r>
      <w:r w:rsidR="00BA48AD">
        <w:t>espiratory consultant</w:t>
      </w:r>
      <w:r w:rsidR="00A75A27">
        <w:t>s</w:t>
      </w:r>
      <w:r>
        <w:t xml:space="preserve"> </w:t>
      </w:r>
      <w:r w:rsidR="003B6CB6">
        <w:t>and practice</w:t>
      </w:r>
      <w:r w:rsidR="00BA48AD">
        <w:t xml:space="preserve"> nurses with respiratory background/training</w:t>
      </w:r>
      <w:r w:rsidR="002C6CFA">
        <w:t xml:space="preserve"> were also viewed as ideal clinicians with whom patients could discuss palliative </w:t>
      </w:r>
      <w:r w:rsidR="00984CBA">
        <w:t xml:space="preserve">care. </w:t>
      </w:r>
      <w:r w:rsidR="00345C0E">
        <w:t xml:space="preserve">Patients reported a tension between preferring discussions with familiar </w:t>
      </w:r>
      <w:r w:rsidR="005613AC">
        <w:t xml:space="preserve">and expert clinicians. However, </w:t>
      </w:r>
      <w:r w:rsidR="00345C0E">
        <w:t xml:space="preserve">patients acknowledged that </w:t>
      </w:r>
      <w:r w:rsidR="009544F9">
        <w:t xml:space="preserve">GPs </w:t>
      </w:r>
      <w:r w:rsidR="00BA48AD">
        <w:t xml:space="preserve">lacked </w:t>
      </w:r>
      <w:r w:rsidR="005613AC">
        <w:t xml:space="preserve">the required </w:t>
      </w:r>
      <w:r w:rsidR="00BA48AD">
        <w:t>knowledge</w:t>
      </w:r>
      <w:r w:rsidR="00345C0E">
        <w:t xml:space="preserve">, </w:t>
      </w:r>
      <w:r w:rsidR="00BA48AD">
        <w:t xml:space="preserve">time </w:t>
      </w:r>
      <w:r w:rsidR="00345C0E">
        <w:t xml:space="preserve">and patient-relationship </w:t>
      </w:r>
      <w:r w:rsidR="00BA48AD">
        <w:t xml:space="preserve">to </w:t>
      </w:r>
      <w:r w:rsidR="00906937">
        <w:t>have these</w:t>
      </w:r>
      <w:r w:rsidR="00BA48AD">
        <w:t xml:space="preserve"> discuss</w:t>
      </w:r>
      <w:r w:rsidR="00906937">
        <w:t>ions</w:t>
      </w:r>
      <w:r w:rsidR="009544F9">
        <w:t xml:space="preserve">. </w:t>
      </w:r>
      <w:r w:rsidR="00345C0E">
        <w:t>In contrast, p</w:t>
      </w:r>
      <w:r w:rsidR="00BA48AD">
        <w:t>ractice nurses who undertook respiratory reviews were seen as</w:t>
      </w:r>
      <w:r w:rsidR="00345C0E">
        <w:t xml:space="preserve"> more</w:t>
      </w:r>
      <w:r w:rsidR="00BA48AD">
        <w:t xml:space="preserve"> knowledgeable </w:t>
      </w:r>
      <w:r w:rsidR="00906937">
        <w:t xml:space="preserve">and </w:t>
      </w:r>
      <w:r w:rsidR="00345C0E">
        <w:t>as</w:t>
      </w:r>
      <w:r w:rsidR="00906937">
        <w:t xml:space="preserve"> </w:t>
      </w:r>
      <w:r w:rsidR="00906937" w:rsidRPr="00906937">
        <w:rPr>
          <w:i/>
        </w:rPr>
        <w:t>“COPD nurse</w:t>
      </w:r>
      <w:r w:rsidR="00345C0E">
        <w:rPr>
          <w:i/>
        </w:rPr>
        <w:t>s</w:t>
      </w:r>
      <w:r w:rsidR="00906937" w:rsidRPr="00906937">
        <w:rPr>
          <w:i/>
        </w:rPr>
        <w:t>”</w:t>
      </w:r>
      <w:r w:rsidR="00BA48AD">
        <w:t>.</w:t>
      </w:r>
      <w:r w:rsidR="003B6CB6">
        <w:t xml:space="preserve"> </w:t>
      </w:r>
    </w:p>
    <w:p w14:paraId="1BDA7859" w14:textId="4586087A" w:rsidR="003B6CB6" w:rsidRDefault="003B6CB6" w:rsidP="00A43AAA">
      <w:pPr>
        <w:spacing w:line="360" w:lineRule="auto"/>
        <w:ind w:left="1134" w:right="1088"/>
        <w:jc w:val="both"/>
        <w:rPr>
          <w:i/>
        </w:rPr>
      </w:pPr>
      <w:r>
        <w:rPr>
          <w:i/>
        </w:rPr>
        <w:t>“A general practitioner is exactly what is it says on the tin, a general practitioner. He (GP) doesn't know everything about every subject and paid to. Whereas if I'm in trouble with my COPD, I would like to think that a COPD specialist would be prepared to discuss my treatment.”</w:t>
      </w:r>
      <w:r w:rsidR="00690359">
        <w:rPr>
          <w:i/>
        </w:rPr>
        <w:t xml:space="preserve"> </w:t>
      </w:r>
      <w:r>
        <w:rPr>
          <w:i/>
        </w:rPr>
        <w:t>(</w:t>
      </w:r>
      <w:r w:rsidR="00E76198">
        <w:rPr>
          <w:i/>
        </w:rPr>
        <w:t xml:space="preserve">Patient </w:t>
      </w:r>
      <w:r w:rsidR="000D3C2B">
        <w:rPr>
          <w:i/>
        </w:rPr>
        <w:t xml:space="preserve">12 </w:t>
      </w:r>
      <w:r w:rsidR="00E76198">
        <w:rPr>
          <w:i/>
        </w:rPr>
        <w:t>with</w:t>
      </w:r>
      <w:r>
        <w:rPr>
          <w:i/>
        </w:rPr>
        <w:t xml:space="preserve"> moderate COPD)</w:t>
      </w:r>
    </w:p>
    <w:p w14:paraId="173563AA" w14:textId="10A973E1" w:rsidR="003B6CB6" w:rsidRPr="00231AAF" w:rsidRDefault="003B6CB6" w:rsidP="00A43AAA">
      <w:pPr>
        <w:spacing w:line="360" w:lineRule="auto"/>
        <w:jc w:val="both"/>
      </w:pPr>
      <w:r>
        <w:t xml:space="preserve">The lack </w:t>
      </w:r>
      <w:r w:rsidR="0037383D" w:rsidRPr="00897A0B">
        <w:t>of</w:t>
      </w:r>
      <w:r w:rsidRPr="00897A0B">
        <w:t xml:space="preserve"> continuity of care</w:t>
      </w:r>
      <w:r>
        <w:t xml:space="preserve"> was often mentioned</w:t>
      </w:r>
      <w:r w:rsidR="00EE17E5">
        <w:t>, which</w:t>
      </w:r>
      <w:r>
        <w:t xml:space="preserve"> impact</w:t>
      </w:r>
      <w:r w:rsidR="00906937">
        <w:t>ed</w:t>
      </w:r>
      <w:r>
        <w:t xml:space="preserve"> the patient-clinician relationship</w:t>
      </w:r>
      <w:r w:rsidR="00A75A27">
        <w:t xml:space="preserve"> and the likelihood of patients feeling they could discuss future treatments and preferences</w:t>
      </w:r>
      <w:r>
        <w:t xml:space="preserve">. </w:t>
      </w:r>
      <w:r w:rsidR="003244E2">
        <w:t>A large proportion of p</w:t>
      </w:r>
      <w:r>
        <w:t xml:space="preserve">atients </w:t>
      </w:r>
      <w:r w:rsidR="009544F9">
        <w:t>could not see</w:t>
      </w:r>
      <w:r>
        <w:t xml:space="preserve"> their designated GP, even if </w:t>
      </w:r>
      <w:r w:rsidR="009544F9">
        <w:t>they</w:t>
      </w:r>
      <w:r>
        <w:t xml:space="preserve"> had booked appointments in </w:t>
      </w:r>
      <w:r>
        <w:lastRenderedPageBreak/>
        <w:t xml:space="preserve">advance. GPs </w:t>
      </w:r>
      <w:r w:rsidR="00906937">
        <w:t>h</w:t>
      </w:r>
      <w:r>
        <w:t>ad little knowledge about</w:t>
      </w:r>
      <w:r w:rsidR="00D75DEE">
        <w:t xml:space="preserve"> patients</w:t>
      </w:r>
      <w:r>
        <w:t xml:space="preserve"> and </w:t>
      </w:r>
      <w:r w:rsidR="003244E2">
        <w:t xml:space="preserve">some </w:t>
      </w:r>
      <w:r w:rsidR="00D75DEE">
        <w:t xml:space="preserve">patients </w:t>
      </w:r>
      <w:r>
        <w:t>saw different doctors for the same episode of illness (such as</w:t>
      </w:r>
      <w:r w:rsidR="00382598">
        <w:t xml:space="preserve"> a</w:t>
      </w:r>
      <w:r>
        <w:t xml:space="preserve"> chest infection)</w:t>
      </w:r>
      <w:r w:rsidR="00906937">
        <w:t xml:space="preserve">. </w:t>
      </w:r>
      <w:r w:rsidR="00690359">
        <w:rPr>
          <w:rFonts w:cs="Calibri"/>
        </w:rPr>
        <w:t xml:space="preserve">Poor continuity of care and difficulty in building a relationship were also </w:t>
      </w:r>
      <w:r w:rsidR="003244E2">
        <w:rPr>
          <w:rFonts w:cs="Calibri"/>
        </w:rPr>
        <w:t xml:space="preserve">found </w:t>
      </w:r>
      <w:r w:rsidR="00906937">
        <w:rPr>
          <w:rFonts w:cs="Calibri"/>
        </w:rPr>
        <w:t>with</w:t>
      </w:r>
      <w:r w:rsidR="00690359">
        <w:rPr>
          <w:rFonts w:cs="Calibri"/>
        </w:rPr>
        <w:t xml:space="preserve"> </w:t>
      </w:r>
      <w:r w:rsidR="000508E9">
        <w:rPr>
          <w:rFonts w:cs="Calibri"/>
        </w:rPr>
        <w:t>other healthcare professionals</w:t>
      </w:r>
      <w:r w:rsidR="00690359">
        <w:rPr>
          <w:rFonts w:cs="Calibri"/>
        </w:rPr>
        <w:t xml:space="preserve">. </w:t>
      </w:r>
    </w:p>
    <w:p w14:paraId="56D10250" w14:textId="2A3CBC36" w:rsidR="00690359" w:rsidRDefault="00690359" w:rsidP="00A43AAA">
      <w:pPr>
        <w:spacing w:line="360" w:lineRule="auto"/>
        <w:ind w:left="1134" w:right="1088"/>
        <w:jc w:val="both"/>
        <w:rPr>
          <w:i/>
        </w:rPr>
      </w:pPr>
      <w:r>
        <w:rPr>
          <w:i/>
        </w:rPr>
        <w:t xml:space="preserve"> “I think probably the GP, assuming that you've got the one GP that you regularly go to… Who (GP) knows your history and you have a relationship over the last </w:t>
      </w:r>
      <w:r w:rsidR="003B1EB9">
        <w:rPr>
          <w:i/>
        </w:rPr>
        <w:t>few years.”</w:t>
      </w:r>
      <w:r w:rsidR="003B1EB9">
        <w:rPr>
          <w:i/>
        </w:rPr>
        <w:tab/>
      </w:r>
      <w:r w:rsidR="003B1EB9">
        <w:rPr>
          <w:i/>
        </w:rPr>
        <w:tab/>
        <w:t>(</w:t>
      </w:r>
      <w:r w:rsidR="00E76198">
        <w:rPr>
          <w:i/>
        </w:rPr>
        <w:t>Patient</w:t>
      </w:r>
      <w:r w:rsidR="000D3C2B">
        <w:rPr>
          <w:i/>
        </w:rPr>
        <w:t xml:space="preserve"> 2</w:t>
      </w:r>
      <w:r w:rsidR="00E76198">
        <w:rPr>
          <w:i/>
        </w:rPr>
        <w:t xml:space="preserve"> with</w:t>
      </w:r>
      <w:r w:rsidR="003B1EB9">
        <w:rPr>
          <w:i/>
        </w:rPr>
        <w:t xml:space="preserve"> mild COPD)</w:t>
      </w:r>
      <w:r>
        <w:rPr>
          <w:i/>
        </w:rPr>
        <w:tab/>
      </w:r>
    </w:p>
    <w:p w14:paraId="4F374A97" w14:textId="4B4434F6" w:rsidR="003B6CB6" w:rsidRDefault="00D75DEE" w:rsidP="00A43AAA">
      <w:pPr>
        <w:spacing w:line="360" w:lineRule="auto"/>
        <w:jc w:val="both"/>
      </w:pPr>
      <w:r>
        <w:t xml:space="preserve">Despite the fact that GPs were difficult to access, </w:t>
      </w:r>
      <w:r w:rsidR="00EE17E5">
        <w:t xml:space="preserve">they </w:t>
      </w:r>
      <w:r>
        <w:t xml:space="preserve">were seen as the </w:t>
      </w:r>
      <w:r>
        <w:rPr>
          <w:i/>
        </w:rPr>
        <w:t>“front line”</w:t>
      </w:r>
      <w:r>
        <w:t xml:space="preserve"> or the </w:t>
      </w:r>
      <w:r>
        <w:rPr>
          <w:i/>
        </w:rPr>
        <w:t>“first point of call”</w:t>
      </w:r>
      <w:r>
        <w:t xml:space="preserve"> for patients. </w:t>
      </w:r>
      <w:r w:rsidR="003244E2">
        <w:t>Some p</w:t>
      </w:r>
      <w:r w:rsidR="00906937">
        <w:t>atient</w:t>
      </w:r>
      <w:r w:rsidR="0037383D">
        <w:t>s</w:t>
      </w:r>
      <w:r w:rsidR="00906937">
        <w:t xml:space="preserve"> </w:t>
      </w:r>
      <w:r w:rsidR="00906937" w:rsidRPr="00897A0B">
        <w:t>highlighted practicalities</w:t>
      </w:r>
      <w:r w:rsidR="00906937">
        <w:t xml:space="preserve"> that prevented discussions, includ</w:t>
      </w:r>
      <w:r w:rsidR="003400A4">
        <w:t>ing</w:t>
      </w:r>
      <w:r>
        <w:t xml:space="preserve"> GP’s lack of time to discuss patients’ concerns and short appointments.</w:t>
      </w:r>
      <w:r w:rsidR="003244E2">
        <w:t xml:space="preserve"> Moreover, p</w:t>
      </w:r>
      <w:r>
        <w:t>atients wait</w:t>
      </w:r>
      <w:r w:rsidR="00906937">
        <w:t>ed</w:t>
      </w:r>
      <w:r>
        <w:t xml:space="preserve"> long periods of time for appointments w</w:t>
      </w:r>
      <w:r w:rsidR="00DF4D7C">
        <w:t>ith GP</w:t>
      </w:r>
      <w:r w:rsidR="00906937">
        <w:t xml:space="preserve">s. </w:t>
      </w:r>
      <w:r w:rsidR="00DF4D7C">
        <w:t>As a consequence, patients only booked GP appointments in emergency situations</w:t>
      </w:r>
      <w:r w:rsidR="00F51EFA">
        <w:t>,</w:t>
      </w:r>
      <w:r w:rsidR="00DF4D7C">
        <w:t xml:space="preserve"> </w:t>
      </w:r>
      <w:r w:rsidR="003400A4">
        <w:t xml:space="preserve">as they felt that </w:t>
      </w:r>
      <w:r w:rsidR="00DF4D7C">
        <w:t xml:space="preserve">booking appointments to discuss future preferences would prevent other people from accessing urgent care. </w:t>
      </w:r>
    </w:p>
    <w:p w14:paraId="69267E8D" w14:textId="5145CE82" w:rsidR="00DF4D7C" w:rsidRDefault="00DF4D7C" w:rsidP="00A43AAA">
      <w:pPr>
        <w:tabs>
          <w:tab w:val="left" w:pos="720"/>
          <w:tab w:val="left" w:pos="1440"/>
          <w:tab w:val="left" w:pos="2160"/>
          <w:tab w:val="left" w:pos="2880"/>
          <w:tab w:val="left" w:pos="3600"/>
          <w:tab w:val="left" w:pos="4320"/>
          <w:tab w:val="left" w:pos="5040"/>
          <w:tab w:val="left" w:pos="5760"/>
          <w:tab w:val="left" w:pos="6480"/>
          <w:tab w:val="left" w:pos="7200"/>
          <w:tab w:val="left" w:pos="7938"/>
          <w:tab w:val="left" w:pos="9360"/>
          <w:tab w:val="left" w:pos="10080"/>
        </w:tabs>
        <w:autoSpaceDE w:val="0"/>
        <w:autoSpaceDN w:val="0"/>
        <w:adjustRightInd w:val="0"/>
        <w:spacing w:line="360" w:lineRule="auto"/>
        <w:ind w:left="1134" w:right="1088"/>
        <w:jc w:val="both"/>
        <w:rPr>
          <w:rFonts w:cs="Calibri"/>
          <w:i/>
        </w:rPr>
      </w:pPr>
      <w:r>
        <w:rPr>
          <w:rFonts w:cs="Calibri"/>
          <w:i/>
        </w:rPr>
        <w:t xml:space="preserve"> “I mean I would hate to take somebody else's urgent appointment, for me to go and discuss what might happen in 10-20 years’ time. (…) I don't think the GP has got time for that, they see you when you're ill. They don't see you when you ask those types of questions I don't think.”  </w:t>
      </w:r>
      <w:r>
        <w:rPr>
          <w:i/>
        </w:rPr>
        <w:t>(</w:t>
      </w:r>
      <w:r w:rsidR="00E76198">
        <w:rPr>
          <w:i/>
        </w:rPr>
        <w:t xml:space="preserve">Patient </w:t>
      </w:r>
      <w:r w:rsidR="000D3C2B">
        <w:rPr>
          <w:i/>
        </w:rPr>
        <w:t xml:space="preserve">20 </w:t>
      </w:r>
      <w:r w:rsidR="00E76198">
        <w:rPr>
          <w:i/>
        </w:rPr>
        <w:t>with</w:t>
      </w:r>
      <w:r>
        <w:rPr>
          <w:i/>
        </w:rPr>
        <w:t xml:space="preserve"> moderate COPD)</w:t>
      </w:r>
      <w:r>
        <w:rPr>
          <w:i/>
        </w:rPr>
        <w:tab/>
      </w:r>
    </w:p>
    <w:p w14:paraId="59F641A8" w14:textId="770D28C6" w:rsidR="009F484B" w:rsidRDefault="006B4B5A" w:rsidP="00A43AAA">
      <w:pPr>
        <w:spacing w:line="360" w:lineRule="auto"/>
        <w:jc w:val="both"/>
        <w:rPr>
          <w:rFonts w:cstheme="majorBidi"/>
          <w:color w:val="000000" w:themeColor="text1"/>
        </w:rPr>
      </w:pPr>
      <w:r>
        <w:t xml:space="preserve">Some patients believed </w:t>
      </w:r>
      <w:r w:rsidR="00693E72">
        <w:t xml:space="preserve">GPs had </w:t>
      </w:r>
      <w:r w:rsidR="00693E72" w:rsidRPr="00897A0B">
        <w:t>the power</w:t>
      </w:r>
      <w:r w:rsidR="00693E72">
        <w:t xml:space="preserve"> to start the process</w:t>
      </w:r>
      <w:r w:rsidR="00693E72">
        <w:rPr>
          <w:b/>
        </w:rPr>
        <w:t xml:space="preserve"> </w:t>
      </w:r>
      <w:r w:rsidR="00693E72">
        <w:t xml:space="preserve">of </w:t>
      </w:r>
      <w:r w:rsidR="00693E72">
        <w:rPr>
          <w:i/>
        </w:rPr>
        <w:t>“referring to the hospital”</w:t>
      </w:r>
      <w:r w:rsidR="00F8690D">
        <w:t xml:space="preserve"> </w:t>
      </w:r>
      <w:r w:rsidR="008E35E7">
        <w:t>or to</w:t>
      </w:r>
      <w:r w:rsidR="00693E72">
        <w:t xml:space="preserve"> </w:t>
      </w:r>
      <w:r w:rsidR="00693E72">
        <w:rPr>
          <w:i/>
        </w:rPr>
        <w:t>“authorize”</w:t>
      </w:r>
      <w:r w:rsidR="00693E72">
        <w:t xml:space="preserve"> their preferences for care.</w:t>
      </w:r>
      <w:r>
        <w:t xml:space="preserve"> </w:t>
      </w:r>
      <w:r w:rsidR="008E35E7">
        <w:t>However</w:t>
      </w:r>
      <w:r>
        <w:t>, other patients believed that GPs lacked the required power to materialize their preferences for future care.</w:t>
      </w:r>
      <w:r w:rsidR="00F8690D">
        <w:t xml:space="preserve"> </w:t>
      </w:r>
      <w:r w:rsidR="00F51EFA">
        <w:t>On the other hand</w:t>
      </w:r>
      <w:r w:rsidR="00382598">
        <w:t>,</w:t>
      </w:r>
      <w:r w:rsidR="003244E2">
        <w:t xml:space="preserve"> r</w:t>
      </w:r>
      <w:r>
        <w:t>espiratory consultants were seen as clinicians with more power</w:t>
      </w:r>
      <w:r w:rsidR="00E36F56">
        <w:t>.</w:t>
      </w:r>
    </w:p>
    <w:p w14:paraId="01909B80" w14:textId="3BC27B34" w:rsidR="00F8690D" w:rsidRDefault="00F8690D" w:rsidP="00A43AAA">
      <w:pPr>
        <w:tabs>
          <w:tab w:val="left" w:pos="720"/>
          <w:tab w:val="left" w:pos="1440"/>
          <w:tab w:val="left" w:pos="2160"/>
          <w:tab w:val="left" w:pos="2880"/>
          <w:tab w:val="left" w:pos="3600"/>
          <w:tab w:val="left" w:pos="4320"/>
          <w:tab w:val="left" w:pos="5040"/>
          <w:tab w:val="left" w:pos="5760"/>
          <w:tab w:val="left" w:pos="6480"/>
          <w:tab w:val="left" w:pos="7200"/>
          <w:tab w:val="left" w:pos="7938"/>
          <w:tab w:val="left" w:pos="9360"/>
          <w:tab w:val="left" w:pos="10080"/>
        </w:tabs>
        <w:autoSpaceDE w:val="0"/>
        <w:autoSpaceDN w:val="0"/>
        <w:adjustRightInd w:val="0"/>
        <w:spacing w:line="360" w:lineRule="auto"/>
        <w:ind w:left="1134" w:right="1088"/>
        <w:jc w:val="both"/>
        <w:rPr>
          <w:rFonts w:cs="Calibri"/>
          <w:i/>
        </w:rPr>
      </w:pPr>
      <w:r>
        <w:rPr>
          <w:rFonts w:cs="Calibri"/>
          <w:i/>
        </w:rPr>
        <w:t xml:space="preserve">“I'd rather go as far the up ladder as I could. (…) Dr XYZ (GP) would have to go through various stages to get to that power. I mean I could talk to her (GP) very easily, she's (GP) smashing. (…) But I think when it comes to this you want someone (clinician) who’s got [pause] both knowledgeable and can put into action what they are saying (respiratory consultant).” </w:t>
      </w:r>
      <w:r w:rsidR="00380660">
        <w:rPr>
          <w:i/>
        </w:rPr>
        <w:t>(</w:t>
      </w:r>
      <w:r w:rsidR="00E76198">
        <w:rPr>
          <w:i/>
        </w:rPr>
        <w:t>Patient</w:t>
      </w:r>
      <w:r w:rsidR="000D3C2B">
        <w:rPr>
          <w:i/>
        </w:rPr>
        <w:t xml:space="preserve"> 27</w:t>
      </w:r>
      <w:r w:rsidR="00E76198">
        <w:rPr>
          <w:i/>
        </w:rPr>
        <w:t xml:space="preserve"> with</w:t>
      </w:r>
      <w:r>
        <w:rPr>
          <w:i/>
        </w:rPr>
        <w:t xml:space="preserve"> severe COPD)</w:t>
      </w:r>
      <w:r>
        <w:rPr>
          <w:i/>
        </w:rPr>
        <w:tab/>
      </w:r>
    </w:p>
    <w:p w14:paraId="5721CF79" w14:textId="77777777" w:rsidR="003B1EB9" w:rsidRDefault="003B1EB9" w:rsidP="00A43AAA">
      <w:pPr>
        <w:spacing w:line="360" w:lineRule="auto"/>
        <w:jc w:val="both"/>
        <w:rPr>
          <w:rFonts w:cstheme="majorBidi"/>
          <w:color w:val="000000" w:themeColor="text1"/>
          <w:sz w:val="24"/>
        </w:rPr>
      </w:pPr>
    </w:p>
    <w:p w14:paraId="1DFB1C63" w14:textId="41D9AF2B" w:rsidR="003B1EB9" w:rsidRPr="00BA48AD" w:rsidRDefault="003B1EB9" w:rsidP="00A43AAA">
      <w:pPr>
        <w:spacing w:line="360" w:lineRule="auto"/>
        <w:jc w:val="both"/>
        <w:rPr>
          <w:rFonts w:cstheme="majorBidi"/>
          <w:color w:val="000000" w:themeColor="text1"/>
          <w:sz w:val="24"/>
        </w:rPr>
      </w:pPr>
      <w:r>
        <w:rPr>
          <w:rFonts w:cstheme="majorBidi"/>
          <w:color w:val="000000" w:themeColor="text1"/>
          <w:sz w:val="24"/>
        </w:rPr>
        <w:t>Timing for</w:t>
      </w:r>
      <w:r w:rsidRPr="00BA48AD">
        <w:rPr>
          <w:rFonts w:cstheme="majorBidi"/>
          <w:color w:val="000000" w:themeColor="text1"/>
          <w:sz w:val="24"/>
        </w:rPr>
        <w:t xml:space="preserve"> palliative care</w:t>
      </w:r>
      <w:r w:rsidRPr="003B1EB9">
        <w:rPr>
          <w:rFonts w:cstheme="majorBidi"/>
          <w:color w:val="000000" w:themeColor="text1"/>
          <w:sz w:val="24"/>
        </w:rPr>
        <w:t xml:space="preserve"> </w:t>
      </w:r>
      <w:r w:rsidRPr="00BA48AD">
        <w:rPr>
          <w:rFonts w:cstheme="majorBidi"/>
          <w:color w:val="000000" w:themeColor="text1"/>
          <w:sz w:val="24"/>
        </w:rPr>
        <w:t>discuss</w:t>
      </w:r>
      <w:r>
        <w:rPr>
          <w:rFonts w:cstheme="majorBidi"/>
          <w:color w:val="000000" w:themeColor="text1"/>
          <w:sz w:val="24"/>
        </w:rPr>
        <w:t>ions</w:t>
      </w:r>
    </w:p>
    <w:p w14:paraId="57624235" w14:textId="52B1C585" w:rsidR="00E36F56" w:rsidRDefault="008E35E7" w:rsidP="00A43AAA">
      <w:pPr>
        <w:spacing w:line="360" w:lineRule="auto"/>
        <w:jc w:val="both"/>
      </w:pPr>
      <w:r>
        <w:lastRenderedPageBreak/>
        <w:t xml:space="preserve">The </w:t>
      </w:r>
      <w:r w:rsidR="003244E2">
        <w:t xml:space="preserve">most commonly </w:t>
      </w:r>
      <w:r>
        <w:t xml:space="preserve">preferred timing for </w:t>
      </w:r>
      <w:r w:rsidR="003B1EB9">
        <w:t>discussion</w:t>
      </w:r>
      <w:r>
        <w:t>s</w:t>
      </w:r>
      <w:r w:rsidR="003B1EB9">
        <w:t xml:space="preserve"> </w:t>
      </w:r>
      <w:r>
        <w:t xml:space="preserve">was </w:t>
      </w:r>
      <w:r w:rsidR="003B1EB9">
        <w:t xml:space="preserve">somewhere in the future. </w:t>
      </w:r>
      <w:r w:rsidR="003244E2">
        <w:t>Most p</w:t>
      </w:r>
      <w:r w:rsidR="003B1EB9">
        <w:t xml:space="preserve">atients </w:t>
      </w:r>
      <w:r>
        <w:t>believed</w:t>
      </w:r>
      <w:r w:rsidR="003B1EB9">
        <w:t xml:space="preserve"> they were not “that bad yet”</w:t>
      </w:r>
      <w:r w:rsidR="003244E2">
        <w:t xml:space="preserve"> </w:t>
      </w:r>
      <w:r w:rsidR="003B1EB9">
        <w:t xml:space="preserve">to engage in conversations with clinicians. </w:t>
      </w:r>
      <w:r w:rsidR="00E36F56">
        <w:t>Some patients preferred to have the discussion “</w:t>
      </w:r>
      <w:r w:rsidR="00E36F56" w:rsidRPr="003B1EB9">
        <w:rPr>
          <w:i/>
        </w:rPr>
        <w:t>now</w:t>
      </w:r>
      <w:r w:rsidR="00E36F56">
        <w:t>”, whilst others prefer</w:t>
      </w:r>
      <w:r w:rsidR="00C71C6A">
        <w:t>red</w:t>
      </w:r>
      <w:r w:rsidR="00E36F56">
        <w:t xml:space="preserve"> to have this at the annual review</w:t>
      </w:r>
      <w:r w:rsidR="003244E2">
        <w:t>.</w:t>
      </w:r>
    </w:p>
    <w:p w14:paraId="168C1F19" w14:textId="20F2BB0C" w:rsidR="008C1EDD" w:rsidRDefault="00E36F56" w:rsidP="00A43AAA">
      <w:pPr>
        <w:spacing w:line="360" w:lineRule="auto"/>
        <w:ind w:left="1134" w:right="1088"/>
        <w:jc w:val="both"/>
        <w:rPr>
          <w:i/>
        </w:rPr>
      </w:pPr>
      <w:r>
        <w:rPr>
          <w:rFonts w:cs="Calibri"/>
          <w:i/>
        </w:rPr>
        <w:t xml:space="preserve"> </w:t>
      </w:r>
      <w:r w:rsidR="008C1EDD">
        <w:rPr>
          <w:rFonts w:cs="Calibri"/>
          <w:i/>
        </w:rPr>
        <w:t xml:space="preserve">“Well, if my health was to deteriorate, say within the next 5-10 years. Then that might be a good time to discuss it.” </w:t>
      </w:r>
      <w:r w:rsidR="008E35E7">
        <w:rPr>
          <w:rFonts w:cs="Calibri"/>
          <w:i/>
        </w:rPr>
        <w:tab/>
      </w:r>
      <w:r w:rsidR="008E35E7">
        <w:rPr>
          <w:rFonts w:cs="Calibri"/>
          <w:i/>
        </w:rPr>
        <w:tab/>
        <w:t xml:space="preserve">         </w:t>
      </w:r>
      <w:r w:rsidR="00380660">
        <w:rPr>
          <w:i/>
        </w:rPr>
        <w:t>(</w:t>
      </w:r>
      <w:r w:rsidR="00E76198">
        <w:rPr>
          <w:i/>
        </w:rPr>
        <w:t>Patient</w:t>
      </w:r>
      <w:r w:rsidR="000D3C2B">
        <w:rPr>
          <w:i/>
        </w:rPr>
        <w:t xml:space="preserve"> 29</w:t>
      </w:r>
      <w:r w:rsidR="00E76198">
        <w:rPr>
          <w:i/>
        </w:rPr>
        <w:t xml:space="preserve"> with</w:t>
      </w:r>
      <w:r w:rsidR="008C1EDD">
        <w:rPr>
          <w:i/>
        </w:rPr>
        <w:t xml:space="preserve"> severe COPD)</w:t>
      </w:r>
    </w:p>
    <w:p w14:paraId="1DF1A892" w14:textId="4D9221EC" w:rsidR="004F0B2E" w:rsidRDefault="008C1EDD" w:rsidP="00A43AAA">
      <w:pPr>
        <w:spacing w:line="360" w:lineRule="auto"/>
        <w:jc w:val="both"/>
      </w:pPr>
      <w:r>
        <w:t xml:space="preserve">Preferences for the timing </w:t>
      </w:r>
      <w:r w:rsidR="002C24D6">
        <w:t xml:space="preserve">of </w:t>
      </w:r>
      <w:r>
        <w:t xml:space="preserve">discussions with clinicians </w:t>
      </w:r>
      <w:r w:rsidR="008E35E7">
        <w:t>was</w:t>
      </w:r>
      <w:r>
        <w:t xml:space="preserve"> related to self-prognosis, as patients assessed their condition when considering </w:t>
      </w:r>
      <w:r w:rsidR="008E35E7">
        <w:t xml:space="preserve">initiating </w:t>
      </w:r>
      <w:r>
        <w:t xml:space="preserve">conversations. Patients that preferred to initiate discussions in </w:t>
      </w:r>
      <w:r w:rsidRPr="00897A0B">
        <w:t>the future</w:t>
      </w:r>
      <w:r>
        <w:t xml:space="preserve"> perceived their condition to be “</w:t>
      </w:r>
      <w:r w:rsidRPr="00CB004C">
        <w:rPr>
          <w:i/>
        </w:rPr>
        <w:t>good</w:t>
      </w:r>
      <w:r>
        <w:t>” and did not f</w:t>
      </w:r>
      <w:r w:rsidR="008E35E7">
        <w:t>oresee</w:t>
      </w:r>
      <w:r>
        <w:t xml:space="preserve"> an </w:t>
      </w:r>
      <w:r w:rsidR="00C71C6A">
        <w:t>im</w:t>
      </w:r>
      <w:r>
        <w:t xml:space="preserve">minent deterioration. </w:t>
      </w:r>
      <w:r w:rsidR="003604AB">
        <w:rPr>
          <w:i/>
        </w:rPr>
        <w:t>“Becoming unwell”</w:t>
      </w:r>
      <w:r w:rsidR="003604AB">
        <w:t xml:space="preserve"> or a deterioration in COPD was frequently mentioned as an ideal tim</w:t>
      </w:r>
      <w:r w:rsidR="00C71C6A">
        <w:t>e</w:t>
      </w:r>
      <w:r w:rsidR="003604AB">
        <w:t xml:space="preserve"> to start discussio</w:t>
      </w:r>
      <w:r w:rsidR="008E35E7">
        <w:t xml:space="preserve">ns </w:t>
      </w:r>
      <w:r w:rsidR="00C71C6A">
        <w:t>(see</w:t>
      </w:r>
      <w:r w:rsidR="008E35E7">
        <w:t xml:space="preserve"> </w:t>
      </w:r>
      <w:r w:rsidR="009065F2">
        <w:t>T</w:t>
      </w:r>
      <w:r w:rsidR="005E2E0C">
        <w:t xml:space="preserve">able </w:t>
      </w:r>
      <w:r w:rsidR="00C42C22">
        <w:t>5</w:t>
      </w:r>
      <w:r w:rsidR="00C71C6A">
        <w:t>)</w:t>
      </w:r>
      <w:r w:rsidR="003604AB">
        <w:t xml:space="preserve">. </w:t>
      </w:r>
      <w:r>
        <w:t xml:space="preserve"> </w:t>
      </w:r>
    </w:p>
    <w:p w14:paraId="60165B77" w14:textId="18B5FF67" w:rsidR="004F0B2E" w:rsidRDefault="004F0B2E" w:rsidP="00A43AAA">
      <w:pPr>
        <w:spacing w:line="360" w:lineRule="auto"/>
        <w:ind w:left="1134" w:right="1088"/>
        <w:jc w:val="both"/>
      </w:pPr>
      <w:r>
        <w:rPr>
          <w:rFonts w:cs="Calibri"/>
          <w:i/>
        </w:rPr>
        <w:t xml:space="preserve">“I don't know (what unwell looks like). If I was constantly ...hum... having exacerbations and, even if I got over it. My breathing deteriorated to such a degree that I could hardly move around. Then, I would think “well if anything happens again that’s the end for me.” I don't think I would want to struggle on, because I know that I wouldn't be able to alter that situation.” </w:t>
      </w:r>
      <w:r>
        <w:rPr>
          <w:i/>
        </w:rPr>
        <w:t>(</w:t>
      </w:r>
      <w:r w:rsidR="00E76198">
        <w:rPr>
          <w:i/>
        </w:rPr>
        <w:t xml:space="preserve">Patient </w:t>
      </w:r>
      <w:r w:rsidR="000D3C2B">
        <w:rPr>
          <w:i/>
        </w:rPr>
        <w:t xml:space="preserve">17 </w:t>
      </w:r>
      <w:r w:rsidR="00E76198">
        <w:rPr>
          <w:i/>
        </w:rPr>
        <w:t>with</w:t>
      </w:r>
      <w:r>
        <w:rPr>
          <w:i/>
        </w:rPr>
        <w:t xml:space="preserve"> moderate COPD)</w:t>
      </w:r>
    </w:p>
    <w:p w14:paraId="09BDC9B5" w14:textId="12B89CC8" w:rsidR="008C1EDD" w:rsidRDefault="008C1EDD" w:rsidP="00A43AAA">
      <w:pPr>
        <w:spacing w:line="360" w:lineRule="auto"/>
        <w:jc w:val="both"/>
      </w:pPr>
      <w:r>
        <w:t xml:space="preserve">Palliative care discussions were seen as difficult and </w:t>
      </w:r>
      <w:r w:rsidR="00EA394B">
        <w:t xml:space="preserve">some </w:t>
      </w:r>
      <w:r>
        <w:t xml:space="preserve">patients only wanted to start them if absolutely necessary. </w:t>
      </w:r>
      <w:r w:rsidR="002C24D6">
        <w:t>Since</w:t>
      </w:r>
      <w:r w:rsidR="000A670C">
        <w:t xml:space="preserve"> to </w:t>
      </w:r>
      <w:r w:rsidR="002C24D6">
        <w:t>patients</w:t>
      </w:r>
      <w:r w:rsidR="00F51EFA">
        <w:t xml:space="preserve"> </w:t>
      </w:r>
      <w:r w:rsidR="000A670C">
        <w:t xml:space="preserve">felt that </w:t>
      </w:r>
      <w:r>
        <w:t>initiati</w:t>
      </w:r>
      <w:r w:rsidR="00F51EFA">
        <w:t>ng</w:t>
      </w:r>
      <w:r>
        <w:t xml:space="preserve"> these discussions meant that </w:t>
      </w:r>
      <w:r w:rsidR="009065F2">
        <w:t>their</w:t>
      </w:r>
      <w:r>
        <w:t xml:space="preserve"> condition</w:t>
      </w:r>
      <w:r w:rsidR="009065F2">
        <w:t xml:space="preserve"> w</w:t>
      </w:r>
      <w:r w:rsidR="00EA394B">
        <w:t>as</w:t>
      </w:r>
      <w:r>
        <w:t xml:space="preserve"> effectiv</w:t>
      </w:r>
      <w:r w:rsidR="00382598">
        <w:t>ely deteriorating and that the</w:t>
      </w:r>
      <w:r>
        <w:t xml:space="preserve"> end of life was approaching.</w:t>
      </w:r>
    </w:p>
    <w:p w14:paraId="6E1D0809" w14:textId="16864AFA" w:rsidR="008C1EDD" w:rsidRDefault="008C1EDD" w:rsidP="00A43AAA">
      <w:pPr>
        <w:spacing w:line="360" w:lineRule="auto"/>
        <w:ind w:left="1134" w:right="1088"/>
        <w:jc w:val="both"/>
      </w:pPr>
      <w:r>
        <w:rPr>
          <w:i/>
        </w:rPr>
        <w:t>“</w:t>
      </w:r>
      <w:r w:rsidRPr="008121AB">
        <w:rPr>
          <w:i/>
        </w:rPr>
        <w:t xml:space="preserve">When I was in hospital they told </w:t>
      </w:r>
      <w:r>
        <w:rPr>
          <w:i/>
        </w:rPr>
        <w:t xml:space="preserve">me </w:t>
      </w:r>
      <w:r w:rsidRPr="008121AB">
        <w:rPr>
          <w:i/>
        </w:rPr>
        <w:t xml:space="preserve">that, there was a chance that I wasn't </w:t>
      </w:r>
      <w:r>
        <w:rPr>
          <w:i/>
        </w:rPr>
        <w:t xml:space="preserve">going </w:t>
      </w:r>
      <w:r w:rsidRPr="008121AB">
        <w:rPr>
          <w:i/>
        </w:rPr>
        <w:t xml:space="preserve">to get better. If I go down again, I probably wouldn't get better. Then, when I went to </w:t>
      </w:r>
      <w:r w:rsidRPr="00897A0B">
        <w:rPr>
          <w:i/>
        </w:rPr>
        <w:t>see Dr XYZ (</w:t>
      </w:r>
      <w:r>
        <w:rPr>
          <w:i/>
        </w:rPr>
        <w:t xml:space="preserve">respiratory consultant) </w:t>
      </w:r>
      <w:r w:rsidRPr="008121AB">
        <w:rPr>
          <w:i/>
        </w:rPr>
        <w:t>the other</w:t>
      </w:r>
      <w:r>
        <w:rPr>
          <w:i/>
        </w:rPr>
        <w:t xml:space="preserve"> (day)</w:t>
      </w:r>
      <w:r w:rsidRPr="008121AB">
        <w:rPr>
          <w:i/>
        </w:rPr>
        <w:t xml:space="preserve">....  And he started talking about do I want to go into hospital or </w:t>
      </w:r>
      <w:r>
        <w:rPr>
          <w:i/>
        </w:rPr>
        <w:t>…</w:t>
      </w:r>
      <w:r w:rsidRPr="008121AB">
        <w:rPr>
          <w:i/>
        </w:rPr>
        <w:t xml:space="preserve">hum... would I want to be resuscitated, would I want to go on a </w:t>
      </w:r>
      <w:r>
        <w:rPr>
          <w:i/>
        </w:rPr>
        <w:t>…</w:t>
      </w:r>
      <w:r w:rsidRPr="008121AB">
        <w:rPr>
          <w:i/>
        </w:rPr>
        <w:t xml:space="preserve">hum... </w:t>
      </w:r>
      <w:r>
        <w:rPr>
          <w:i/>
        </w:rPr>
        <w:t>V</w:t>
      </w:r>
      <w:r w:rsidRPr="008121AB">
        <w:rPr>
          <w:i/>
        </w:rPr>
        <w:t>entilator. You don't get asked those questions unless it's... Do you? In all honesty you don't</w:t>
      </w:r>
      <w:r>
        <w:rPr>
          <w:i/>
        </w:rPr>
        <w:t>.</w:t>
      </w:r>
      <w:r w:rsidRPr="008121AB">
        <w:rPr>
          <w:i/>
        </w:rPr>
        <w:t xml:space="preserve"> </w:t>
      </w:r>
      <w:r>
        <w:rPr>
          <w:i/>
        </w:rPr>
        <w:t>U</w:t>
      </w:r>
      <w:r w:rsidRPr="008121AB">
        <w:rPr>
          <w:i/>
        </w:rPr>
        <w:t>nless it's close to the time you're going.</w:t>
      </w:r>
      <w:r w:rsidR="00833238">
        <w:rPr>
          <w:i/>
        </w:rPr>
        <w:t>”</w:t>
      </w:r>
      <w:r w:rsidR="00833238">
        <w:rPr>
          <w:i/>
        </w:rPr>
        <w:tab/>
      </w:r>
      <w:r w:rsidR="00833238">
        <w:rPr>
          <w:i/>
        </w:rPr>
        <w:tab/>
      </w:r>
      <w:r w:rsidRPr="00B24EE5">
        <w:rPr>
          <w:i/>
        </w:rPr>
        <w:t xml:space="preserve">  </w:t>
      </w:r>
      <w:r w:rsidR="00833238" w:rsidRPr="00B24EE5">
        <w:rPr>
          <w:i/>
        </w:rPr>
        <w:t xml:space="preserve">       </w:t>
      </w:r>
      <w:r w:rsidRPr="00B24EE5">
        <w:rPr>
          <w:i/>
        </w:rPr>
        <w:t xml:space="preserve">    (</w:t>
      </w:r>
      <w:r w:rsidR="00E76198">
        <w:rPr>
          <w:i/>
        </w:rPr>
        <w:t xml:space="preserve">Patient </w:t>
      </w:r>
      <w:r w:rsidR="000D3C2B">
        <w:rPr>
          <w:i/>
        </w:rPr>
        <w:t xml:space="preserve">24 </w:t>
      </w:r>
      <w:r w:rsidR="00E76198">
        <w:rPr>
          <w:i/>
        </w:rPr>
        <w:t>with</w:t>
      </w:r>
      <w:r w:rsidRPr="00B24EE5">
        <w:rPr>
          <w:i/>
        </w:rPr>
        <w:t xml:space="preserve"> </w:t>
      </w:r>
      <w:r w:rsidR="00833238" w:rsidRPr="00B24EE5">
        <w:rPr>
          <w:i/>
        </w:rPr>
        <w:t xml:space="preserve">very </w:t>
      </w:r>
      <w:r w:rsidRPr="00B24EE5">
        <w:rPr>
          <w:i/>
        </w:rPr>
        <w:t>severe COPD)</w:t>
      </w:r>
    </w:p>
    <w:p w14:paraId="414DEA3A" w14:textId="77777777" w:rsidR="008C027D" w:rsidRDefault="008C027D" w:rsidP="00A43AAA">
      <w:pPr>
        <w:spacing w:line="360" w:lineRule="auto"/>
        <w:jc w:val="both"/>
      </w:pPr>
    </w:p>
    <w:p w14:paraId="783525A8" w14:textId="77777777" w:rsidR="00E76198" w:rsidRDefault="00E76198" w:rsidP="00A43AAA">
      <w:pPr>
        <w:spacing w:line="360" w:lineRule="auto"/>
        <w:jc w:val="both"/>
      </w:pPr>
    </w:p>
    <w:tbl>
      <w:tblPr>
        <w:tblStyle w:val="GridTable6Colorful"/>
        <w:tblW w:w="9072" w:type="dxa"/>
        <w:tblInd w:w="-5" w:type="dxa"/>
        <w:tblLook w:val="04A0" w:firstRow="1" w:lastRow="0" w:firstColumn="1" w:lastColumn="0" w:noHBand="0" w:noVBand="1"/>
      </w:tblPr>
      <w:tblGrid>
        <w:gridCol w:w="9072"/>
      </w:tblGrid>
      <w:tr w:rsidR="003604AB" w14:paraId="659B6C99" w14:textId="77777777" w:rsidTr="008D53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tcPr>
          <w:p w14:paraId="338A8EF7" w14:textId="6200B570" w:rsidR="003604AB" w:rsidRPr="008D5324" w:rsidRDefault="005E2E0C" w:rsidP="00F51EFA">
            <w:pPr>
              <w:spacing w:line="276" w:lineRule="auto"/>
              <w:jc w:val="center"/>
              <w:rPr>
                <w:sz w:val="24"/>
                <w:szCs w:val="24"/>
              </w:rPr>
            </w:pPr>
            <w:r>
              <w:rPr>
                <w:color w:val="auto"/>
                <w:sz w:val="24"/>
                <w:szCs w:val="24"/>
              </w:rPr>
              <w:lastRenderedPageBreak/>
              <w:t xml:space="preserve">Table </w:t>
            </w:r>
            <w:r w:rsidR="00C42C22">
              <w:rPr>
                <w:color w:val="auto"/>
                <w:sz w:val="24"/>
                <w:szCs w:val="24"/>
              </w:rPr>
              <w:t>5</w:t>
            </w:r>
            <w:r w:rsidR="003604AB" w:rsidRPr="008D5324">
              <w:rPr>
                <w:color w:val="auto"/>
                <w:sz w:val="24"/>
                <w:szCs w:val="24"/>
              </w:rPr>
              <w:t xml:space="preserve"> </w:t>
            </w:r>
            <w:r w:rsidR="008D5324">
              <w:rPr>
                <w:color w:val="auto"/>
                <w:sz w:val="24"/>
                <w:szCs w:val="24"/>
              </w:rPr>
              <w:t xml:space="preserve">- </w:t>
            </w:r>
            <w:r w:rsidR="008D5324" w:rsidRPr="008D5324">
              <w:rPr>
                <w:color w:val="auto"/>
                <w:sz w:val="24"/>
                <w:szCs w:val="24"/>
              </w:rPr>
              <w:t xml:space="preserve">Patients’ definition </w:t>
            </w:r>
            <w:r w:rsidR="00F51EFA">
              <w:rPr>
                <w:color w:val="auto"/>
                <w:sz w:val="24"/>
                <w:szCs w:val="24"/>
              </w:rPr>
              <w:t>for</w:t>
            </w:r>
            <w:r w:rsidR="008D5324" w:rsidRPr="008D5324">
              <w:rPr>
                <w:color w:val="auto"/>
                <w:sz w:val="24"/>
                <w:szCs w:val="24"/>
              </w:rPr>
              <w:t xml:space="preserve"> what </w:t>
            </w:r>
            <w:r w:rsidR="003604AB" w:rsidRPr="008D5324">
              <w:rPr>
                <w:i/>
                <w:color w:val="auto"/>
                <w:sz w:val="24"/>
                <w:szCs w:val="24"/>
              </w:rPr>
              <w:t>“</w:t>
            </w:r>
            <w:r w:rsidR="008D5324">
              <w:rPr>
                <w:i/>
                <w:color w:val="auto"/>
                <w:sz w:val="24"/>
                <w:szCs w:val="24"/>
              </w:rPr>
              <w:t>b</w:t>
            </w:r>
            <w:r w:rsidR="003604AB" w:rsidRPr="008D5324">
              <w:rPr>
                <w:i/>
                <w:color w:val="auto"/>
                <w:sz w:val="24"/>
                <w:szCs w:val="24"/>
              </w:rPr>
              <w:t>ecoming unwell”</w:t>
            </w:r>
            <w:r w:rsidR="008D5324" w:rsidRPr="008D5324">
              <w:rPr>
                <w:i/>
                <w:color w:val="auto"/>
                <w:sz w:val="24"/>
                <w:szCs w:val="24"/>
              </w:rPr>
              <w:t xml:space="preserve"> </w:t>
            </w:r>
            <w:r w:rsidR="00F51EFA">
              <w:rPr>
                <w:i/>
                <w:color w:val="auto"/>
                <w:sz w:val="24"/>
                <w:szCs w:val="24"/>
              </w:rPr>
              <w:t xml:space="preserve">- </w:t>
            </w:r>
            <w:r w:rsidR="008D5324" w:rsidRPr="008D5324">
              <w:rPr>
                <w:color w:val="auto"/>
                <w:sz w:val="24"/>
                <w:szCs w:val="24"/>
              </w:rPr>
              <w:t>in the context</w:t>
            </w:r>
            <w:r w:rsidR="00F51EFA">
              <w:rPr>
                <w:color w:val="auto"/>
                <w:sz w:val="24"/>
                <w:szCs w:val="24"/>
              </w:rPr>
              <w:t xml:space="preserve"> </w:t>
            </w:r>
            <w:r w:rsidR="008D5324" w:rsidRPr="008D5324">
              <w:rPr>
                <w:color w:val="auto"/>
                <w:sz w:val="24"/>
                <w:szCs w:val="24"/>
              </w:rPr>
              <w:t>a palliative care discussion</w:t>
            </w:r>
            <w:r w:rsidR="00F51EFA">
              <w:rPr>
                <w:color w:val="auto"/>
                <w:sz w:val="24"/>
                <w:szCs w:val="24"/>
              </w:rPr>
              <w:t>s</w:t>
            </w:r>
          </w:p>
        </w:tc>
      </w:tr>
      <w:tr w:rsidR="003604AB" w14:paraId="658E9CAC" w14:textId="77777777" w:rsidTr="008D53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tcPr>
          <w:p w14:paraId="272EE08C" w14:textId="54F2C7DA" w:rsidR="003604AB" w:rsidRPr="003604AB" w:rsidRDefault="003604AB" w:rsidP="00A43AAA">
            <w:pPr>
              <w:pStyle w:val="ListParagraph"/>
              <w:numPr>
                <w:ilvl w:val="0"/>
                <w:numId w:val="21"/>
              </w:numPr>
              <w:spacing w:line="276" w:lineRule="auto"/>
              <w:jc w:val="both"/>
              <w:rPr>
                <w:b w:val="0"/>
              </w:rPr>
            </w:pPr>
            <w:r w:rsidRPr="003604AB">
              <w:rPr>
                <w:b w:val="0"/>
              </w:rPr>
              <w:t>Recurrent, increased and/or severe breathlessness;</w:t>
            </w:r>
          </w:p>
          <w:p w14:paraId="4C691C59" w14:textId="00E9E638" w:rsidR="003604AB" w:rsidRPr="003604AB" w:rsidRDefault="003604AB" w:rsidP="00A43AAA">
            <w:pPr>
              <w:pStyle w:val="ListParagraph"/>
              <w:numPr>
                <w:ilvl w:val="0"/>
                <w:numId w:val="21"/>
              </w:numPr>
              <w:spacing w:line="276" w:lineRule="auto"/>
              <w:jc w:val="both"/>
              <w:rPr>
                <w:b w:val="0"/>
              </w:rPr>
            </w:pPr>
            <w:r w:rsidRPr="003604AB">
              <w:rPr>
                <w:b w:val="0"/>
              </w:rPr>
              <w:t>Increased hospital admissions and/or COPD exacerbations;</w:t>
            </w:r>
          </w:p>
          <w:p w14:paraId="777152BA" w14:textId="283194AA" w:rsidR="003604AB" w:rsidRPr="003604AB" w:rsidRDefault="003604AB" w:rsidP="00A43AAA">
            <w:pPr>
              <w:pStyle w:val="ListParagraph"/>
              <w:numPr>
                <w:ilvl w:val="0"/>
                <w:numId w:val="21"/>
              </w:numPr>
              <w:spacing w:line="276" w:lineRule="auto"/>
              <w:jc w:val="both"/>
              <w:rPr>
                <w:b w:val="0"/>
              </w:rPr>
            </w:pPr>
            <w:r w:rsidRPr="003604AB">
              <w:rPr>
                <w:b w:val="0"/>
              </w:rPr>
              <w:t>Continue</w:t>
            </w:r>
            <w:r w:rsidR="00C71C6A">
              <w:rPr>
                <w:b w:val="0"/>
              </w:rPr>
              <w:t>d</w:t>
            </w:r>
            <w:r w:rsidR="00382598">
              <w:rPr>
                <w:b w:val="0"/>
              </w:rPr>
              <w:t xml:space="preserve"> decline of their</w:t>
            </w:r>
            <w:r w:rsidRPr="003604AB">
              <w:rPr>
                <w:b w:val="0"/>
              </w:rPr>
              <w:t xml:space="preserve"> condition;</w:t>
            </w:r>
          </w:p>
          <w:p w14:paraId="517FA5F3" w14:textId="1120F895" w:rsidR="003604AB" w:rsidRPr="003604AB" w:rsidRDefault="003604AB" w:rsidP="00A43AAA">
            <w:pPr>
              <w:pStyle w:val="ListParagraph"/>
              <w:numPr>
                <w:ilvl w:val="0"/>
                <w:numId w:val="21"/>
              </w:numPr>
              <w:spacing w:line="276" w:lineRule="auto"/>
              <w:jc w:val="both"/>
              <w:rPr>
                <w:b w:val="0"/>
              </w:rPr>
            </w:pPr>
            <w:r w:rsidRPr="003604AB">
              <w:rPr>
                <w:b w:val="0"/>
              </w:rPr>
              <w:t>Little treatment effectiveness or exhaustion of treatments;</w:t>
            </w:r>
          </w:p>
          <w:p w14:paraId="290E4933" w14:textId="38ED1B4C" w:rsidR="003604AB" w:rsidRPr="003604AB" w:rsidRDefault="003604AB" w:rsidP="00A43AAA">
            <w:pPr>
              <w:pStyle w:val="ListParagraph"/>
              <w:numPr>
                <w:ilvl w:val="0"/>
                <w:numId w:val="21"/>
              </w:numPr>
              <w:spacing w:line="276" w:lineRule="auto"/>
              <w:jc w:val="both"/>
              <w:rPr>
                <w:b w:val="0"/>
              </w:rPr>
            </w:pPr>
            <w:r w:rsidRPr="003604AB">
              <w:rPr>
                <w:b w:val="0"/>
              </w:rPr>
              <w:t>Thoughts around “I had enough”;</w:t>
            </w:r>
          </w:p>
          <w:p w14:paraId="241AEEEA" w14:textId="7B3D066A" w:rsidR="003604AB" w:rsidRPr="003604AB" w:rsidRDefault="003604AB" w:rsidP="00A43AAA">
            <w:pPr>
              <w:pStyle w:val="ListParagraph"/>
              <w:numPr>
                <w:ilvl w:val="0"/>
                <w:numId w:val="21"/>
              </w:numPr>
              <w:spacing w:line="276" w:lineRule="auto"/>
              <w:jc w:val="both"/>
              <w:rPr>
                <w:b w:val="0"/>
              </w:rPr>
            </w:pPr>
            <w:r w:rsidRPr="003604AB">
              <w:rPr>
                <w:b w:val="0"/>
              </w:rPr>
              <w:t>Limite</w:t>
            </w:r>
            <w:r w:rsidR="00382598">
              <w:rPr>
                <w:b w:val="0"/>
              </w:rPr>
              <w:t xml:space="preserve">d or reduced mobility caused by </w:t>
            </w:r>
            <w:r w:rsidRPr="003604AB">
              <w:rPr>
                <w:b w:val="0"/>
              </w:rPr>
              <w:t>breathlessness;</w:t>
            </w:r>
          </w:p>
          <w:p w14:paraId="16A225BE" w14:textId="6F2C03E5" w:rsidR="003604AB" w:rsidRPr="006329EB" w:rsidRDefault="003604AB" w:rsidP="00E76198">
            <w:pPr>
              <w:pStyle w:val="ListParagraph"/>
              <w:numPr>
                <w:ilvl w:val="0"/>
                <w:numId w:val="21"/>
              </w:numPr>
              <w:spacing w:line="276" w:lineRule="auto"/>
              <w:jc w:val="both"/>
              <w:rPr>
                <w:b w:val="0"/>
              </w:rPr>
            </w:pPr>
            <w:r w:rsidRPr="003604AB">
              <w:rPr>
                <w:b w:val="0"/>
              </w:rPr>
              <w:t>Sudden and severe deterioration in condition, such as cardiac arrest.</w:t>
            </w:r>
          </w:p>
        </w:tc>
      </w:tr>
    </w:tbl>
    <w:p w14:paraId="0A5952BF" w14:textId="77777777" w:rsidR="003604AB" w:rsidRDefault="003604AB" w:rsidP="00A43AAA">
      <w:pPr>
        <w:spacing w:line="360" w:lineRule="auto"/>
        <w:jc w:val="both"/>
      </w:pPr>
    </w:p>
    <w:p w14:paraId="4771CFC3" w14:textId="503D64BA" w:rsidR="008C1EDD" w:rsidRDefault="00897A0B" w:rsidP="00A43AAA">
      <w:pPr>
        <w:spacing w:line="360" w:lineRule="auto"/>
        <w:jc w:val="both"/>
      </w:pPr>
      <w:r>
        <w:t xml:space="preserve">Previous experiences of </w:t>
      </w:r>
      <w:r w:rsidR="008C1EDD">
        <w:t>severe exacerbation</w:t>
      </w:r>
      <w:r>
        <w:t>s</w:t>
      </w:r>
      <w:r w:rsidR="008C1EDD">
        <w:t xml:space="preserve"> provide</w:t>
      </w:r>
      <w:r>
        <w:t>d</w:t>
      </w:r>
      <w:r w:rsidR="008C1EDD">
        <w:t xml:space="preserve"> context and raise</w:t>
      </w:r>
      <w:r>
        <w:t xml:space="preserve">d patients’ </w:t>
      </w:r>
      <w:r w:rsidR="008C1EDD">
        <w:t>awareness about discussions with clinicians.</w:t>
      </w:r>
      <w:r w:rsidR="008C1EDD">
        <w:rPr>
          <w:b/>
        </w:rPr>
        <w:t xml:space="preserve"> </w:t>
      </w:r>
      <w:r w:rsidR="008C1EDD">
        <w:t xml:space="preserve">Discussions during exacerbations </w:t>
      </w:r>
      <w:r w:rsidR="00C71C6A">
        <w:t xml:space="preserve">were </w:t>
      </w:r>
      <w:r w:rsidR="008C1EDD">
        <w:t>not see</w:t>
      </w:r>
      <w:r w:rsidR="00C71C6A">
        <w:t>n as</w:t>
      </w:r>
      <w:r w:rsidR="008C1EDD">
        <w:t xml:space="preserve"> appropriate </w:t>
      </w:r>
      <w:r w:rsidR="00EA394B">
        <w:t>by some patients</w:t>
      </w:r>
      <w:r w:rsidR="008C1EDD">
        <w:t xml:space="preserve">, </w:t>
      </w:r>
      <w:r w:rsidR="00F51EFA">
        <w:t>but</w:t>
      </w:r>
      <w:r w:rsidR="008C1EDD">
        <w:t xml:space="preserve"> could be initiated after these difficult periods.</w:t>
      </w:r>
      <w:r w:rsidR="003604AB">
        <w:t xml:space="preserve"> </w:t>
      </w:r>
    </w:p>
    <w:p w14:paraId="61F487BB" w14:textId="162E94D8" w:rsidR="003604AB" w:rsidRDefault="003604AB" w:rsidP="00A43AAA">
      <w:pPr>
        <w:spacing w:line="360" w:lineRule="auto"/>
        <w:ind w:left="1134" w:right="1088"/>
        <w:jc w:val="both"/>
        <w:rPr>
          <w:i/>
        </w:rPr>
      </w:pPr>
      <w:r>
        <w:rPr>
          <w:rFonts w:cs="Calibri"/>
          <w:i/>
        </w:rPr>
        <w:t xml:space="preserve">“I suppose once you've been through a bad time with your breathing and you've actually, well not necessarily been admitted to hospital, but you've had a really bad infection. Just after that, when you've about recovered, it would be a good time for you to sort out what you want to do. Once you've been close to it (death), you can focus your mind a bit more on it.” </w:t>
      </w:r>
      <w:r>
        <w:rPr>
          <w:rFonts w:cs="Calibri"/>
          <w:i/>
        </w:rPr>
        <w:tab/>
        <w:t xml:space="preserve">                                        </w:t>
      </w:r>
      <w:r>
        <w:rPr>
          <w:rFonts w:cs="Calibri"/>
          <w:i/>
        </w:rPr>
        <w:tab/>
      </w:r>
      <w:r>
        <w:rPr>
          <w:rFonts w:cs="Calibri"/>
          <w:i/>
        </w:rPr>
        <w:tab/>
      </w:r>
      <w:r>
        <w:rPr>
          <w:rFonts w:cs="Calibri"/>
          <w:i/>
        </w:rPr>
        <w:tab/>
      </w:r>
      <w:r>
        <w:rPr>
          <w:rFonts w:cs="Calibri"/>
          <w:i/>
        </w:rPr>
        <w:tab/>
      </w:r>
      <w:r>
        <w:rPr>
          <w:rFonts w:cs="Calibri"/>
          <w:i/>
        </w:rPr>
        <w:tab/>
        <w:t xml:space="preserve">                              (</w:t>
      </w:r>
      <w:r w:rsidR="00E76198">
        <w:rPr>
          <w:i/>
        </w:rPr>
        <w:t>Patient</w:t>
      </w:r>
      <w:r w:rsidR="000D3C2B">
        <w:rPr>
          <w:i/>
        </w:rPr>
        <w:t xml:space="preserve"> 9</w:t>
      </w:r>
      <w:r w:rsidR="00E76198">
        <w:rPr>
          <w:i/>
        </w:rPr>
        <w:t xml:space="preserve"> with</w:t>
      </w:r>
      <w:r>
        <w:rPr>
          <w:rFonts w:cs="Calibri"/>
          <w:i/>
        </w:rPr>
        <w:t xml:space="preserve"> moderate COPD)</w:t>
      </w:r>
    </w:p>
    <w:p w14:paraId="320EB6CD" w14:textId="5E4E01A5" w:rsidR="003604AB" w:rsidRPr="00093E34" w:rsidRDefault="008E35E7" w:rsidP="00A43AAA">
      <w:pPr>
        <w:spacing w:line="360" w:lineRule="auto"/>
        <w:jc w:val="both"/>
        <w:rPr>
          <w:rFonts w:cstheme="majorBidi"/>
          <w:color w:val="000000" w:themeColor="text1"/>
        </w:rPr>
      </w:pPr>
      <w:r>
        <w:t>P</w:t>
      </w:r>
      <w:r w:rsidR="004F0B2E">
        <w:t xml:space="preserve">atients </w:t>
      </w:r>
      <w:r>
        <w:t xml:space="preserve">that preferred to discuss palliative </w:t>
      </w:r>
      <w:r w:rsidRPr="00897A0B">
        <w:t xml:space="preserve">care </w:t>
      </w:r>
      <w:r w:rsidRPr="00897A0B">
        <w:rPr>
          <w:i/>
        </w:rPr>
        <w:t xml:space="preserve">“now” </w:t>
      </w:r>
      <w:r w:rsidRPr="00897A0B">
        <w:t>had</w:t>
      </w:r>
      <w:r w:rsidR="004F0B2E">
        <w:t xml:space="preserve"> a clear idea of the care they did not want</w:t>
      </w:r>
      <w:r w:rsidR="004F0B2E">
        <w:rPr>
          <w:b/>
        </w:rPr>
        <w:t xml:space="preserve"> </w:t>
      </w:r>
      <w:r w:rsidR="004F0B2E">
        <w:t>to receive in the future. When considering their condition, patients preferred to have the discussion while their condition was stable,</w:t>
      </w:r>
      <w:r>
        <w:t xml:space="preserve"> since</w:t>
      </w:r>
      <w:r w:rsidR="004F0B2E">
        <w:t xml:space="preserve"> this allowed them to fully engage in the discussion.</w:t>
      </w:r>
      <w:r w:rsidRPr="008E35E7">
        <w:t xml:space="preserve"> </w:t>
      </w:r>
      <w:r>
        <w:t xml:space="preserve">Despite this, not all patients that preferred to start discussions </w:t>
      </w:r>
      <w:r w:rsidRPr="008E35E7">
        <w:rPr>
          <w:i/>
        </w:rPr>
        <w:t>“now”</w:t>
      </w:r>
      <w:r>
        <w:rPr>
          <w:i/>
        </w:rPr>
        <w:t xml:space="preserve"> </w:t>
      </w:r>
      <w:r>
        <w:t xml:space="preserve">seemed prepared to initiate them. </w:t>
      </w:r>
    </w:p>
    <w:p w14:paraId="1C1CA732" w14:textId="7AFF32B7" w:rsidR="004F0B2E" w:rsidRDefault="004F0B2E" w:rsidP="00A43AAA">
      <w:pPr>
        <w:spacing w:line="360" w:lineRule="auto"/>
        <w:ind w:left="1134" w:right="1088"/>
        <w:jc w:val="both"/>
        <w:rPr>
          <w:i/>
        </w:rPr>
      </w:pPr>
      <w:r>
        <w:rPr>
          <w:rFonts w:cs="Calibri"/>
          <w:i/>
        </w:rPr>
        <w:t xml:space="preserve">“Well, anytime (now). Whenever it's convenient with anyone like… You know? Because at the moment I'm in good health. So I would really like to, I suppose, talk to someone about i. e. if I did get really bad and everything else, you know?” </w:t>
      </w:r>
      <w:r>
        <w:rPr>
          <w:rFonts w:cs="Calibri"/>
          <w:i/>
        </w:rPr>
        <w:tab/>
      </w:r>
      <w:r>
        <w:rPr>
          <w:rFonts w:cs="Calibri"/>
          <w:i/>
        </w:rPr>
        <w:tab/>
      </w:r>
      <w:r>
        <w:rPr>
          <w:rFonts w:cs="Calibri"/>
          <w:i/>
        </w:rPr>
        <w:tab/>
      </w:r>
      <w:r>
        <w:rPr>
          <w:rFonts w:cs="Calibri"/>
          <w:i/>
        </w:rPr>
        <w:tab/>
      </w:r>
      <w:r>
        <w:rPr>
          <w:rFonts w:cs="Calibri"/>
          <w:i/>
        </w:rPr>
        <w:tab/>
      </w:r>
      <w:r>
        <w:rPr>
          <w:rFonts w:cs="Calibri"/>
          <w:i/>
        </w:rPr>
        <w:tab/>
      </w:r>
      <w:r>
        <w:rPr>
          <w:rFonts w:cs="Calibri"/>
          <w:i/>
        </w:rPr>
        <w:tab/>
        <w:t>(</w:t>
      </w:r>
      <w:r w:rsidR="00E76198">
        <w:rPr>
          <w:i/>
        </w:rPr>
        <w:t xml:space="preserve">Patient </w:t>
      </w:r>
      <w:r w:rsidR="000D3C2B">
        <w:rPr>
          <w:i/>
        </w:rPr>
        <w:t xml:space="preserve">4 </w:t>
      </w:r>
      <w:r w:rsidR="00E76198">
        <w:rPr>
          <w:i/>
        </w:rPr>
        <w:t>with</w:t>
      </w:r>
      <w:r>
        <w:rPr>
          <w:rFonts w:cs="Calibri"/>
          <w:i/>
        </w:rPr>
        <w:t xml:space="preserve"> mild COPD)</w:t>
      </w:r>
    </w:p>
    <w:p w14:paraId="143A2B8C" w14:textId="453265AF" w:rsidR="006329EB" w:rsidRDefault="003E258D" w:rsidP="00A43AAA">
      <w:pPr>
        <w:spacing w:line="360" w:lineRule="auto"/>
        <w:jc w:val="both"/>
      </w:pPr>
      <w:r>
        <w:t xml:space="preserve">A smaller group </w:t>
      </w:r>
      <w:r w:rsidR="006329EB">
        <w:t xml:space="preserve">of patients preferred to discuss their preferences at the time of </w:t>
      </w:r>
      <w:r w:rsidR="006329EB" w:rsidRPr="00897A0B">
        <w:t xml:space="preserve">their annual COPD review. The annual review was seen as important to plan the care and </w:t>
      </w:r>
      <w:r w:rsidR="008E35E7" w:rsidRPr="00897A0B">
        <w:t xml:space="preserve">debate </w:t>
      </w:r>
      <w:r w:rsidR="006329EB" w:rsidRPr="00897A0B">
        <w:t>future</w:t>
      </w:r>
      <w:r w:rsidR="008E35E7">
        <w:t xml:space="preserve"> care</w:t>
      </w:r>
      <w:r w:rsidR="006329EB">
        <w:t xml:space="preserve">. Despite this, not all patients had access to regular reviews. </w:t>
      </w:r>
    </w:p>
    <w:p w14:paraId="3DF47B07" w14:textId="60689FE4" w:rsidR="006329EB" w:rsidRDefault="006329EB" w:rsidP="00A43AAA">
      <w:pPr>
        <w:spacing w:line="360" w:lineRule="auto"/>
        <w:ind w:left="1134" w:right="1088"/>
        <w:jc w:val="both"/>
        <w:rPr>
          <w:i/>
        </w:rPr>
      </w:pPr>
      <w:r>
        <w:rPr>
          <w:rFonts w:cs="Calibri"/>
          <w:i/>
        </w:rPr>
        <w:lastRenderedPageBreak/>
        <w:t>“When the review comes up and the medication (review), it would be a good time, wouldn't it? Because by then they (clinicians) would be up to date of what the problems are.”</w:t>
      </w:r>
      <w:r>
        <w:rPr>
          <w:rFonts w:cs="Calibri"/>
          <w:i/>
        </w:rPr>
        <w:tab/>
      </w:r>
      <w:r>
        <w:rPr>
          <w:rFonts w:cs="Calibri"/>
          <w:i/>
        </w:rPr>
        <w:tab/>
      </w:r>
      <w:r>
        <w:rPr>
          <w:rFonts w:cs="Calibri"/>
          <w:i/>
        </w:rPr>
        <w:tab/>
      </w:r>
      <w:r>
        <w:rPr>
          <w:rFonts w:cs="Calibri"/>
          <w:i/>
        </w:rPr>
        <w:tab/>
      </w:r>
      <w:r>
        <w:rPr>
          <w:rFonts w:cs="Calibri"/>
          <w:i/>
        </w:rPr>
        <w:tab/>
        <w:t>(</w:t>
      </w:r>
      <w:r w:rsidR="00E76198">
        <w:rPr>
          <w:i/>
        </w:rPr>
        <w:t xml:space="preserve">Patient </w:t>
      </w:r>
      <w:r w:rsidR="000D3C2B">
        <w:rPr>
          <w:i/>
        </w:rPr>
        <w:t xml:space="preserve">6 </w:t>
      </w:r>
      <w:r w:rsidR="00E76198">
        <w:rPr>
          <w:i/>
        </w:rPr>
        <w:t xml:space="preserve">with </w:t>
      </w:r>
      <w:r>
        <w:rPr>
          <w:rFonts w:cs="Calibri"/>
          <w:i/>
        </w:rPr>
        <w:t>mild COPD)</w:t>
      </w:r>
    </w:p>
    <w:p w14:paraId="65AB32C3" w14:textId="77777777" w:rsidR="00A43AAA" w:rsidRDefault="00A43AAA" w:rsidP="00A43AAA">
      <w:pPr>
        <w:spacing w:line="360" w:lineRule="auto"/>
        <w:jc w:val="both"/>
      </w:pPr>
    </w:p>
    <w:p w14:paraId="5AF1D298" w14:textId="39CAABE0" w:rsidR="008407A9" w:rsidRPr="008407A9" w:rsidRDefault="002C24D6" w:rsidP="00A43AAA">
      <w:pPr>
        <w:spacing w:line="360" w:lineRule="auto"/>
        <w:jc w:val="both"/>
        <w:rPr>
          <w:sz w:val="24"/>
        </w:rPr>
      </w:pPr>
      <w:r>
        <w:rPr>
          <w:sz w:val="24"/>
        </w:rPr>
        <w:t>Initiating</w:t>
      </w:r>
      <w:r w:rsidR="008407A9" w:rsidRPr="008407A9">
        <w:rPr>
          <w:sz w:val="24"/>
        </w:rPr>
        <w:t xml:space="preserve"> and conducting palliative care conversations</w:t>
      </w:r>
    </w:p>
    <w:p w14:paraId="3435CDEA" w14:textId="7794F15F" w:rsidR="006329EB" w:rsidRDefault="008407A9" w:rsidP="00A43AAA">
      <w:pPr>
        <w:spacing w:line="360" w:lineRule="auto"/>
        <w:jc w:val="both"/>
      </w:pPr>
      <w:r>
        <w:t xml:space="preserve">Most patients preferred </w:t>
      </w:r>
      <w:r w:rsidRPr="00897A0B">
        <w:t>that clinician</w:t>
      </w:r>
      <w:r w:rsidR="00382598">
        <w:t>s star</w:t>
      </w:r>
      <w:r w:rsidRPr="00897A0B">
        <w:t>ted the discussion</w:t>
      </w:r>
      <w:r>
        <w:t xml:space="preserve">, whilst a smaller number of patients stated that they would prefer to initiate the conversation themselves. Interestingly, patients that preferred to initiate conversations themselves, also preferred to have the discussion somewhere in the future. </w:t>
      </w:r>
    </w:p>
    <w:p w14:paraId="5ED2BFD8" w14:textId="4EC4DC8C" w:rsidR="00D41DD3" w:rsidRDefault="00D41DD3" w:rsidP="00A43AAA">
      <w:pPr>
        <w:spacing w:line="360" w:lineRule="auto"/>
        <w:ind w:left="1134" w:right="1088"/>
        <w:jc w:val="both"/>
        <w:rPr>
          <w:i/>
        </w:rPr>
      </w:pPr>
      <w:r>
        <w:rPr>
          <w:i/>
        </w:rPr>
        <w:t>“Yeah. I'd rather they (clinicians) (start discussions), obviously. They (clinicians) are the ...hum... the experts. They (clinicians) know what's happening, I don't know what's happening to me half the time</w:t>
      </w:r>
      <w:r w:rsidR="00380660">
        <w:rPr>
          <w:i/>
        </w:rPr>
        <w:t>, do I?”</w:t>
      </w:r>
      <w:r>
        <w:rPr>
          <w:i/>
        </w:rPr>
        <w:t xml:space="preserve"> </w:t>
      </w:r>
      <w:r>
        <w:rPr>
          <w:rFonts w:cs="Calibri"/>
          <w:i/>
        </w:rPr>
        <w:t>(</w:t>
      </w:r>
      <w:r w:rsidR="00E76198">
        <w:rPr>
          <w:i/>
        </w:rPr>
        <w:t xml:space="preserve">Patient </w:t>
      </w:r>
      <w:r w:rsidR="000D3C2B">
        <w:rPr>
          <w:i/>
        </w:rPr>
        <w:t xml:space="preserve">24 </w:t>
      </w:r>
      <w:r w:rsidR="00E76198">
        <w:rPr>
          <w:i/>
        </w:rPr>
        <w:t>with</w:t>
      </w:r>
      <w:r>
        <w:rPr>
          <w:rFonts w:cs="Calibri"/>
          <w:i/>
        </w:rPr>
        <w:t xml:space="preserve"> </w:t>
      </w:r>
      <w:r w:rsidR="00380660">
        <w:rPr>
          <w:rFonts w:cs="Calibri"/>
          <w:i/>
        </w:rPr>
        <w:t xml:space="preserve">very </w:t>
      </w:r>
      <w:r>
        <w:rPr>
          <w:rFonts w:cs="Calibri"/>
          <w:i/>
        </w:rPr>
        <w:t>severe COPD)</w:t>
      </w:r>
    </w:p>
    <w:p w14:paraId="46351C2A" w14:textId="52C03DAF" w:rsidR="00D41DD3" w:rsidRDefault="003E258D" w:rsidP="00A43AAA">
      <w:pPr>
        <w:spacing w:line="360" w:lineRule="auto"/>
        <w:jc w:val="both"/>
      </w:pPr>
      <w:r>
        <w:rPr>
          <w:rFonts w:ascii="Calibri" w:hAnsi="Calibri" w:cs="Calibri"/>
        </w:rPr>
        <w:t>The majority of p</w:t>
      </w:r>
      <w:r w:rsidR="008803C0">
        <w:rPr>
          <w:rFonts w:ascii="Calibri" w:hAnsi="Calibri" w:cs="Calibri"/>
        </w:rPr>
        <w:t>atients would like to receive</w:t>
      </w:r>
      <w:r w:rsidR="00E25C51">
        <w:rPr>
          <w:rFonts w:ascii="Calibri" w:hAnsi="Calibri" w:cs="Calibri"/>
        </w:rPr>
        <w:t xml:space="preserve"> detailed,</w:t>
      </w:r>
      <w:r w:rsidR="008803C0">
        <w:rPr>
          <w:rFonts w:ascii="Calibri" w:hAnsi="Calibri" w:cs="Calibri"/>
        </w:rPr>
        <w:t xml:space="preserve"> honest and </w:t>
      </w:r>
      <w:r w:rsidR="008803C0" w:rsidRPr="00897A0B">
        <w:rPr>
          <w:rFonts w:ascii="Calibri" w:hAnsi="Calibri" w:cs="Calibri"/>
        </w:rPr>
        <w:t>truthful information about</w:t>
      </w:r>
      <w:r w:rsidR="008803C0">
        <w:rPr>
          <w:rFonts w:ascii="Calibri" w:hAnsi="Calibri" w:cs="Calibri"/>
        </w:rPr>
        <w:t xml:space="preserve"> disease progression; treatment options and their outcomes. </w:t>
      </w:r>
      <w:r w:rsidR="00D41DD3">
        <w:t xml:space="preserve">The lack of illness-related </w:t>
      </w:r>
      <w:r w:rsidR="00D41DD3" w:rsidRPr="008803C0">
        <w:t>information</w:t>
      </w:r>
      <w:r w:rsidR="00D41DD3">
        <w:t xml:space="preserve"> and the long waits for information was regularly highlighted by patients. </w:t>
      </w:r>
      <w:r w:rsidR="009065F2">
        <w:t>Other</w:t>
      </w:r>
      <w:r w:rsidR="00D41DD3">
        <w:t xml:space="preserve"> patients preferred gradual and digestible information</w:t>
      </w:r>
      <w:r w:rsidR="00E25C51">
        <w:t xml:space="preserve">, since </w:t>
      </w:r>
      <w:r w:rsidR="00C71C6A">
        <w:t xml:space="preserve">they felt that </w:t>
      </w:r>
      <w:r w:rsidR="00E37EF0">
        <w:t xml:space="preserve">negative </w:t>
      </w:r>
      <w:r w:rsidR="00D41DD3">
        <w:t xml:space="preserve">information </w:t>
      </w:r>
      <w:r w:rsidR="00E37EF0">
        <w:t xml:space="preserve">or information provided too early </w:t>
      </w:r>
      <w:r w:rsidR="00D41DD3">
        <w:t xml:space="preserve">could have a negative </w:t>
      </w:r>
      <w:r w:rsidR="00E37EF0">
        <w:t xml:space="preserve">psychological </w:t>
      </w:r>
      <w:r w:rsidR="00D41DD3">
        <w:t xml:space="preserve">impact. </w:t>
      </w:r>
    </w:p>
    <w:p w14:paraId="0BB0F981" w14:textId="6168DCD6" w:rsidR="00D41DD3" w:rsidRDefault="00C62455" w:rsidP="00A43AAA">
      <w:pPr>
        <w:spacing w:line="360" w:lineRule="auto"/>
        <w:ind w:left="567" w:right="804"/>
        <w:jc w:val="both"/>
        <w:rPr>
          <w:i/>
        </w:rPr>
      </w:pPr>
      <w:r>
        <w:rPr>
          <w:i/>
        </w:rPr>
        <w:t>“</w:t>
      </w:r>
      <w:r w:rsidR="00D41DD3">
        <w:rPr>
          <w:i/>
        </w:rPr>
        <w:t>Oh yeah, I mean I believe you should know everything, because you can make an informed decision if you know everything. If someone is going to hold something back, then it's not going to be beneficial. I wouldn't like to make a decision, having kept this back and the treatment was going wrong because I didn't know the full story.</w:t>
      </w:r>
      <w:r>
        <w:rPr>
          <w:i/>
        </w:rPr>
        <w:t xml:space="preserve">”   </w:t>
      </w:r>
      <w:r>
        <w:rPr>
          <w:i/>
        </w:rPr>
        <w:tab/>
      </w:r>
      <w:r>
        <w:rPr>
          <w:i/>
        </w:rPr>
        <w:tab/>
      </w:r>
      <w:r>
        <w:rPr>
          <w:i/>
        </w:rPr>
        <w:tab/>
      </w:r>
      <w:r>
        <w:rPr>
          <w:i/>
        </w:rPr>
        <w:tab/>
      </w:r>
      <w:r>
        <w:rPr>
          <w:i/>
        </w:rPr>
        <w:tab/>
      </w:r>
      <w:r>
        <w:rPr>
          <w:i/>
        </w:rPr>
        <w:tab/>
      </w:r>
      <w:r>
        <w:rPr>
          <w:i/>
        </w:rPr>
        <w:tab/>
      </w:r>
      <w:r>
        <w:rPr>
          <w:i/>
        </w:rPr>
        <w:tab/>
      </w:r>
      <w:r>
        <w:rPr>
          <w:i/>
        </w:rPr>
        <w:tab/>
      </w:r>
      <w:r>
        <w:rPr>
          <w:i/>
        </w:rPr>
        <w:tab/>
        <w:t>(</w:t>
      </w:r>
      <w:r w:rsidR="00E76198">
        <w:rPr>
          <w:i/>
        </w:rPr>
        <w:t>Patient</w:t>
      </w:r>
      <w:r w:rsidR="000D3C2B">
        <w:rPr>
          <w:i/>
        </w:rPr>
        <w:t xml:space="preserve"> 29</w:t>
      </w:r>
      <w:r w:rsidR="00E76198">
        <w:rPr>
          <w:i/>
        </w:rPr>
        <w:t xml:space="preserve"> with</w:t>
      </w:r>
      <w:r>
        <w:rPr>
          <w:i/>
        </w:rPr>
        <w:t xml:space="preserve"> severe COPD)</w:t>
      </w:r>
    </w:p>
    <w:p w14:paraId="0F29497A" w14:textId="11213391" w:rsidR="006329EB" w:rsidRDefault="001175CB" w:rsidP="00A43AAA">
      <w:pPr>
        <w:spacing w:line="360" w:lineRule="auto"/>
        <w:jc w:val="both"/>
        <w:rPr>
          <w:rFonts w:ascii="Calibri" w:hAnsi="Calibri" w:cs="Calibri"/>
        </w:rPr>
      </w:pPr>
      <w:r w:rsidRPr="00897A0B">
        <w:rPr>
          <w:rFonts w:ascii="Calibri" w:hAnsi="Calibri" w:cs="Calibri"/>
        </w:rPr>
        <w:t>Sharing d</w:t>
      </w:r>
      <w:r w:rsidR="008803C0" w:rsidRPr="00897A0B">
        <w:rPr>
          <w:rFonts w:ascii="Calibri" w:hAnsi="Calibri" w:cs="Calibri"/>
        </w:rPr>
        <w:t>ecision making was</w:t>
      </w:r>
      <w:r w:rsidR="008803C0">
        <w:rPr>
          <w:rFonts w:ascii="Calibri" w:hAnsi="Calibri" w:cs="Calibri"/>
        </w:rPr>
        <w:t xml:space="preserve"> seen as important and further information should be provided, so that patients can participate in this process.</w:t>
      </w:r>
      <w:r w:rsidR="00C62455">
        <w:rPr>
          <w:rFonts w:ascii="Calibri" w:hAnsi="Calibri" w:cs="Calibri"/>
        </w:rPr>
        <w:t xml:space="preserve"> Despite this, </w:t>
      </w:r>
      <w:r w:rsidR="003E258D">
        <w:rPr>
          <w:rFonts w:ascii="Calibri" w:hAnsi="Calibri" w:cs="Calibri"/>
        </w:rPr>
        <w:t xml:space="preserve">some </w:t>
      </w:r>
      <w:r w:rsidR="00C62455">
        <w:rPr>
          <w:rFonts w:ascii="Calibri" w:hAnsi="Calibri" w:cs="Calibri"/>
        </w:rPr>
        <w:t>patients preferred to follow their clinicians’ recommendations, rather than participate in the decision-making process.</w:t>
      </w:r>
    </w:p>
    <w:p w14:paraId="423A383E" w14:textId="108CD84A" w:rsidR="00C62455" w:rsidRDefault="00C62455" w:rsidP="00A43AA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1134" w:right="1088"/>
        <w:jc w:val="both"/>
        <w:rPr>
          <w:rFonts w:ascii="Calibri" w:hAnsi="Calibri" w:cs="Calibri"/>
        </w:rPr>
      </w:pPr>
      <w:r>
        <w:rPr>
          <w:rFonts w:ascii="Calibri" w:hAnsi="Calibri" w:cs="Calibri"/>
          <w:i/>
        </w:rPr>
        <w:t xml:space="preserve">“I don't (choose treatments/care), I'm that sort of person. If the doctor thinks I should have it, then I say yes. If that's what the doctor thinks, I'll go for it. I </w:t>
      </w:r>
      <w:r>
        <w:rPr>
          <w:rFonts w:ascii="Calibri" w:hAnsi="Calibri" w:cs="Calibri"/>
          <w:i/>
        </w:rPr>
        <w:lastRenderedPageBreak/>
        <w:t xml:space="preserve">can’t imagine me saying "No, I don't think I'll have that." I think it would be unwise, I would just go with what the professional said.”  </w:t>
      </w:r>
      <w:r>
        <w:rPr>
          <w:i/>
        </w:rPr>
        <w:t>(</w:t>
      </w:r>
      <w:r w:rsidR="00E76198">
        <w:rPr>
          <w:i/>
        </w:rPr>
        <w:t xml:space="preserve">Patient </w:t>
      </w:r>
      <w:r w:rsidR="000D3C2B">
        <w:rPr>
          <w:i/>
        </w:rPr>
        <w:t xml:space="preserve">8 </w:t>
      </w:r>
      <w:r w:rsidR="00E76198">
        <w:rPr>
          <w:i/>
        </w:rPr>
        <w:t>with</w:t>
      </w:r>
      <w:r>
        <w:rPr>
          <w:i/>
        </w:rPr>
        <w:t xml:space="preserve"> mild COPD)</w:t>
      </w:r>
    </w:p>
    <w:p w14:paraId="4E8C70D3" w14:textId="77777777" w:rsidR="00C62455" w:rsidRDefault="00C62455" w:rsidP="00A43AAA">
      <w:pPr>
        <w:spacing w:line="360" w:lineRule="auto"/>
        <w:jc w:val="both"/>
        <w:rPr>
          <w:rFonts w:ascii="Calibri" w:hAnsi="Calibri" w:cs="Calibri"/>
        </w:rPr>
      </w:pPr>
    </w:p>
    <w:p w14:paraId="7CD1215F" w14:textId="69F240D3" w:rsidR="00C62455" w:rsidRPr="0062587D" w:rsidRDefault="00C62455" w:rsidP="00A43AAA">
      <w:pPr>
        <w:spacing w:line="360" w:lineRule="auto"/>
        <w:jc w:val="both"/>
        <w:rPr>
          <w:rFonts w:ascii="Calibri" w:hAnsi="Calibri" w:cs="Calibri"/>
          <w:sz w:val="24"/>
        </w:rPr>
      </w:pPr>
      <w:r w:rsidRPr="0062587D">
        <w:rPr>
          <w:rFonts w:ascii="Calibri" w:hAnsi="Calibri" w:cs="Calibri"/>
          <w:sz w:val="24"/>
        </w:rPr>
        <w:t xml:space="preserve">Palliative care and end of life </w:t>
      </w:r>
    </w:p>
    <w:p w14:paraId="471DFE63" w14:textId="71A1FB1E" w:rsidR="0062587D" w:rsidRDefault="00C62455" w:rsidP="00A43AAA">
      <w:pPr>
        <w:spacing w:line="360" w:lineRule="auto"/>
        <w:rPr>
          <w:rFonts w:ascii="Times New Roman" w:hAnsi="Times New Roman" w:cs="Times New Roman"/>
          <w:sz w:val="24"/>
          <w:szCs w:val="24"/>
          <w:lang w:eastAsia="en-GB"/>
        </w:rPr>
      </w:pPr>
      <w:r>
        <w:rPr>
          <w:rFonts w:ascii="Calibri" w:hAnsi="Calibri" w:cs="Calibri"/>
        </w:rPr>
        <w:t xml:space="preserve">In general, </w:t>
      </w:r>
      <w:r w:rsidRPr="00F96164">
        <w:rPr>
          <w:rFonts w:ascii="Calibri" w:hAnsi="Calibri" w:cs="Calibri"/>
        </w:rPr>
        <w:t xml:space="preserve">patients had little knowledge about the </w:t>
      </w:r>
      <w:r w:rsidR="00382598">
        <w:rPr>
          <w:rFonts w:ascii="Calibri" w:hAnsi="Calibri" w:cs="Calibri"/>
        </w:rPr>
        <w:t>concept of ‘</w:t>
      </w:r>
      <w:r w:rsidR="00E25C51" w:rsidRPr="00F96164">
        <w:rPr>
          <w:rFonts w:ascii="Calibri" w:hAnsi="Calibri" w:cs="Calibri"/>
        </w:rPr>
        <w:t>palliative care</w:t>
      </w:r>
      <w:r w:rsidR="00382598">
        <w:rPr>
          <w:rFonts w:ascii="Calibri" w:hAnsi="Calibri" w:cs="Calibri"/>
        </w:rPr>
        <w:t>’</w:t>
      </w:r>
      <w:r w:rsidRPr="00F96164">
        <w:t xml:space="preserve">, even for the patient who had </w:t>
      </w:r>
      <w:r w:rsidR="00F51EFA">
        <w:t xml:space="preserve">previously </w:t>
      </w:r>
      <w:r w:rsidRPr="00F96164">
        <w:t>received palliative care. Only t</w:t>
      </w:r>
      <w:r w:rsidRPr="00D94E04">
        <w:rPr>
          <w:rFonts w:ascii="Calibri" w:hAnsi="Calibri" w:cs="Calibri"/>
        </w:rPr>
        <w:t xml:space="preserve">wo patients </w:t>
      </w:r>
      <w:r w:rsidR="00F11507" w:rsidRPr="00D94E04">
        <w:rPr>
          <w:rFonts w:ascii="Calibri" w:hAnsi="Calibri" w:cs="Calibri"/>
        </w:rPr>
        <w:t xml:space="preserve">had </w:t>
      </w:r>
      <w:r w:rsidRPr="0086692E">
        <w:rPr>
          <w:rFonts w:ascii="Calibri" w:hAnsi="Calibri" w:cs="Calibri"/>
        </w:rPr>
        <w:t>previously discussed palliative care with clinicians and both patient</w:t>
      </w:r>
      <w:r w:rsidRPr="003608AA">
        <w:rPr>
          <w:rFonts w:ascii="Calibri" w:hAnsi="Calibri" w:cs="Calibri"/>
        </w:rPr>
        <w:t xml:space="preserve">s had very severe COPD. </w:t>
      </w:r>
      <w:r w:rsidR="00403934" w:rsidRPr="003608AA">
        <w:rPr>
          <w:rFonts w:ascii="Calibri" w:hAnsi="Calibri" w:cs="Calibri"/>
        </w:rPr>
        <w:t>These d</w:t>
      </w:r>
      <w:r w:rsidRPr="003608AA">
        <w:rPr>
          <w:rFonts w:ascii="Calibri" w:hAnsi="Calibri" w:cs="Calibri"/>
        </w:rPr>
        <w:t xml:space="preserve">iscussions </w:t>
      </w:r>
      <w:r w:rsidR="00E25C51" w:rsidRPr="003F7149">
        <w:rPr>
          <w:rFonts w:ascii="Calibri" w:hAnsi="Calibri" w:cs="Calibri"/>
        </w:rPr>
        <w:t>focused on</w:t>
      </w:r>
      <w:r w:rsidRPr="003F7149">
        <w:rPr>
          <w:rFonts w:ascii="Calibri" w:hAnsi="Calibri" w:cs="Calibri"/>
        </w:rPr>
        <w:t xml:space="preserve"> </w:t>
      </w:r>
      <w:r w:rsidR="00CE36E4" w:rsidRPr="003F7149">
        <w:rPr>
          <w:rFonts w:ascii="Calibri" w:hAnsi="Calibri" w:cs="Calibri"/>
        </w:rPr>
        <w:t>continuing or stopping medical treatments, such as hospital admissions.</w:t>
      </w:r>
      <w:r w:rsidR="00CE36E4">
        <w:rPr>
          <w:rFonts w:ascii="Calibri" w:hAnsi="Calibri" w:cs="Calibri"/>
        </w:rPr>
        <w:t xml:space="preserve"> </w:t>
      </w:r>
      <w:r>
        <w:rPr>
          <w:rFonts w:ascii="Calibri" w:hAnsi="Calibri" w:cs="Calibri"/>
        </w:rPr>
        <w:t xml:space="preserve"> </w:t>
      </w:r>
    </w:p>
    <w:p w14:paraId="74F0EEAC" w14:textId="47238CA8" w:rsidR="0062587D" w:rsidRDefault="00CE36E4" w:rsidP="00755EC4">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autoSpaceDE w:val="0"/>
        <w:autoSpaceDN w:val="0"/>
        <w:adjustRightInd w:val="0"/>
        <w:spacing w:line="360" w:lineRule="auto"/>
        <w:ind w:left="1134" w:right="1088"/>
        <w:jc w:val="both"/>
        <w:rPr>
          <w:i/>
        </w:rPr>
      </w:pPr>
      <w:r>
        <w:rPr>
          <w:rFonts w:ascii="Calibri" w:hAnsi="Calibri" w:cs="Calibri"/>
          <w:i/>
        </w:rPr>
        <w:t>“</w:t>
      </w:r>
      <w:r w:rsidRPr="00897A0B">
        <w:rPr>
          <w:rFonts w:ascii="Calibri" w:hAnsi="Calibri" w:cs="Calibri"/>
          <w:i/>
        </w:rPr>
        <w:t>I spoke to her</w:t>
      </w:r>
      <w:r w:rsidR="0062587D" w:rsidRPr="00897A0B">
        <w:rPr>
          <w:rFonts w:ascii="Calibri" w:hAnsi="Calibri" w:cs="Calibri"/>
          <w:i/>
        </w:rPr>
        <w:t xml:space="preserve"> (community respiratory nurse)</w:t>
      </w:r>
      <w:r w:rsidRPr="00897A0B">
        <w:rPr>
          <w:rFonts w:ascii="Calibri" w:hAnsi="Calibri" w:cs="Calibri"/>
          <w:i/>
        </w:rPr>
        <w:t xml:space="preserve"> the other day and she said "well, if Dr </w:t>
      </w:r>
      <w:r w:rsidR="0062587D" w:rsidRPr="00897A0B">
        <w:rPr>
          <w:rFonts w:ascii="Calibri" w:hAnsi="Calibri" w:cs="Calibri"/>
          <w:i/>
        </w:rPr>
        <w:t>XYZ</w:t>
      </w:r>
      <w:r w:rsidRPr="00897A0B">
        <w:rPr>
          <w:rFonts w:ascii="Calibri" w:hAnsi="Calibri" w:cs="Calibri"/>
          <w:i/>
        </w:rPr>
        <w:t xml:space="preserve"> </w:t>
      </w:r>
      <w:r w:rsidR="0062587D" w:rsidRPr="00897A0B">
        <w:rPr>
          <w:rFonts w:ascii="Calibri" w:hAnsi="Calibri" w:cs="Calibri"/>
          <w:i/>
        </w:rPr>
        <w:t>(consultant) asked you</w:t>
      </w:r>
      <w:r w:rsidRPr="00897A0B">
        <w:rPr>
          <w:rFonts w:ascii="Calibri" w:hAnsi="Calibri" w:cs="Calibri"/>
          <w:i/>
        </w:rPr>
        <w:t xml:space="preserve"> this</w:t>
      </w:r>
      <w:r w:rsidR="0062587D" w:rsidRPr="00897A0B">
        <w:rPr>
          <w:rFonts w:ascii="Calibri" w:hAnsi="Calibri" w:cs="Calibri"/>
          <w:i/>
        </w:rPr>
        <w:t>, then</w:t>
      </w:r>
      <w:r w:rsidRPr="00897A0B">
        <w:rPr>
          <w:rFonts w:ascii="Calibri" w:hAnsi="Calibri" w:cs="Calibri"/>
          <w:i/>
        </w:rPr>
        <w:t xml:space="preserve"> there's nothing we can do, he can't... if you go into hospital they will </w:t>
      </w:r>
      <w:r w:rsidR="0062587D" w:rsidRPr="00897A0B">
        <w:rPr>
          <w:rFonts w:ascii="Calibri" w:hAnsi="Calibri" w:cs="Calibri"/>
          <w:i/>
        </w:rPr>
        <w:t>resuscitate</w:t>
      </w:r>
      <w:r w:rsidRPr="00897A0B">
        <w:rPr>
          <w:rFonts w:ascii="Calibri" w:hAnsi="Calibri" w:cs="Calibri"/>
          <w:i/>
        </w:rPr>
        <w:t xml:space="preserve"> you, they will do everything they can, unless you get your doctor to</w:t>
      </w:r>
      <w:r w:rsidR="00380660" w:rsidRPr="00897A0B">
        <w:rPr>
          <w:rFonts w:ascii="Calibri" w:hAnsi="Calibri" w:cs="Calibri"/>
          <w:i/>
        </w:rPr>
        <w:t>.</w:t>
      </w:r>
      <w:r w:rsidRPr="00897A0B">
        <w:rPr>
          <w:rFonts w:ascii="Calibri" w:hAnsi="Calibri" w:cs="Calibri"/>
          <w:i/>
        </w:rPr>
        <w:t xml:space="preserve">.. You get a... form." Because I told </w:t>
      </w:r>
      <w:r w:rsidR="0062587D" w:rsidRPr="00897A0B">
        <w:rPr>
          <w:rFonts w:ascii="Calibri" w:hAnsi="Calibri" w:cs="Calibri"/>
          <w:i/>
        </w:rPr>
        <w:t>Dr XYZ (consultant</w:t>
      </w:r>
      <w:r w:rsidR="0062587D">
        <w:rPr>
          <w:rFonts w:ascii="Calibri" w:hAnsi="Calibri" w:cs="Calibri"/>
          <w:i/>
        </w:rPr>
        <w:t xml:space="preserve">) </w:t>
      </w:r>
      <w:r w:rsidRPr="00CE36E4">
        <w:rPr>
          <w:rFonts w:ascii="Calibri" w:hAnsi="Calibri" w:cs="Calibri"/>
          <w:i/>
        </w:rPr>
        <w:t>I don't want any of that. If it's time, then it's time. So, yeah, I'll have to be, we'll have to phone the doct</w:t>
      </w:r>
      <w:r w:rsidR="0062587D">
        <w:rPr>
          <w:rFonts w:ascii="Calibri" w:hAnsi="Calibri" w:cs="Calibri"/>
          <w:i/>
        </w:rPr>
        <w:t>or and sort that out.</w:t>
      </w:r>
      <w:r w:rsidR="0062587D" w:rsidRPr="0062587D">
        <w:rPr>
          <w:i/>
        </w:rPr>
        <w:t xml:space="preserve"> </w:t>
      </w:r>
      <w:r w:rsidR="0062587D">
        <w:rPr>
          <w:i/>
        </w:rPr>
        <w:t xml:space="preserve">                                                                                            </w:t>
      </w:r>
      <w:r w:rsidR="009C5202">
        <w:rPr>
          <w:i/>
        </w:rPr>
        <w:t xml:space="preserve">             (</w:t>
      </w:r>
      <w:r w:rsidR="00E76198">
        <w:rPr>
          <w:i/>
        </w:rPr>
        <w:t xml:space="preserve">Patient </w:t>
      </w:r>
      <w:r w:rsidR="000D3C2B">
        <w:rPr>
          <w:i/>
        </w:rPr>
        <w:t xml:space="preserve">24 </w:t>
      </w:r>
      <w:r w:rsidR="00E76198">
        <w:rPr>
          <w:i/>
        </w:rPr>
        <w:t>with</w:t>
      </w:r>
      <w:r w:rsidR="00380660">
        <w:rPr>
          <w:i/>
        </w:rPr>
        <w:t xml:space="preserve"> very</w:t>
      </w:r>
      <w:r w:rsidR="009C5202">
        <w:rPr>
          <w:i/>
        </w:rPr>
        <w:t xml:space="preserve"> severe COPD)</w:t>
      </w:r>
    </w:p>
    <w:p w14:paraId="08883AC7" w14:textId="6E2BA87B" w:rsidR="00403934" w:rsidRPr="00F96164" w:rsidRDefault="00755EC4" w:rsidP="00E73EDC">
      <w:pPr>
        <w:tabs>
          <w:tab w:val="left" w:pos="720"/>
          <w:tab w:val="left" w:pos="1440"/>
          <w:tab w:val="left" w:pos="2160"/>
          <w:tab w:val="left" w:pos="2880"/>
          <w:tab w:val="left" w:pos="3600"/>
          <w:tab w:val="left" w:pos="4320"/>
          <w:tab w:val="left" w:pos="5040"/>
          <w:tab w:val="left" w:pos="5760"/>
          <w:tab w:val="left" w:pos="6480"/>
          <w:tab w:val="left" w:pos="7200"/>
          <w:tab w:val="left" w:pos="7938"/>
          <w:tab w:val="left" w:pos="8640"/>
          <w:tab w:val="left" w:pos="9360"/>
          <w:tab w:val="left" w:pos="10080"/>
        </w:tabs>
        <w:autoSpaceDE w:val="0"/>
        <w:autoSpaceDN w:val="0"/>
        <w:adjustRightInd w:val="0"/>
        <w:spacing w:line="360" w:lineRule="auto"/>
        <w:ind w:left="1134" w:right="1089"/>
        <w:jc w:val="both"/>
        <w:rPr>
          <w:i/>
        </w:rPr>
      </w:pPr>
      <w:r>
        <w:rPr>
          <w:rFonts w:ascii="Calibri" w:hAnsi="Calibri" w:cs="Calibri"/>
        </w:rPr>
        <w:t>“</w:t>
      </w:r>
      <w:r w:rsidRPr="00755EC4">
        <w:rPr>
          <w:rFonts w:ascii="Calibri" w:hAnsi="Calibri" w:cs="Calibri"/>
        </w:rPr>
        <w:t>I said</w:t>
      </w:r>
      <w:r>
        <w:rPr>
          <w:rFonts w:ascii="Calibri" w:hAnsi="Calibri" w:cs="Calibri"/>
        </w:rPr>
        <w:t xml:space="preserve"> (to the COPD consultant)</w:t>
      </w:r>
      <w:r w:rsidRPr="00755EC4">
        <w:rPr>
          <w:rFonts w:ascii="Calibri" w:hAnsi="Calibri" w:cs="Calibri"/>
        </w:rPr>
        <w:t xml:space="preserve"> "okay, what happens now?" </w:t>
      </w:r>
      <w:r>
        <w:rPr>
          <w:rFonts w:ascii="Calibri" w:hAnsi="Calibri" w:cs="Calibri"/>
        </w:rPr>
        <w:t>H</w:t>
      </w:r>
      <w:r w:rsidRPr="00755EC4">
        <w:rPr>
          <w:rFonts w:ascii="Calibri" w:hAnsi="Calibri" w:cs="Calibri"/>
        </w:rPr>
        <w:t>e</w:t>
      </w:r>
      <w:r>
        <w:rPr>
          <w:rFonts w:ascii="Calibri" w:hAnsi="Calibri" w:cs="Calibri"/>
        </w:rPr>
        <w:t xml:space="preserve"> (COPD consultant)</w:t>
      </w:r>
      <w:r w:rsidRPr="00755EC4">
        <w:rPr>
          <w:rFonts w:ascii="Calibri" w:hAnsi="Calibri" w:cs="Calibri"/>
        </w:rPr>
        <w:t xml:space="preserve"> says "</w:t>
      </w:r>
      <w:r>
        <w:rPr>
          <w:rFonts w:ascii="Calibri" w:hAnsi="Calibri" w:cs="Calibri"/>
        </w:rPr>
        <w:t>W</w:t>
      </w:r>
      <w:r w:rsidRPr="00755EC4">
        <w:rPr>
          <w:rFonts w:ascii="Calibri" w:hAnsi="Calibri" w:cs="Calibri"/>
        </w:rPr>
        <w:t>ell, along the way we might have to do an operation</w:t>
      </w:r>
      <w:r>
        <w:rPr>
          <w:rFonts w:ascii="Calibri" w:hAnsi="Calibri" w:cs="Calibri"/>
        </w:rPr>
        <w:t xml:space="preserve"> (lung volume reduction surgery)</w:t>
      </w:r>
      <w:r w:rsidRPr="00755EC4">
        <w:rPr>
          <w:rFonts w:ascii="Calibri" w:hAnsi="Calibri" w:cs="Calibri"/>
        </w:rPr>
        <w:t>." I said "that ain't never going to happen, full stop, end of."</w:t>
      </w:r>
      <w:r>
        <w:rPr>
          <w:rFonts w:ascii="Calibri" w:hAnsi="Calibri" w:cs="Calibri"/>
        </w:rPr>
        <w:t xml:space="preserve"> (The COPD consultant said)</w:t>
      </w:r>
      <w:r w:rsidRPr="00755EC4">
        <w:rPr>
          <w:rFonts w:ascii="Calibri" w:hAnsi="Calibri" w:cs="Calibri"/>
        </w:rPr>
        <w:t xml:space="preserve"> "Okay I can put that down, we're not going down that route." </w:t>
      </w:r>
      <w:r>
        <w:rPr>
          <w:rFonts w:ascii="Calibri" w:hAnsi="Calibri" w:cs="Calibri"/>
        </w:rPr>
        <w:t xml:space="preserve">(…) </w:t>
      </w:r>
      <w:r w:rsidR="00403934" w:rsidRPr="00E73EDC">
        <w:rPr>
          <w:rFonts w:ascii="Calibri" w:hAnsi="Calibri" w:cs="Calibri"/>
          <w:i/>
        </w:rPr>
        <w:t>Yeah (</w:t>
      </w:r>
      <w:r>
        <w:rPr>
          <w:rFonts w:ascii="Calibri" w:hAnsi="Calibri" w:cs="Calibri"/>
          <w:i/>
        </w:rPr>
        <w:t xml:space="preserve">I </w:t>
      </w:r>
      <w:r w:rsidR="00403934" w:rsidRPr="00E73EDC">
        <w:rPr>
          <w:rFonts w:ascii="Calibri" w:hAnsi="Calibri" w:cs="Calibri"/>
          <w:i/>
        </w:rPr>
        <w:t xml:space="preserve">understand palliative), my brother in law had it, of sorts. </w:t>
      </w:r>
      <w:r w:rsidR="00C625F4" w:rsidRPr="00E73EDC">
        <w:rPr>
          <w:rFonts w:ascii="Calibri" w:hAnsi="Calibri" w:cs="Calibri"/>
          <w:i/>
        </w:rPr>
        <w:t>(</w:t>
      </w:r>
      <w:r w:rsidRPr="00755EC4">
        <w:rPr>
          <w:rFonts w:ascii="Calibri" w:hAnsi="Calibri" w:cs="Calibri"/>
          <w:i/>
        </w:rPr>
        <w:t>Hum</w:t>
      </w:r>
      <w:r w:rsidR="00C625F4" w:rsidRPr="00E73EDC">
        <w:rPr>
          <w:rFonts w:ascii="Calibri" w:hAnsi="Calibri" w:cs="Calibri"/>
          <w:i/>
        </w:rPr>
        <w:t>)</w:t>
      </w:r>
      <w:r w:rsidR="00403934" w:rsidRPr="00E73EDC">
        <w:rPr>
          <w:rFonts w:ascii="Calibri" w:hAnsi="Calibri" w:cs="Calibri"/>
          <w:i/>
        </w:rPr>
        <w:t xml:space="preserve"> I think it was palliative care, I'm sure it was. He had people coming in 4 times a day, to make sure he had something to eat, something to drink, he's had a wash and things like that. Is that palliative care?</w:t>
      </w:r>
      <w:r w:rsidRPr="00F96164">
        <w:rPr>
          <w:rFonts w:ascii="Calibri" w:hAnsi="Calibri" w:cs="Calibri"/>
          <w:i/>
        </w:rPr>
        <w:t>”</w:t>
      </w:r>
      <w:r w:rsidRPr="00E73EDC">
        <w:rPr>
          <w:rFonts w:ascii="Calibri" w:hAnsi="Calibri" w:cs="Calibri"/>
          <w:i/>
        </w:rPr>
        <w:t xml:space="preserve">  </w:t>
      </w:r>
      <w:r w:rsidRPr="00F96164">
        <w:rPr>
          <w:rFonts w:ascii="Calibri" w:hAnsi="Calibri" w:cs="Calibri"/>
          <w:i/>
        </w:rPr>
        <w:tab/>
      </w:r>
      <w:r w:rsidRPr="00F96164">
        <w:rPr>
          <w:rFonts w:ascii="Calibri" w:hAnsi="Calibri" w:cs="Calibri"/>
          <w:i/>
        </w:rPr>
        <w:tab/>
      </w:r>
      <w:r w:rsidRPr="00F96164">
        <w:rPr>
          <w:rFonts w:ascii="Calibri" w:hAnsi="Calibri" w:cs="Calibri"/>
          <w:i/>
        </w:rPr>
        <w:tab/>
      </w:r>
      <w:r w:rsidRPr="00F96164">
        <w:rPr>
          <w:rFonts w:ascii="Calibri" w:hAnsi="Calibri" w:cs="Calibri"/>
          <w:i/>
        </w:rPr>
        <w:tab/>
      </w:r>
      <w:r w:rsidRPr="00F96164">
        <w:rPr>
          <w:rFonts w:ascii="Calibri" w:hAnsi="Calibri" w:cs="Calibri"/>
          <w:i/>
        </w:rPr>
        <w:tab/>
      </w:r>
      <w:r w:rsidRPr="00F96164">
        <w:rPr>
          <w:rFonts w:ascii="Calibri" w:hAnsi="Calibri" w:cs="Calibri"/>
          <w:i/>
        </w:rPr>
        <w:tab/>
      </w:r>
      <w:r w:rsidR="00403934" w:rsidRPr="00F96164">
        <w:rPr>
          <w:i/>
        </w:rPr>
        <w:t>(</w:t>
      </w:r>
      <w:r w:rsidR="00E76198">
        <w:rPr>
          <w:i/>
        </w:rPr>
        <w:t xml:space="preserve">Patient </w:t>
      </w:r>
      <w:r w:rsidR="000D3C2B">
        <w:rPr>
          <w:i/>
        </w:rPr>
        <w:t xml:space="preserve">25 </w:t>
      </w:r>
      <w:r w:rsidR="00E76198">
        <w:rPr>
          <w:i/>
        </w:rPr>
        <w:t>with</w:t>
      </w:r>
      <w:r w:rsidR="00403934" w:rsidRPr="00F96164">
        <w:rPr>
          <w:i/>
        </w:rPr>
        <w:t xml:space="preserve"> very severe COPD)</w:t>
      </w:r>
    </w:p>
    <w:p w14:paraId="53B90CAB" w14:textId="1BEB56D2" w:rsidR="00CD5E77" w:rsidRPr="00382598" w:rsidRDefault="00CD5E77" w:rsidP="00E73E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1134" w:right="1089"/>
        <w:jc w:val="both"/>
        <w:rPr>
          <w:rFonts w:ascii="Calibri" w:hAnsi="Calibri" w:cs="Calibri"/>
          <w:i/>
        </w:rPr>
      </w:pPr>
      <w:r w:rsidRPr="00E73EDC">
        <w:rPr>
          <w:rFonts w:ascii="Calibri" w:hAnsi="Calibri" w:cs="Calibri"/>
          <w:i/>
        </w:rPr>
        <w:t xml:space="preserve">“It's a little bit of a shame really. I heard about palliative care and on Monday, the person that would have been doing the talk (for the Breathe Easy group) would have been from palliative (care). </w:t>
      </w:r>
      <w:r w:rsidR="00A34EFF" w:rsidRPr="00E73EDC">
        <w:rPr>
          <w:rFonts w:ascii="Calibri" w:hAnsi="Calibri" w:cs="Calibri"/>
          <w:i/>
        </w:rPr>
        <w:t>Unfortunately,</w:t>
      </w:r>
      <w:r w:rsidRPr="00E73EDC">
        <w:rPr>
          <w:rFonts w:ascii="Calibri" w:hAnsi="Calibri" w:cs="Calibri"/>
          <w:i/>
        </w:rPr>
        <w:t xml:space="preserve"> I won't be there, because I'm on holiday. So I'm going to miss out on that one. [Laughs] But I'm sure, Er*** (colleague), will tell me all about it. (Do you know what palliative </w:t>
      </w:r>
      <w:r w:rsidRPr="00E73EDC">
        <w:rPr>
          <w:rFonts w:ascii="Calibri" w:hAnsi="Calibri" w:cs="Calibri"/>
          <w:i/>
        </w:rPr>
        <w:lastRenderedPageBreak/>
        <w:t>care is?) Well, not really. I don't pre guess. I'm not 100</w:t>
      </w:r>
      <w:r w:rsidR="00A34EFF">
        <w:rPr>
          <w:rFonts w:ascii="Calibri" w:hAnsi="Calibri" w:cs="Calibri"/>
          <w:i/>
        </w:rPr>
        <w:t>%</w:t>
      </w:r>
      <w:r w:rsidRPr="00E73EDC">
        <w:rPr>
          <w:rFonts w:ascii="Calibri" w:hAnsi="Calibri" w:cs="Calibri"/>
          <w:i/>
        </w:rPr>
        <w:t xml:space="preserve"> certain of what it is. It’s a little bit like </w:t>
      </w:r>
      <w:r w:rsidRPr="00382598">
        <w:rPr>
          <w:rFonts w:ascii="Calibri" w:hAnsi="Calibri" w:cs="Calibri"/>
          <w:i/>
        </w:rPr>
        <w:t xml:space="preserve">exacerbations, it took me months to realised exacerbations were actually chest infections.”      </w:t>
      </w:r>
      <w:r w:rsidR="00F96164" w:rsidRPr="00382598">
        <w:rPr>
          <w:rFonts w:ascii="Calibri" w:hAnsi="Calibri" w:cs="Calibri"/>
          <w:i/>
        </w:rPr>
        <w:tab/>
        <w:t xml:space="preserve">          </w:t>
      </w:r>
      <w:r w:rsidRPr="00382598">
        <w:rPr>
          <w:i/>
        </w:rPr>
        <w:t>(</w:t>
      </w:r>
      <w:r w:rsidR="00E76198">
        <w:rPr>
          <w:i/>
        </w:rPr>
        <w:t xml:space="preserve">Patient </w:t>
      </w:r>
      <w:r w:rsidR="000D3C2B">
        <w:rPr>
          <w:i/>
        </w:rPr>
        <w:t xml:space="preserve">28 </w:t>
      </w:r>
      <w:r w:rsidR="00E76198">
        <w:rPr>
          <w:i/>
        </w:rPr>
        <w:t>with</w:t>
      </w:r>
      <w:r w:rsidRPr="00382598">
        <w:rPr>
          <w:i/>
        </w:rPr>
        <w:t xml:space="preserve"> severe COPD)</w:t>
      </w:r>
    </w:p>
    <w:p w14:paraId="5C5C04CE" w14:textId="16B15029" w:rsidR="00B53F3A" w:rsidRPr="0062587D" w:rsidRDefault="0062587D" w:rsidP="00A43AAA">
      <w:pPr>
        <w:spacing w:line="360" w:lineRule="auto"/>
        <w:jc w:val="both"/>
        <w:rPr>
          <w:rFonts w:ascii="Calibri" w:hAnsi="Calibri" w:cs="Calibri"/>
        </w:rPr>
      </w:pPr>
      <w:r w:rsidRPr="00382598">
        <w:t>A</w:t>
      </w:r>
      <w:r w:rsidR="00897A0B" w:rsidRPr="00382598">
        <w:t xml:space="preserve">s a result of the research </w:t>
      </w:r>
      <w:r w:rsidRPr="00382598">
        <w:t xml:space="preserve">interview, patients mentioned that they </w:t>
      </w:r>
      <w:r w:rsidR="00897A0B" w:rsidRPr="00382598">
        <w:t xml:space="preserve">felt ready to engage in discussions </w:t>
      </w:r>
      <w:r w:rsidR="00E36F56" w:rsidRPr="00382598">
        <w:t>with clinicians</w:t>
      </w:r>
      <w:r w:rsidRPr="00382598">
        <w:t>.</w:t>
      </w:r>
      <w:r w:rsidR="009338F6" w:rsidRPr="00382598">
        <w:t xml:space="preserve"> </w:t>
      </w:r>
      <w:r w:rsidR="003F4856">
        <w:t>Research</w:t>
      </w:r>
      <w:r w:rsidR="00897A0B" w:rsidRPr="00382598">
        <w:t xml:space="preserve"> interview</w:t>
      </w:r>
      <w:r w:rsidR="003F4856">
        <w:t>s were</w:t>
      </w:r>
      <w:r w:rsidR="00897A0B" w:rsidRPr="00382598">
        <w:t xml:space="preserve"> seen as </w:t>
      </w:r>
      <w:r w:rsidR="00E36F56" w:rsidRPr="00382598">
        <w:t>useful and helpful</w:t>
      </w:r>
      <w:r w:rsidR="001C7291">
        <w:t>,</w:t>
      </w:r>
      <w:r w:rsidR="00E36F56" w:rsidRPr="00382598">
        <w:t xml:space="preserve"> and n</w:t>
      </w:r>
      <w:r w:rsidR="009338F6" w:rsidRPr="00382598">
        <w:t xml:space="preserve">o patients </w:t>
      </w:r>
      <w:r w:rsidR="00E36F56" w:rsidRPr="00382598">
        <w:t>found the</w:t>
      </w:r>
      <w:r w:rsidR="003F4856">
        <w:t>m</w:t>
      </w:r>
      <w:r w:rsidR="00E36F56" w:rsidRPr="00382598">
        <w:t xml:space="preserve"> distress</w:t>
      </w:r>
      <w:r w:rsidR="00FC782E" w:rsidRPr="00382598">
        <w:t>ing</w:t>
      </w:r>
      <w:r w:rsidR="009338F6" w:rsidRPr="00382598">
        <w:t>.</w:t>
      </w:r>
    </w:p>
    <w:p w14:paraId="7D72BD92" w14:textId="2E6E6B91" w:rsidR="009338F6" w:rsidRDefault="009338F6" w:rsidP="00E73E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1089"/>
        <w:jc w:val="both"/>
        <w:rPr>
          <w:rFonts w:ascii="Calibri" w:hAnsi="Calibri" w:cs="Calibri"/>
          <w:i/>
        </w:rPr>
      </w:pPr>
      <w:r>
        <w:rPr>
          <w:rFonts w:ascii="Calibri" w:hAnsi="Calibri" w:cs="Calibri"/>
          <w:i/>
        </w:rPr>
        <w:t xml:space="preserve">Actually speaking to you has been quite helpful, actually. You've explained quite a lot of things, I know I have been rambling on. </w:t>
      </w:r>
      <w:r w:rsidR="008E6C0B">
        <w:t xml:space="preserve">I can talk to my GP and (I) got things that I can mention to the GP about different things. </w:t>
      </w:r>
      <w:r>
        <w:rPr>
          <w:rFonts w:ascii="Calibri" w:hAnsi="Calibri" w:cs="Calibri"/>
          <w:i/>
        </w:rPr>
        <w:t>There's things I haven't thought of, maybe I should investigate a little bit further</w:t>
      </w:r>
      <w:r w:rsidR="003C7D39">
        <w:rPr>
          <w:rFonts w:ascii="Calibri" w:hAnsi="Calibri" w:cs="Calibri"/>
          <w:i/>
        </w:rPr>
        <w:t>.</w:t>
      </w:r>
      <w:r>
        <w:rPr>
          <w:rFonts w:ascii="Calibri" w:hAnsi="Calibri" w:cs="Calibri"/>
          <w:i/>
        </w:rPr>
        <w:t xml:space="preserve"> So you planted the seed, if you know what I mean, in my mind to explore different things in different avenues. That’s been most enlightening. </w:t>
      </w:r>
      <w:r>
        <w:rPr>
          <w:rFonts w:ascii="Calibri" w:hAnsi="Calibri" w:cs="Calibri"/>
          <w:i/>
        </w:rPr>
        <w:tab/>
      </w:r>
      <w:r>
        <w:rPr>
          <w:rFonts w:ascii="Calibri" w:hAnsi="Calibri" w:cs="Calibri"/>
          <w:i/>
        </w:rPr>
        <w:tab/>
      </w:r>
      <w:r>
        <w:rPr>
          <w:rFonts w:ascii="Calibri" w:hAnsi="Calibri" w:cs="Calibri"/>
          <w:i/>
        </w:rPr>
        <w:tab/>
      </w:r>
      <w:r>
        <w:rPr>
          <w:rFonts w:ascii="Calibri" w:hAnsi="Calibri" w:cs="Calibri"/>
          <w:i/>
        </w:rPr>
        <w:tab/>
      </w:r>
      <w:r>
        <w:rPr>
          <w:rFonts w:ascii="Calibri" w:hAnsi="Calibri" w:cs="Calibri"/>
          <w:i/>
        </w:rPr>
        <w:tab/>
      </w:r>
      <w:r>
        <w:rPr>
          <w:i/>
        </w:rPr>
        <w:t>(</w:t>
      </w:r>
      <w:r w:rsidR="00E76198">
        <w:rPr>
          <w:i/>
        </w:rPr>
        <w:t>Patient</w:t>
      </w:r>
      <w:r w:rsidR="000D3C2B">
        <w:rPr>
          <w:i/>
        </w:rPr>
        <w:t xml:space="preserve"> 7</w:t>
      </w:r>
      <w:r w:rsidR="00E76198">
        <w:rPr>
          <w:i/>
        </w:rPr>
        <w:t xml:space="preserve"> with</w:t>
      </w:r>
      <w:r>
        <w:rPr>
          <w:i/>
        </w:rPr>
        <w:t xml:space="preserve"> mild COPD)</w:t>
      </w:r>
    </w:p>
    <w:p w14:paraId="751DFD3F" w14:textId="77777777" w:rsidR="00F96164" w:rsidRDefault="00F96164" w:rsidP="00E73E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360" w:lineRule="auto"/>
        <w:ind w:left="567" w:right="1089"/>
        <w:jc w:val="both"/>
        <w:rPr>
          <w:rFonts w:ascii="Calibri" w:hAnsi="Calibri" w:cs="Calibri"/>
          <w:i/>
        </w:rPr>
      </w:pPr>
      <w:r>
        <w:rPr>
          <w:rFonts w:ascii="Calibri" w:hAnsi="Calibri" w:cs="Calibri"/>
          <w:i/>
        </w:rPr>
        <w:t>“</w:t>
      </w:r>
      <w:r w:rsidRPr="00E73EDC">
        <w:rPr>
          <w:rFonts w:ascii="Calibri" w:hAnsi="Calibri" w:cs="Calibri"/>
          <w:i/>
        </w:rPr>
        <w:t>It's (the interview has) been quite useful for me, because it has forced me to try and find a measured response, which you have made me think more deeply about things that I might not have gulled to think about. So, I thank you for that.</w:t>
      </w:r>
      <w:r>
        <w:rPr>
          <w:rFonts w:ascii="Calibri" w:hAnsi="Calibri" w:cs="Calibri"/>
          <w:i/>
        </w:rPr>
        <w:t>”</w:t>
      </w:r>
      <w:r w:rsidRPr="00E73EDC">
        <w:rPr>
          <w:rFonts w:ascii="Calibri" w:hAnsi="Calibri" w:cs="Calibri"/>
          <w:i/>
        </w:rPr>
        <w:t xml:space="preserve"> </w:t>
      </w:r>
    </w:p>
    <w:p w14:paraId="4F120D14" w14:textId="5D2152C5" w:rsidR="00F96164" w:rsidRPr="00E73EDC" w:rsidRDefault="00F96164" w:rsidP="00E73E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567" w:right="1088"/>
        <w:jc w:val="both"/>
        <w:rPr>
          <w:rFonts w:ascii="Calibri" w:hAnsi="Calibri" w:cs="Calibri"/>
          <w:i/>
        </w:rPr>
      </w:pPr>
      <w:r>
        <w:rPr>
          <w:i/>
        </w:rPr>
        <w:tab/>
      </w:r>
      <w:r>
        <w:rPr>
          <w:i/>
        </w:rPr>
        <w:tab/>
      </w:r>
      <w:r>
        <w:rPr>
          <w:i/>
        </w:rPr>
        <w:tab/>
      </w:r>
      <w:r>
        <w:rPr>
          <w:i/>
        </w:rPr>
        <w:tab/>
      </w:r>
      <w:r>
        <w:rPr>
          <w:i/>
        </w:rPr>
        <w:tab/>
      </w:r>
      <w:r>
        <w:rPr>
          <w:i/>
        </w:rPr>
        <w:tab/>
      </w:r>
      <w:r>
        <w:rPr>
          <w:i/>
        </w:rPr>
        <w:tab/>
      </w:r>
      <w:r>
        <w:rPr>
          <w:i/>
        </w:rPr>
        <w:tab/>
        <w:t xml:space="preserve">          </w:t>
      </w:r>
      <w:r w:rsidRPr="00F96164">
        <w:rPr>
          <w:i/>
        </w:rPr>
        <w:t>(</w:t>
      </w:r>
      <w:r w:rsidR="00E76198">
        <w:rPr>
          <w:i/>
        </w:rPr>
        <w:t xml:space="preserve">Patient </w:t>
      </w:r>
      <w:r w:rsidR="000D3C2B">
        <w:rPr>
          <w:i/>
        </w:rPr>
        <w:t xml:space="preserve">26 </w:t>
      </w:r>
      <w:r w:rsidR="00E76198">
        <w:rPr>
          <w:i/>
        </w:rPr>
        <w:t>with</w:t>
      </w:r>
      <w:r w:rsidRPr="00F96164">
        <w:rPr>
          <w:i/>
        </w:rPr>
        <w:t xml:space="preserve"> severe COPD)</w:t>
      </w:r>
    </w:p>
    <w:p w14:paraId="7806591C" w14:textId="77777777" w:rsidR="00D94E04" w:rsidRDefault="00D94E04" w:rsidP="00E73E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360" w:lineRule="auto"/>
        <w:ind w:left="567" w:right="1089"/>
        <w:jc w:val="both"/>
        <w:rPr>
          <w:i/>
        </w:rPr>
      </w:pPr>
      <w:r>
        <w:rPr>
          <w:i/>
        </w:rPr>
        <w:t>“</w:t>
      </w:r>
      <w:r w:rsidRPr="00E73EDC">
        <w:rPr>
          <w:i/>
        </w:rPr>
        <w:t>I mean I can talk to my doctor as well it doesn't matter. In fact, I think I will speak with him better after having spoken with you. [Laughs] There's lot of thing that you don't even put into words normally. You might think about them, but...</w:t>
      </w:r>
      <w:r>
        <w:rPr>
          <w:i/>
        </w:rPr>
        <w:t xml:space="preserve">” </w:t>
      </w:r>
    </w:p>
    <w:p w14:paraId="7BF8F538" w14:textId="271E9376" w:rsidR="00F96164" w:rsidRDefault="00D94E04" w:rsidP="00E73E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1089"/>
        <w:jc w:val="both"/>
        <w:rPr>
          <w:i/>
        </w:rPr>
      </w:pPr>
      <w:r>
        <w:rPr>
          <w:i/>
        </w:rPr>
        <w:tab/>
      </w:r>
      <w:r>
        <w:rPr>
          <w:i/>
        </w:rPr>
        <w:tab/>
      </w:r>
      <w:r>
        <w:rPr>
          <w:i/>
        </w:rPr>
        <w:tab/>
      </w:r>
      <w:r>
        <w:rPr>
          <w:i/>
        </w:rPr>
        <w:tab/>
      </w:r>
      <w:r>
        <w:rPr>
          <w:i/>
        </w:rPr>
        <w:tab/>
      </w:r>
      <w:r>
        <w:rPr>
          <w:i/>
        </w:rPr>
        <w:tab/>
      </w:r>
      <w:r>
        <w:rPr>
          <w:i/>
        </w:rPr>
        <w:tab/>
      </w:r>
      <w:r>
        <w:rPr>
          <w:i/>
        </w:rPr>
        <w:tab/>
        <w:t xml:space="preserve">       </w:t>
      </w:r>
      <w:r w:rsidRPr="00F96164">
        <w:rPr>
          <w:i/>
        </w:rPr>
        <w:t>(</w:t>
      </w:r>
      <w:r w:rsidR="00E76198">
        <w:rPr>
          <w:i/>
        </w:rPr>
        <w:t xml:space="preserve">Patient </w:t>
      </w:r>
      <w:r w:rsidR="000D3C2B">
        <w:rPr>
          <w:i/>
        </w:rPr>
        <w:t xml:space="preserve">9 </w:t>
      </w:r>
      <w:r w:rsidR="00E76198">
        <w:rPr>
          <w:i/>
        </w:rPr>
        <w:t xml:space="preserve">with </w:t>
      </w:r>
      <w:r>
        <w:rPr>
          <w:i/>
        </w:rPr>
        <w:t xml:space="preserve">moderate </w:t>
      </w:r>
      <w:r w:rsidRPr="00F96164">
        <w:rPr>
          <w:i/>
        </w:rPr>
        <w:t>COPD)</w:t>
      </w:r>
    </w:p>
    <w:p w14:paraId="2800F0F5" w14:textId="5EC4CD33" w:rsidR="0086692E" w:rsidRPr="00E73EDC" w:rsidRDefault="0086692E" w:rsidP="00E73E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1089"/>
        <w:jc w:val="both"/>
        <w:rPr>
          <w:i/>
        </w:rPr>
      </w:pPr>
      <w:r>
        <w:rPr>
          <w:i/>
        </w:rPr>
        <w:t>“</w:t>
      </w:r>
      <w:r w:rsidRPr="00E73EDC">
        <w:rPr>
          <w:i/>
        </w:rPr>
        <w:t>(After this interview) I'm going to talk to my husband, especially about what I want to happen at the end (of life) and about how I don't want to be left, you know, in a wheelchair with oxygen, etc.</w:t>
      </w:r>
      <w:r>
        <w:rPr>
          <w:i/>
        </w:rPr>
        <w:t xml:space="preserve">” </w:t>
      </w:r>
      <w:r>
        <w:rPr>
          <w:i/>
        </w:rPr>
        <w:tab/>
      </w:r>
      <w:r>
        <w:rPr>
          <w:i/>
        </w:rPr>
        <w:tab/>
      </w:r>
      <w:r>
        <w:rPr>
          <w:i/>
        </w:rPr>
        <w:tab/>
      </w:r>
      <w:r>
        <w:rPr>
          <w:i/>
        </w:rPr>
        <w:tab/>
        <w:t xml:space="preserve"> </w:t>
      </w:r>
      <w:r w:rsidRPr="00E73EDC">
        <w:rPr>
          <w:i/>
        </w:rPr>
        <w:t xml:space="preserve"> </w:t>
      </w:r>
      <w:r>
        <w:rPr>
          <w:i/>
        </w:rPr>
        <w:t xml:space="preserve">   </w:t>
      </w:r>
      <w:r w:rsidRPr="00F96164">
        <w:rPr>
          <w:i/>
        </w:rPr>
        <w:t>(</w:t>
      </w:r>
      <w:r w:rsidR="00E76198">
        <w:rPr>
          <w:i/>
        </w:rPr>
        <w:t xml:space="preserve">Patient </w:t>
      </w:r>
      <w:r w:rsidR="000D3C2B">
        <w:rPr>
          <w:i/>
        </w:rPr>
        <w:t xml:space="preserve">13 </w:t>
      </w:r>
      <w:r w:rsidR="00E76198">
        <w:rPr>
          <w:i/>
        </w:rPr>
        <w:t>with</w:t>
      </w:r>
      <w:r w:rsidRPr="00F96164">
        <w:rPr>
          <w:i/>
        </w:rPr>
        <w:t xml:space="preserve"> </w:t>
      </w:r>
      <w:r>
        <w:rPr>
          <w:i/>
        </w:rPr>
        <w:t xml:space="preserve">moderate </w:t>
      </w:r>
      <w:r w:rsidRPr="00F96164">
        <w:rPr>
          <w:i/>
        </w:rPr>
        <w:t>COPD)</w:t>
      </w:r>
    </w:p>
    <w:p w14:paraId="6248B670" w14:textId="1FCC085A" w:rsidR="0086692E" w:rsidRDefault="0086692E" w:rsidP="00E73ED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567" w:right="1089"/>
        <w:jc w:val="both"/>
        <w:rPr>
          <w:rFonts w:ascii="Calibri" w:hAnsi="Calibri" w:cs="Calibri"/>
        </w:rPr>
      </w:pPr>
    </w:p>
    <w:p w14:paraId="58A8F142" w14:textId="03CF72CF" w:rsidR="0062587D" w:rsidRDefault="009C5202" w:rsidP="00A43AAA">
      <w:pPr>
        <w:spacing w:line="360" w:lineRule="auto"/>
        <w:jc w:val="both"/>
        <w:rPr>
          <w:rFonts w:ascii="Calibri" w:hAnsi="Calibri" w:cs="Calibri"/>
          <w:sz w:val="24"/>
        </w:rPr>
      </w:pPr>
      <w:r w:rsidRPr="009C5202">
        <w:rPr>
          <w:rFonts w:ascii="Calibri" w:hAnsi="Calibri" w:cs="Calibri"/>
          <w:sz w:val="24"/>
        </w:rPr>
        <w:t>Future with COPD</w:t>
      </w:r>
    </w:p>
    <w:p w14:paraId="23D1660D" w14:textId="2CA9F14C" w:rsidR="009C5202" w:rsidRDefault="003E258D" w:rsidP="00A43AAA">
      <w:pPr>
        <w:spacing w:line="360" w:lineRule="auto"/>
        <w:jc w:val="both"/>
        <w:rPr>
          <w:rFonts w:ascii="Calibri" w:hAnsi="Calibri" w:cs="Calibri"/>
        </w:rPr>
      </w:pPr>
      <w:r>
        <w:lastRenderedPageBreak/>
        <w:t>Most p</w:t>
      </w:r>
      <w:r w:rsidR="009C5202">
        <w:rPr>
          <w:rFonts w:ascii="Calibri" w:hAnsi="Calibri" w:cs="Calibri"/>
        </w:rPr>
        <w:t>atients had no</w:t>
      </w:r>
      <w:r w:rsidR="00E36F56">
        <w:rPr>
          <w:rFonts w:ascii="Calibri" w:hAnsi="Calibri" w:cs="Calibri"/>
        </w:rPr>
        <w:t>t</w:t>
      </w:r>
      <w:r w:rsidR="009C5202">
        <w:rPr>
          <w:rFonts w:ascii="Calibri" w:hAnsi="Calibri" w:cs="Calibri"/>
        </w:rPr>
        <w:t xml:space="preserve"> thought about the</w:t>
      </w:r>
      <w:r w:rsidR="001C7291">
        <w:rPr>
          <w:rFonts w:ascii="Calibri" w:hAnsi="Calibri" w:cs="Calibri"/>
        </w:rPr>
        <w:t>ir</w:t>
      </w:r>
      <w:r w:rsidR="009C5202">
        <w:rPr>
          <w:rFonts w:ascii="Calibri" w:hAnsi="Calibri" w:cs="Calibri"/>
        </w:rPr>
        <w:t xml:space="preserve"> future </w:t>
      </w:r>
      <w:r w:rsidR="001C7291">
        <w:rPr>
          <w:rFonts w:ascii="Calibri" w:hAnsi="Calibri" w:cs="Calibri"/>
        </w:rPr>
        <w:t xml:space="preserve">lives </w:t>
      </w:r>
      <w:r w:rsidR="009C5202">
        <w:rPr>
          <w:rFonts w:ascii="Calibri" w:hAnsi="Calibri" w:cs="Calibri"/>
        </w:rPr>
        <w:t xml:space="preserve">with COPD, since they </w:t>
      </w:r>
      <w:r w:rsidR="009C5202" w:rsidRPr="00897A0B">
        <w:rPr>
          <w:rFonts w:ascii="Calibri" w:hAnsi="Calibri" w:cs="Calibri"/>
        </w:rPr>
        <w:t>focused on “</w:t>
      </w:r>
      <w:r w:rsidR="009C5202" w:rsidRPr="00897A0B">
        <w:rPr>
          <w:rFonts w:ascii="Calibri" w:hAnsi="Calibri" w:cs="Calibri"/>
          <w:i/>
        </w:rPr>
        <w:t>living the moment</w:t>
      </w:r>
      <w:r w:rsidR="009C5202" w:rsidRPr="00897A0B">
        <w:rPr>
          <w:rFonts w:ascii="Calibri" w:hAnsi="Calibri" w:cs="Calibri"/>
        </w:rPr>
        <w:t>”</w:t>
      </w:r>
      <w:r w:rsidR="009C5202">
        <w:rPr>
          <w:rFonts w:ascii="Calibri" w:hAnsi="Calibri" w:cs="Calibri"/>
        </w:rPr>
        <w:t xml:space="preserve"> and on positive experiences. The future was associated with concerns related to </w:t>
      </w:r>
      <w:r w:rsidR="004044EE">
        <w:rPr>
          <w:rFonts w:ascii="Calibri" w:hAnsi="Calibri" w:cs="Calibri"/>
        </w:rPr>
        <w:t>disease progression and</w:t>
      </w:r>
      <w:r w:rsidR="009C5202">
        <w:rPr>
          <w:rFonts w:ascii="Calibri" w:hAnsi="Calibri" w:cs="Calibri"/>
        </w:rPr>
        <w:t xml:space="preserve"> the impact of symptoms and e</w:t>
      </w:r>
      <w:r w:rsidR="002D7B7D">
        <w:rPr>
          <w:rFonts w:ascii="Calibri" w:hAnsi="Calibri" w:cs="Calibri"/>
        </w:rPr>
        <w:t>xacerbations. P</w:t>
      </w:r>
      <w:r w:rsidR="009C5202">
        <w:t>atients preferred to receive all available</w:t>
      </w:r>
      <w:r w:rsidR="009C5202" w:rsidRPr="00AA5225">
        <w:t xml:space="preserve"> </w:t>
      </w:r>
      <w:r w:rsidR="009C5202">
        <w:t xml:space="preserve">care </w:t>
      </w:r>
      <w:r w:rsidR="002D7B7D" w:rsidRPr="002D7B7D">
        <w:rPr>
          <w:i/>
        </w:rPr>
        <w:t>“for now”</w:t>
      </w:r>
      <w:r w:rsidR="009C5202">
        <w:t xml:space="preserve">, however </w:t>
      </w:r>
      <w:r>
        <w:t>there was a consensus in declining</w:t>
      </w:r>
      <w:r w:rsidR="009C5202">
        <w:t xml:space="preserve"> care/treatments if their condition deteriorated in the distan</w:t>
      </w:r>
      <w:r w:rsidR="00FC782E">
        <w:t>t</w:t>
      </w:r>
      <w:r w:rsidR="009C5202">
        <w:t xml:space="preserve"> future</w:t>
      </w:r>
      <w:r w:rsidR="00C16985">
        <w:t>. Declined care/treatments included invasive treatments, such as mechanical ventilation and cardiorespiratory resuscitation</w:t>
      </w:r>
      <w:r w:rsidR="009C5202">
        <w:t>.</w:t>
      </w:r>
      <w:r w:rsidR="009C5202" w:rsidRPr="00AA5225">
        <w:t xml:space="preserve"> </w:t>
      </w:r>
      <w:r w:rsidR="001C7291">
        <w:t>Despite this, a</w:t>
      </w:r>
      <w:r>
        <w:t>ll p</w:t>
      </w:r>
      <w:r w:rsidR="009C5202">
        <w:t>atients had little understanding about the care available for their condition.</w:t>
      </w:r>
    </w:p>
    <w:p w14:paraId="17C78CE1" w14:textId="0E9AB493" w:rsidR="009C5202" w:rsidRDefault="009C5202" w:rsidP="00A43AA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1134" w:right="1088"/>
        <w:jc w:val="both"/>
        <w:rPr>
          <w:i/>
        </w:rPr>
      </w:pPr>
      <w:r>
        <w:rPr>
          <w:i/>
        </w:rPr>
        <w:t>“No, no (thoughts about the future). I guess because I take each day as it comes. Hum… Maybe I should be concerned that… Hum… Maybe one day I wake up and be unable to breathe. But then I wake up and find I'm dead. Why should I be concerned? Ain't nothing I can do about it. There ain't nothing doctors can do about it that they are not doing. So, what's the point?” (</w:t>
      </w:r>
      <w:r w:rsidR="00E76198">
        <w:rPr>
          <w:i/>
        </w:rPr>
        <w:t xml:space="preserve">Patient </w:t>
      </w:r>
      <w:r w:rsidR="00E835FE">
        <w:rPr>
          <w:i/>
        </w:rPr>
        <w:t xml:space="preserve">26 </w:t>
      </w:r>
      <w:r w:rsidR="00E76198">
        <w:rPr>
          <w:i/>
        </w:rPr>
        <w:t>with</w:t>
      </w:r>
      <w:r>
        <w:rPr>
          <w:i/>
        </w:rPr>
        <w:t xml:space="preserve"> severe COPD)</w:t>
      </w:r>
    </w:p>
    <w:p w14:paraId="5CF56DFC" w14:textId="77777777" w:rsidR="0062587D" w:rsidRPr="00093E34" w:rsidRDefault="0062587D" w:rsidP="00A43AAA">
      <w:pPr>
        <w:spacing w:line="360" w:lineRule="auto"/>
        <w:jc w:val="both"/>
        <w:rPr>
          <w:rFonts w:cstheme="majorBidi"/>
          <w:color w:val="000000" w:themeColor="text1"/>
        </w:rPr>
      </w:pPr>
    </w:p>
    <w:p w14:paraId="18376285" w14:textId="64BFFA63" w:rsidR="00E873EE" w:rsidRPr="00093E34" w:rsidRDefault="001F5B46" w:rsidP="00147B8A">
      <w:pPr>
        <w:pStyle w:val="Heading1"/>
        <w:spacing w:before="0" w:after="200" w:line="360" w:lineRule="auto"/>
        <w:jc w:val="both"/>
        <w:rPr>
          <w:rFonts w:asciiTheme="minorHAnsi" w:hAnsiTheme="minorHAnsi"/>
        </w:rPr>
      </w:pPr>
      <w:r w:rsidRPr="00093E34">
        <w:rPr>
          <w:rFonts w:asciiTheme="minorHAnsi" w:hAnsiTheme="minorHAnsi"/>
        </w:rPr>
        <w:t>Discussion</w:t>
      </w:r>
    </w:p>
    <w:p w14:paraId="7D949BB0" w14:textId="4925B91B" w:rsidR="001458F5" w:rsidRPr="001458F5" w:rsidRDefault="001458F5" w:rsidP="00380660">
      <w:pPr>
        <w:spacing w:line="360" w:lineRule="auto"/>
        <w:jc w:val="both"/>
        <w:rPr>
          <w:i/>
        </w:rPr>
      </w:pPr>
      <w:bookmarkStart w:id="8" w:name="_Toc422148389"/>
      <w:r w:rsidRPr="001458F5">
        <w:rPr>
          <w:i/>
        </w:rPr>
        <w:t xml:space="preserve">Summary of the findings </w:t>
      </w:r>
    </w:p>
    <w:p w14:paraId="651A3FC6" w14:textId="600E1536" w:rsidR="00C42C22" w:rsidRDefault="00981FB1" w:rsidP="00380660">
      <w:pPr>
        <w:spacing w:line="360" w:lineRule="auto"/>
        <w:jc w:val="both"/>
      </w:pPr>
      <w:r>
        <w:t xml:space="preserve">This study has identified </w:t>
      </w:r>
      <w:r w:rsidR="00D16B13">
        <w:t>COPD patients’</w:t>
      </w:r>
      <w:r>
        <w:t xml:space="preserve"> preferences for conversations </w:t>
      </w:r>
      <w:r w:rsidR="00D16B13">
        <w:t>with clinicians</w:t>
      </w:r>
      <w:r>
        <w:t>.</w:t>
      </w:r>
      <w:r w:rsidR="008D5324">
        <w:t xml:space="preserve"> Patient</w:t>
      </w:r>
      <w:r w:rsidR="00D2371A">
        <w:t>s</w:t>
      </w:r>
      <w:r w:rsidR="008D5324">
        <w:t xml:space="preserve"> prefer</w:t>
      </w:r>
      <w:r w:rsidR="00D2371A">
        <w:t>red</w:t>
      </w:r>
      <w:r w:rsidR="008D5324">
        <w:t xml:space="preserve"> to discuss palliative care and future treatments with </w:t>
      </w:r>
      <w:r w:rsidR="00811E10">
        <w:t>COPD-expert</w:t>
      </w:r>
      <w:r w:rsidR="008D5324">
        <w:t xml:space="preserve"> clinicians with whom </w:t>
      </w:r>
      <w:r w:rsidR="00141D3E">
        <w:t xml:space="preserve">they </w:t>
      </w:r>
      <w:r w:rsidR="008D5324">
        <w:t>ha</w:t>
      </w:r>
      <w:r w:rsidR="00141D3E">
        <w:t>d</w:t>
      </w:r>
      <w:r w:rsidR="008D5324">
        <w:t xml:space="preserve"> an established relationship. </w:t>
      </w:r>
      <w:r w:rsidR="00C71C6A">
        <w:t>They felt that d</w:t>
      </w:r>
      <w:r w:rsidR="008D5324">
        <w:t>iscussions should be started once their conditi</w:t>
      </w:r>
      <w:r w:rsidR="00141D3E">
        <w:t xml:space="preserve">on deteriorated, </w:t>
      </w:r>
      <w:r w:rsidR="00C71C6A">
        <w:t>as they</w:t>
      </w:r>
      <w:r w:rsidR="00141D3E">
        <w:t xml:space="preserve"> found</w:t>
      </w:r>
      <w:r w:rsidR="00221441">
        <w:t xml:space="preserve"> it difficult</w:t>
      </w:r>
      <w:r w:rsidR="008D5324">
        <w:t xml:space="preserve"> </w:t>
      </w:r>
      <w:r w:rsidR="00C71C6A">
        <w:t xml:space="preserve">to </w:t>
      </w:r>
      <w:r w:rsidR="008D5324">
        <w:t>acc</w:t>
      </w:r>
      <w:r w:rsidR="00D2371A">
        <w:t>ess care and</w:t>
      </w:r>
      <w:r w:rsidR="008D5324">
        <w:t xml:space="preserve"> </w:t>
      </w:r>
      <w:r w:rsidR="00D2371A">
        <w:t>perceive</w:t>
      </w:r>
      <w:r w:rsidR="00221441">
        <w:t>d</w:t>
      </w:r>
      <w:r w:rsidR="00D2371A">
        <w:t xml:space="preserve"> </w:t>
      </w:r>
      <w:r w:rsidR="008D5324">
        <w:t xml:space="preserve">these conversations as death discussions. </w:t>
      </w:r>
      <w:r w:rsidR="00141D3E">
        <w:t>Conversations</w:t>
      </w:r>
      <w:r w:rsidR="008D5324">
        <w:t xml:space="preserve"> should be initiated by clinicians and include detailed information about </w:t>
      </w:r>
      <w:r w:rsidR="00141D3E">
        <w:t>the patient’s</w:t>
      </w:r>
      <w:r w:rsidR="008D5324">
        <w:t xml:space="preserve"> condition and future care/treatments.</w:t>
      </w:r>
      <w:r w:rsidR="00D2371A">
        <w:t xml:space="preserve"> A</w:t>
      </w:r>
      <w:r>
        <w:t>s highlighted in previous studies</w:t>
      </w:r>
      <w:r w:rsidR="008D5324">
        <w:t xml:space="preserve"> </w:t>
      </w:r>
      <w:r w:rsidR="008D5324">
        <w:fldChar w:fldCharType="begin">
          <w:fldData xml:space="preserve">PEVuZE5vdGU+PENpdGU+PEF1dGhvcj5KYW5zc2VuPC9BdXRob3I+PFllYXI+MjAxMTwvWWVhcj48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S0xMjwvcGFnZXM+PHZvbHVtZT4xMjc8L3Zv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</w:fldData>
        </w:fldChar>
      </w:r>
      <w:r w:rsidR="00A44A88">
        <w:instrText xml:space="preserve"> ADDIN EN.CITE </w:instrText>
      </w:r>
      <w:r w:rsidR="00A44A88">
        <w:fldChar w:fldCharType="begin">
          <w:fldData xml:space="preserve">PEVuZE5vdGU+PENpdGU+PEF1dGhvcj5KYW5zc2VuPC9BdXRob3I+PFllYXI+MjAxMTwvWWVhcj48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S0xMjwvcGFnZXM+PHZvbHVtZT4xMjc8L3Zv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</w:fldData>
        </w:fldChar>
      </w:r>
      <w:r w:rsidR="00A44A88">
        <w:instrText xml:space="preserve"> ADDIN EN.CITE.DATA </w:instrText>
      </w:r>
      <w:r w:rsidR="00A44A88">
        <w:fldChar w:fldCharType="end"/>
      </w:r>
      <w:r w:rsidR="008D5324">
        <w:fldChar w:fldCharType="separate"/>
      </w:r>
      <w:r w:rsidR="00A44A88">
        <w:rPr>
          <w:noProof/>
        </w:rPr>
        <w:t>(</w:t>
      </w:r>
      <w:hyperlink w:anchor="_ENREF_38" w:tooltip="Janssen, 2011 #587" w:history="1">
        <w:r w:rsidR="0064728E">
          <w:rPr>
            <w:noProof/>
          </w:rPr>
          <w:t>38-41</w:t>
        </w:r>
      </w:hyperlink>
      <w:r w:rsidR="00A44A88">
        <w:rPr>
          <w:noProof/>
        </w:rPr>
        <w:t>)</w:t>
      </w:r>
      <w:r w:rsidR="008D5324">
        <w:fldChar w:fldCharType="end"/>
      </w:r>
      <w:r>
        <w:t xml:space="preserve">, most COPD patients had not discussed palliative care with clinicians. This emphasises the need for </w:t>
      </w:r>
      <w:r w:rsidR="007D3DB4">
        <w:t>research</w:t>
      </w:r>
      <w:r w:rsidR="00C21B9B">
        <w:t xml:space="preserve"> interventions</w:t>
      </w:r>
      <w:r w:rsidR="007D3DB4">
        <w:t xml:space="preserve"> to improve the frequency of discussions, </w:t>
      </w:r>
      <w:r w:rsidR="00380660">
        <w:t xml:space="preserve">which </w:t>
      </w:r>
      <w:r w:rsidR="00F717B2">
        <w:t>may in turn</w:t>
      </w:r>
      <w:r w:rsidR="00380660">
        <w:t xml:space="preserve"> help</w:t>
      </w:r>
      <w:r w:rsidR="007D3DB4">
        <w:t xml:space="preserve"> increase </w:t>
      </w:r>
      <w:r w:rsidR="001600C7">
        <w:t>patients’ access to p</w:t>
      </w:r>
      <w:r w:rsidR="007D3DB4">
        <w:t xml:space="preserve">alliative care delivery. </w:t>
      </w:r>
    </w:p>
    <w:p w14:paraId="473B188D" w14:textId="611F0EC0" w:rsidR="001458F5" w:rsidRPr="001458F5" w:rsidRDefault="001458F5" w:rsidP="00380660">
      <w:pPr>
        <w:spacing w:line="360" w:lineRule="auto"/>
        <w:jc w:val="both"/>
        <w:rPr>
          <w:i/>
        </w:rPr>
      </w:pPr>
      <w:r w:rsidRPr="001458F5">
        <w:rPr>
          <w:i/>
        </w:rPr>
        <w:t>Discussion of findings</w:t>
      </w:r>
    </w:p>
    <w:p w14:paraId="26BC121E" w14:textId="536A73A4" w:rsidR="001674F1" w:rsidRDefault="007D3DB4" w:rsidP="00D00E91">
      <w:pPr>
        <w:spacing w:line="360" w:lineRule="auto"/>
        <w:jc w:val="both"/>
      </w:pPr>
      <w:r>
        <w:t xml:space="preserve">A recurrent theme </w:t>
      </w:r>
      <w:r w:rsidR="00221441">
        <w:t xml:space="preserve">from interviews </w:t>
      </w:r>
      <w:r>
        <w:t xml:space="preserve">was the challenges </w:t>
      </w:r>
      <w:r w:rsidR="00D16B13">
        <w:t xml:space="preserve">faced by </w:t>
      </w:r>
      <w:r>
        <w:t>primary care. The increasingly large workload</w:t>
      </w:r>
      <w:r w:rsidR="00221441">
        <w:t>, related to the</w:t>
      </w:r>
      <w:r>
        <w:t xml:space="preserve"> </w:t>
      </w:r>
      <w:r w:rsidR="00221441">
        <w:t>increasing number of patients</w:t>
      </w:r>
      <w:r w:rsidR="00221441" w:rsidRPr="00152F1E">
        <w:t xml:space="preserve"> </w:t>
      </w:r>
      <w:r w:rsidR="00221441">
        <w:t xml:space="preserve">with multiple chronic illnesses, </w:t>
      </w:r>
      <w:r>
        <w:t xml:space="preserve">and staff </w:t>
      </w:r>
      <w:r w:rsidR="00152F1E">
        <w:t xml:space="preserve">shortages </w:t>
      </w:r>
      <w:r w:rsidR="00221441">
        <w:t>has le</w:t>
      </w:r>
      <w:r>
        <w:t>d to a loss in trust in these services</w:t>
      </w:r>
      <w:r w:rsidR="00D87167">
        <w:t xml:space="preserve"> </w:t>
      </w:r>
      <w:r w:rsidR="00D87167">
        <w:fldChar w:fldCharType="begin">
          <w:fldData xml:space="preserve">PEVuZE5vdGU+PENpdGU+PEF1dGhvcj5CdWNoYW48L0F1dGhvcj48WWVhcj4yMDE5PC9ZZWFyPjxS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</w:fldData>
        </w:fldChar>
      </w:r>
      <w:r w:rsidR="0015208A">
        <w:instrText xml:space="preserve"> ADDIN EN.CITE </w:instrText>
      </w:r>
      <w:r w:rsidR="0015208A">
        <w:fldChar w:fldCharType="begin">
          <w:fldData xml:space="preserve">PEVuZE5vdGU+PENpdGU+PEF1dGhvcj5CdWNoYW48L0F1dGhvcj48WWVhcj4yMDE5PC9ZZWFyPjxS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</w:fldData>
        </w:fldChar>
      </w:r>
      <w:r w:rsidR="0015208A">
        <w:instrText xml:space="preserve"> ADDIN EN.CITE.DATA </w:instrText>
      </w:r>
      <w:r w:rsidR="0015208A">
        <w:fldChar w:fldCharType="end"/>
      </w:r>
      <w:r w:rsidR="00D87167">
        <w:fldChar w:fldCharType="separate"/>
      </w:r>
      <w:r w:rsidR="00A44A88">
        <w:rPr>
          <w:noProof/>
        </w:rPr>
        <w:t>(</w:t>
      </w:r>
      <w:hyperlink w:anchor="_ENREF_42" w:tooltip="Buchan, 2019 #5750" w:history="1">
        <w:r w:rsidR="0064728E">
          <w:rPr>
            <w:noProof/>
          </w:rPr>
          <w:t>42-44</w:t>
        </w:r>
      </w:hyperlink>
      <w:r w:rsidR="00A44A88">
        <w:rPr>
          <w:noProof/>
        </w:rPr>
        <w:t>)</w:t>
      </w:r>
      <w:r w:rsidR="00D87167">
        <w:fldChar w:fldCharType="end"/>
      </w:r>
      <w:r w:rsidR="00643472">
        <w:t xml:space="preserve">. </w:t>
      </w:r>
      <w:r w:rsidR="00D115AE">
        <w:t>Patients</w:t>
      </w:r>
      <w:r w:rsidR="00E86D0A">
        <w:t xml:space="preserve"> reported</w:t>
      </w:r>
      <w:r w:rsidR="00D115AE">
        <w:t xml:space="preserve"> short appointments</w:t>
      </w:r>
      <w:r w:rsidR="00183CEF">
        <w:t>,</w:t>
      </w:r>
      <w:r w:rsidR="00D115AE">
        <w:t xml:space="preserve"> lack in continuity of care </w:t>
      </w:r>
      <w:r w:rsidR="00183CEF">
        <w:t xml:space="preserve">and clinicians with little knowledge about COPD </w:t>
      </w:r>
      <w:r w:rsidR="00D115AE">
        <w:t xml:space="preserve">in primary care. </w:t>
      </w:r>
      <w:r w:rsidR="005613AC">
        <w:t>This contrast</w:t>
      </w:r>
      <w:r w:rsidR="00284C59">
        <w:t>ed</w:t>
      </w:r>
      <w:r w:rsidR="005613AC">
        <w:t xml:space="preserve"> with patients</w:t>
      </w:r>
      <w:r w:rsidR="00284C59">
        <w:t>’</w:t>
      </w:r>
      <w:r w:rsidR="005613AC">
        <w:t xml:space="preserve"> preferences for </w:t>
      </w:r>
      <w:r w:rsidR="00284C59">
        <w:t xml:space="preserve">discussions with clinicians with increased familiarity and </w:t>
      </w:r>
      <w:r w:rsidR="00284C59">
        <w:lastRenderedPageBreak/>
        <w:t xml:space="preserve">expertize. Since services were not able to meet </w:t>
      </w:r>
      <w:r w:rsidR="003E16D2">
        <w:t>patients’</w:t>
      </w:r>
      <w:r w:rsidR="00284C59">
        <w:t xml:space="preserve"> needs/preferences,</w:t>
      </w:r>
      <w:r w:rsidR="003E16D2">
        <w:t xml:space="preserve"> they</w:t>
      </w:r>
      <w:r w:rsidR="00D115AE">
        <w:t xml:space="preserve"> would only see </w:t>
      </w:r>
      <w:r w:rsidR="00284C59">
        <w:t>c</w:t>
      </w:r>
      <w:r w:rsidR="00D115AE">
        <w:t>linicians when they were unwell and avoided booking appointments to discuss their preferences.</w:t>
      </w:r>
      <w:r w:rsidR="003E16D2">
        <w:t xml:space="preserve"> As a consequence, </w:t>
      </w:r>
      <w:r w:rsidR="00C67CC5">
        <w:t>p</w:t>
      </w:r>
      <w:r w:rsidR="00D115AE">
        <w:t xml:space="preserve">atients </w:t>
      </w:r>
      <w:r w:rsidR="00C71C6A">
        <w:t>felt they</w:t>
      </w:r>
      <w:r w:rsidR="00D115AE">
        <w:t xml:space="preserve"> lack</w:t>
      </w:r>
      <w:r w:rsidR="00C71C6A">
        <w:t>ed</w:t>
      </w:r>
      <w:r w:rsidR="00D115AE">
        <w:t xml:space="preserve"> permissi</w:t>
      </w:r>
      <w:r w:rsidR="00E86D0A">
        <w:t xml:space="preserve">on to start these discussions, </w:t>
      </w:r>
      <w:r w:rsidR="001674F1">
        <w:t>as</w:t>
      </w:r>
      <w:r w:rsidR="00E86D0A">
        <w:t xml:space="preserve"> clinicians focused on treating acutely ill patients. </w:t>
      </w:r>
    </w:p>
    <w:p w14:paraId="2B2C6EBE" w14:textId="0B1A8CA4" w:rsidR="008D4988" w:rsidRDefault="00320BCC" w:rsidP="00D00E91">
      <w:pPr>
        <w:spacing w:line="360" w:lineRule="auto"/>
        <w:jc w:val="both"/>
      </w:pPr>
      <w:r>
        <w:t xml:space="preserve">The lack of time in appointments was </w:t>
      </w:r>
      <w:r w:rsidR="001674F1">
        <w:t xml:space="preserve">also </w:t>
      </w:r>
      <w:r>
        <w:t xml:space="preserve">highlighted by </w:t>
      </w:r>
      <w:r w:rsidR="001674F1">
        <w:t>other healthcare professionals</w:t>
      </w:r>
      <w:r>
        <w:t xml:space="preserve"> in </w:t>
      </w:r>
      <w:r w:rsidR="001674F1">
        <w:t xml:space="preserve">previous </w:t>
      </w:r>
      <w:r w:rsidR="00E86D0A">
        <w:t>studies</w:t>
      </w:r>
      <w:r>
        <w:t xml:space="preserve"> </w:t>
      </w:r>
      <w:r>
        <w:fldChar w:fldCharType="begin">
          <w:fldData xml:space="preserve">PEVuZE5vdGU+PENpdGU+PEF1dGhvcj5LbmF1ZnQ8L0F1dGhvcj48WWVhcj4yMDA1PC9ZZWFyPjxS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</w:fldData>
        </w:fldChar>
      </w:r>
      <w:r w:rsidR="00A44A88">
        <w:instrText xml:space="preserve"> ADDIN EN.CITE </w:instrText>
      </w:r>
      <w:r w:rsidR="00A44A88">
        <w:fldChar w:fldCharType="begin">
          <w:fldData xml:space="preserve">PEVuZE5vdGU+PENpdGU+PEF1dGhvcj5LbmF1ZnQ8L0F1dGhvcj48WWVhcj4yMDA1PC9ZZWFyPjxS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</w:fldData>
        </w:fldChar>
      </w:r>
      <w:r w:rsidR="00A44A88">
        <w:instrText xml:space="preserve"> ADDIN EN.CITE.DATA </w:instrText>
      </w:r>
      <w:r w:rsidR="00A44A88">
        <w:fldChar w:fldCharType="end"/>
      </w:r>
      <w:r>
        <w:fldChar w:fldCharType="separate"/>
      </w:r>
      <w:r w:rsidR="00A44A88">
        <w:rPr>
          <w:noProof/>
        </w:rPr>
        <w:t>(</w:t>
      </w:r>
      <w:hyperlink w:anchor="_ENREF_45" w:tooltip="Knauft, 2005 #509" w:history="1">
        <w:r w:rsidR="0064728E">
          <w:rPr>
            <w:noProof/>
          </w:rPr>
          <w:t>45</w:t>
        </w:r>
      </w:hyperlink>
      <w:r w:rsidR="00A44A88">
        <w:rPr>
          <w:noProof/>
        </w:rPr>
        <w:t xml:space="preserve">, </w:t>
      </w:r>
      <w:hyperlink w:anchor="_ENREF_46" w:tooltip="Aslakson, 2012 #4587" w:history="1">
        <w:r w:rsidR="0064728E">
          <w:rPr>
            <w:noProof/>
          </w:rPr>
          <w:t>46</w:t>
        </w:r>
      </w:hyperlink>
      <w:r w:rsidR="00A44A88">
        <w:rPr>
          <w:noProof/>
        </w:rPr>
        <w:t>)</w:t>
      </w:r>
      <w:r>
        <w:fldChar w:fldCharType="end"/>
      </w:r>
      <w:r>
        <w:t xml:space="preserve">. </w:t>
      </w:r>
      <w:r w:rsidR="005C7EAE">
        <w:t>Insufficient</w:t>
      </w:r>
      <w:r>
        <w:t xml:space="preserve"> time</w:t>
      </w:r>
      <w:r w:rsidR="00380660">
        <w:t xml:space="preserve"> for direct patient care</w:t>
      </w:r>
      <w:r>
        <w:t xml:space="preserve"> is a concern </w:t>
      </w:r>
      <w:r w:rsidR="007529E6">
        <w:t>frequently</w:t>
      </w:r>
      <w:r>
        <w:t xml:space="preserve"> </w:t>
      </w:r>
      <w:r w:rsidR="00E86D0A">
        <w:t>reported</w:t>
      </w:r>
      <w:r>
        <w:t xml:space="preserve"> in healthcare</w:t>
      </w:r>
      <w:r w:rsidR="00380660">
        <w:t xml:space="preserve"> </w:t>
      </w:r>
      <w:r w:rsidR="00380660">
        <w:fldChar w:fldCharType="begin">
          <w:fldData xml:space="preserve">PEVuZE5vdGU+PENpdGU+PEF1dGhvcj5EdWdkYWxlPC9BdXRob3I+PFllYXI+MTk5OTwvWWVhcj48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</w:fldData>
        </w:fldChar>
      </w:r>
      <w:r w:rsidR="00A44A88">
        <w:instrText xml:space="preserve"> ADDIN EN.CITE </w:instrText>
      </w:r>
      <w:r w:rsidR="00A44A88">
        <w:fldChar w:fldCharType="begin">
          <w:fldData xml:space="preserve">PEVuZE5vdGU+PENpdGU+PEF1dGhvcj5EdWdkYWxlPC9BdXRob3I+PFllYXI+MTk5OTwvWWVhcj48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</w:fldData>
        </w:fldChar>
      </w:r>
      <w:r w:rsidR="00A44A88">
        <w:instrText xml:space="preserve"> ADDIN EN.CITE.DATA </w:instrText>
      </w:r>
      <w:r w:rsidR="00A44A88">
        <w:fldChar w:fldCharType="end"/>
      </w:r>
      <w:r w:rsidR="00380660">
        <w:fldChar w:fldCharType="separate"/>
      </w:r>
      <w:r w:rsidR="00A44A88">
        <w:rPr>
          <w:noProof/>
        </w:rPr>
        <w:t>(</w:t>
      </w:r>
      <w:hyperlink w:anchor="_ENREF_47" w:tooltip="Dugdale, 1999 #5764" w:history="1">
        <w:r w:rsidR="0064728E">
          <w:rPr>
            <w:noProof/>
          </w:rPr>
          <w:t>47</w:t>
        </w:r>
      </w:hyperlink>
      <w:r w:rsidR="00A44A88">
        <w:rPr>
          <w:noProof/>
        </w:rPr>
        <w:t xml:space="preserve">, </w:t>
      </w:r>
      <w:hyperlink w:anchor="_ENREF_48" w:tooltip="Erickson, 2017 #5766" w:history="1">
        <w:r w:rsidR="0064728E">
          <w:rPr>
            <w:noProof/>
          </w:rPr>
          <w:t>48</w:t>
        </w:r>
      </w:hyperlink>
      <w:r w:rsidR="00A44A88">
        <w:rPr>
          <w:noProof/>
        </w:rPr>
        <w:t>)</w:t>
      </w:r>
      <w:r w:rsidR="00380660">
        <w:fldChar w:fldCharType="end"/>
      </w:r>
      <w:r w:rsidR="004044EE">
        <w:t xml:space="preserve"> and</w:t>
      </w:r>
      <w:r w:rsidR="00C23D28">
        <w:t xml:space="preserve"> </w:t>
      </w:r>
      <w:r>
        <w:t xml:space="preserve">priority </w:t>
      </w:r>
      <w:r w:rsidR="00FC782E">
        <w:t>is often</w:t>
      </w:r>
      <w:r>
        <w:t xml:space="preserve"> given to acute care </w:t>
      </w:r>
      <w:r w:rsidR="005C7EAE">
        <w:t xml:space="preserve">so </w:t>
      </w:r>
      <w:r>
        <w:t>palliative care</w:t>
      </w:r>
      <w:r w:rsidR="00FC782E">
        <w:t xml:space="preserve"> </w:t>
      </w:r>
      <w:r w:rsidR="004044EE">
        <w:t xml:space="preserve">is </w:t>
      </w:r>
      <w:r w:rsidR="00FC782E">
        <w:t xml:space="preserve">not </w:t>
      </w:r>
      <w:r w:rsidR="004044EE">
        <w:t xml:space="preserve">routinely </w:t>
      </w:r>
      <w:r w:rsidR="005C7EAE">
        <w:t>offered</w:t>
      </w:r>
      <w:r w:rsidR="00FC782E">
        <w:t xml:space="preserve">, even when it can </w:t>
      </w:r>
      <w:r w:rsidR="005C7EAE">
        <w:t xml:space="preserve">provide </w:t>
      </w:r>
      <w:r w:rsidR="00F717B2">
        <w:t xml:space="preserve">psychological </w:t>
      </w:r>
      <w:r w:rsidR="00FC782E">
        <w:t>s</w:t>
      </w:r>
      <w:r w:rsidR="00D2371A">
        <w:t xml:space="preserve">upport and symptom </w:t>
      </w:r>
      <w:r w:rsidR="00FC782E">
        <w:t>relief</w:t>
      </w:r>
      <w:r>
        <w:t xml:space="preserve">. </w:t>
      </w:r>
      <w:r w:rsidR="00183CEF">
        <w:t>L</w:t>
      </w:r>
      <w:r w:rsidR="00D2371A">
        <w:t>ack of time</w:t>
      </w:r>
      <w:r w:rsidR="00E86D0A">
        <w:t xml:space="preserve"> </w:t>
      </w:r>
      <w:r w:rsidR="00183CEF">
        <w:t>a</w:t>
      </w:r>
      <w:r w:rsidR="00152F1E">
        <w:t>nd a</w:t>
      </w:r>
      <w:r w:rsidR="00183CEF">
        <w:t xml:space="preserve"> large workload </w:t>
      </w:r>
      <w:r w:rsidR="00E86D0A">
        <w:t xml:space="preserve">seems </w:t>
      </w:r>
      <w:r w:rsidR="00183CEF">
        <w:t xml:space="preserve">to impact </w:t>
      </w:r>
      <w:r w:rsidR="00E779BC">
        <w:t xml:space="preserve">continuity of care. </w:t>
      </w:r>
      <w:r w:rsidR="001674F1">
        <w:t>Service rationing contrasts with p</w:t>
      </w:r>
      <w:r w:rsidR="00E779BC">
        <w:t>atients prefer</w:t>
      </w:r>
      <w:r w:rsidR="001674F1">
        <w:t>ences</w:t>
      </w:r>
      <w:r w:rsidR="00E779BC">
        <w:t xml:space="preserve"> to see a </w:t>
      </w:r>
      <w:r w:rsidR="003A6B40">
        <w:t xml:space="preserve">COPD clinician </w:t>
      </w:r>
      <w:r w:rsidR="00E86D0A">
        <w:t>with whom they ha</w:t>
      </w:r>
      <w:r w:rsidR="001C7291">
        <w:t>ve</w:t>
      </w:r>
      <w:r w:rsidR="00E86D0A">
        <w:t xml:space="preserve"> an established relationship. </w:t>
      </w:r>
      <w:r w:rsidR="00A64C06">
        <w:t>In fact, previous literature has suggested that c</w:t>
      </w:r>
      <w:r w:rsidR="00576218">
        <w:t xml:space="preserve">ontinuity of care has been associated with more palliative care discussions and patient satisfaction </w:t>
      </w:r>
      <w:r w:rsidR="00576218">
        <w:fldChar w:fldCharType="begin">
          <w:fldData xml:space="preserve">PEVuZE5vdGU+PENpdGU+PEF1dGhvcj5LbmF1ZnQ8L0F1dGhvcj48WWVhcj4yMDA1PC9ZZWFyPjxS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</w:fldData>
        </w:fldChar>
      </w:r>
      <w:r w:rsidR="00A44A88">
        <w:instrText xml:space="preserve"> ADDIN EN.CITE </w:instrText>
      </w:r>
      <w:r w:rsidR="00A44A88">
        <w:fldChar w:fldCharType="begin">
          <w:fldData xml:space="preserve">PEVuZE5vdGU+PENpdGU+PEF1dGhvcj5LbmF1ZnQ8L0F1dGhvcj48WWVhcj4yMDA1PC9ZZWFyPjxS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</w:fldData>
        </w:fldChar>
      </w:r>
      <w:r w:rsidR="00A44A88">
        <w:instrText xml:space="preserve"> ADDIN EN.CITE.DATA </w:instrText>
      </w:r>
      <w:r w:rsidR="00A44A88">
        <w:fldChar w:fldCharType="end"/>
      </w:r>
      <w:r w:rsidR="00576218">
        <w:fldChar w:fldCharType="separate"/>
      </w:r>
      <w:r w:rsidR="00A44A88">
        <w:rPr>
          <w:noProof/>
        </w:rPr>
        <w:t>(</w:t>
      </w:r>
      <w:hyperlink w:anchor="_ENREF_45" w:tooltip="Knauft, 2005 #509" w:history="1">
        <w:r w:rsidR="0064728E">
          <w:rPr>
            <w:noProof/>
          </w:rPr>
          <w:t>45</w:t>
        </w:r>
      </w:hyperlink>
      <w:r w:rsidR="00A44A88">
        <w:rPr>
          <w:noProof/>
        </w:rPr>
        <w:t xml:space="preserve">, </w:t>
      </w:r>
      <w:hyperlink w:anchor="_ENREF_49" w:tooltip="Hjortdahl, 1992 #5760" w:history="1">
        <w:r w:rsidR="0064728E">
          <w:rPr>
            <w:noProof/>
          </w:rPr>
          <w:t>49</w:t>
        </w:r>
      </w:hyperlink>
      <w:r w:rsidR="00A44A88">
        <w:rPr>
          <w:noProof/>
        </w:rPr>
        <w:t>)</w:t>
      </w:r>
      <w:r w:rsidR="00576218">
        <w:fldChar w:fldCharType="end"/>
      </w:r>
      <w:r w:rsidR="00576218">
        <w:t xml:space="preserve">. </w:t>
      </w:r>
      <w:r w:rsidR="001C7291">
        <w:t>P</w:t>
      </w:r>
      <w:r w:rsidR="00576218">
        <w:t xml:space="preserve">oor continuity of care was primarily felt in primary care, </w:t>
      </w:r>
      <w:r w:rsidR="00A64C06">
        <w:t xml:space="preserve">creating a paradox, </w:t>
      </w:r>
      <w:r w:rsidR="00576218">
        <w:t xml:space="preserve"> since </w:t>
      </w:r>
      <w:r w:rsidR="00576218" w:rsidRPr="00350DFE">
        <w:t xml:space="preserve">continuity </w:t>
      </w:r>
      <w:r w:rsidR="00576218">
        <w:t xml:space="preserve">of care </w:t>
      </w:r>
      <w:r w:rsidR="00576218" w:rsidRPr="00350DFE">
        <w:t xml:space="preserve">is a core value </w:t>
      </w:r>
      <w:r w:rsidR="00576218">
        <w:t xml:space="preserve">and traditionally provided by general practice </w:t>
      </w:r>
      <w:r w:rsidR="00576218">
        <w:fldChar w:fldCharType="begin"/>
      </w:r>
      <w:r w:rsidR="00A44A88">
        <w:instrText xml:space="preserve"> ADDIN EN.CITE &lt;EndNote&gt;&lt;Cite&gt;&lt;Author&gt;Guthrie&lt;/Author&gt;&lt;Year&gt;2006&lt;/Year&gt;&lt;RecNum&gt;5906&lt;/RecNum&gt;&lt;DisplayText&gt;(50)&lt;/DisplayText&gt;&lt;record&gt;&lt;rec-number&gt;5906&lt;/rec-number&gt;&lt;foreign-keys&gt;&lt;key app="EN" db-id="0esa92s5w9e0pvea02sxfd0j0xpaweezveae" timestamp="1565994759"&gt;5906&lt;/key&gt;&lt;/foreign-keys&gt;&lt;ref-type name="Journal Article"&gt;17&lt;/ref-type&gt;&lt;contributors&gt;&lt;authors&gt;&lt;author&gt;Guthrie, Bruce&lt;/author&gt;&lt;author&gt;Wyke, Sally&lt;/author&gt;&lt;/authors&gt;&lt;/contributors&gt;&lt;titles&gt;&lt;title&gt;Personal continuity and access in UK general practice: a qualitative study of general practitioners&amp;apos; and patients&amp;apos; perceptions of when and how they matter&lt;/title&gt;&lt;secondary-title&gt;BMC Family Practice&lt;/secondary-title&gt;&lt;/titles&gt;&lt;periodical&gt;&lt;full-title&gt;BMC Fam Pract&lt;/full-title&gt;&lt;abbr-1&gt;BMC family practice&lt;/abbr-1&gt;&lt;/periodical&gt;&lt;pages&gt;11&lt;/pages&gt;&lt;volume&gt;7&lt;/volume&gt;&lt;number&gt;1&lt;/number&gt;&lt;dates&gt;&lt;year&gt;2006&lt;/year&gt;&lt;pub-dates&gt;&lt;date&gt;2006/02/24&lt;/date&gt;&lt;/pub-dates&gt;&lt;/dates&gt;&lt;isbn&gt;1471-2296&lt;/isbn&gt;&lt;urls&gt;&lt;related-urls&gt;&lt;url&gt;https://doi.org/10.1186/1471-2296-7-11&lt;/url&gt;&lt;/related-urls&gt;&lt;/urls&gt;&lt;electronic-resource-num&gt;10.1186/1471-2296-7-11&lt;/electronic-resource-num&gt;&lt;/record&gt;&lt;/Cite&gt;&lt;/EndNote&gt;</w:instrText>
      </w:r>
      <w:r w:rsidR="00576218">
        <w:fldChar w:fldCharType="separate"/>
      </w:r>
      <w:r w:rsidR="00A44A88">
        <w:rPr>
          <w:noProof/>
        </w:rPr>
        <w:t>(</w:t>
      </w:r>
      <w:hyperlink w:anchor="_ENREF_50" w:tooltip="Guthrie, 2006 #5906" w:history="1">
        <w:r w:rsidR="0064728E">
          <w:rPr>
            <w:noProof/>
          </w:rPr>
          <w:t>50</w:t>
        </w:r>
      </w:hyperlink>
      <w:r w:rsidR="00A44A88">
        <w:rPr>
          <w:noProof/>
        </w:rPr>
        <w:t>)</w:t>
      </w:r>
      <w:r w:rsidR="00576218">
        <w:fldChar w:fldCharType="end"/>
      </w:r>
      <w:r w:rsidR="00576218">
        <w:t>.</w:t>
      </w:r>
      <w:r w:rsidR="00C21B9B">
        <w:t xml:space="preserve"> Continuity </w:t>
      </w:r>
      <w:r w:rsidR="00576218">
        <w:t xml:space="preserve">of care </w:t>
      </w:r>
      <w:r w:rsidR="00576218" w:rsidRPr="00350DFE">
        <w:t xml:space="preserve">is in decline in </w:t>
      </w:r>
      <w:r w:rsidR="00576218">
        <w:t xml:space="preserve">the UK and the US, which may affect clinicians’ ability in providing care for </w:t>
      </w:r>
      <w:r w:rsidR="00576218" w:rsidRPr="00350DFE">
        <w:t xml:space="preserve">patients with </w:t>
      </w:r>
      <w:r w:rsidR="00576218">
        <w:t xml:space="preserve">COPD and other </w:t>
      </w:r>
      <w:r w:rsidR="00576218" w:rsidRPr="00350DFE">
        <w:t>long term conditions</w:t>
      </w:r>
      <w:r w:rsidR="00576218">
        <w:t xml:space="preserve"> </w:t>
      </w:r>
      <w:r w:rsidR="00576218">
        <w:fldChar w:fldCharType="begin"/>
      </w:r>
      <w:r w:rsidR="00A44A88">
        <w:instrText xml:space="preserve"> ADDIN EN.CITE &lt;EndNote&gt;&lt;Cite&gt;&lt;Author&gt;Adler&lt;/Author&gt;&lt;Year&gt;2010&lt;/Year&gt;&lt;RecNum&gt;5908&lt;/RecNum&gt;&lt;DisplayText&gt;(51, 52)&lt;/DisplayText&gt;&lt;record&gt;&lt;rec-number&gt;5908&lt;/rec-number&gt;&lt;foreign-keys&gt;&lt;key app="EN" db-id="0esa92s5w9e0pvea02sxfd0j0xpaweezveae" timestamp="1565995014"&gt;5908&lt;/key&gt;&lt;/foreign-keys&gt;&lt;ref-type name="Journal Article"&gt;17&lt;/ref-type&gt;&lt;contributors&gt;&lt;authors&gt;&lt;author&gt;Adler, Rhodes&lt;/author&gt;&lt;author&gt;Vasiliadis, Athanasia&lt;/author&gt;&lt;author&gt;Bickell, Nina&lt;/author&gt;&lt;/authors&gt;&lt;/contributors&gt;&lt;titles&gt;&lt;title&gt;The relationship between continuity and patient satisfaction: a systematic review&lt;/title&gt;&lt;secondary-title&gt;Family Practice&lt;/secondary-title&gt;&lt;/titles&gt;&lt;periodical&gt;&lt;full-title&gt;Family Practice&lt;/full-title&gt;&lt;/periodical&gt;&lt;pages&gt;171-178&lt;/pages&gt;&lt;volume&gt;27&lt;/volume&gt;&lt;number&gt;2&lt;/number&gt;&lt;dates&gt;&lt;year&gt;2010&lt;/year&gt;&lt;/dates&gt;&lt;isbn&gt;1460-2229&lt;/isbn&gt;&lt;urls&gt;&lt;related-urls&gt;&lt;url&gt;https://doi.org/10.1093/fampra/cmp099&lt;/url&gt;&lt;/related-urls&gt;&lt;/urls&gt;&lt;electronic-resource-num&gt;10.1093/fampra/cmp099&lt;/electronic-resource-num&gt;&lt;access-date&gt;8/16/2019&lt;/access-date&gt;&lt;/record&gt;&lt;/Cite&gt;&lt;Cite&gt;&lt;Author&gt;Barker&lt;/Author&gt;&lt;Year&gt;2017&lt;/Year&gt;&lt;RecNum&gt;5907&lt;/RecNum&gt;&lt;record&gt;&lt;rec-number&gt;5907&lt;/rec-number&gt;&lt;foreign-keys&gt;&lt;key app="EN" db-id="0esa92s5w9e0pvea02sxfd0j0xpaweezveae" timestamp="1565994802"&gt;5907&lt;/key&gt;&lt;/foreign-keys&gt;&lt;ref-type name="Journal Article"&gt;17&lt;/ref-type&gt;&lt;contributors&gt;&lt;authors&gt;&lt;author&gt;Barker, Isaac&lt;/author&gt;&lt;author&gt;Steventon, Adam&lt;/author&gt;&lt;author&gt;Deeny, Sarah R&lt;/author&gt;&lt;/authors&gt;&lt;/contributors&gt;&lt;titles&gt;&lt;title&gt;Association between continuity of care in general practice and hospital admissions for ambulatory care sensitive conditions: cross sectional study of routinely collected, person level data&lt;/title&gt;&lt;secondary-title&gt;BMJ&lt;/secondary-title&gt;&lt;/titles&gt;&lt;periodical&gt;&lt;full-title&gt;BMJ&lt;/full-title&gt;&lt;abbr-1&gt;Bmj&lt;/abbr-1&gt;&lt;/periodical&gt;&lt;pages&gt;j84&lt;/pages&gt;&lt;volume&gt;356&lt;/volume&gt;&lt;dates&gt;&lt;year&gt;2017&lt;/year&gt;&lt;/dates&gt;&lt;urls&gt;&lt;related-urls&gt;&lt;url&gt;https://www.bmj.com/content/bmj/356/bmj.j84.full.pdf&lt;/url&gt;&lt;/related-urls&gt;&lt;/urls&gt;&lt;electronic-resource-num&gt;10.1136/bmj.j84&lt;/electronic-resource-num&gt;&lt;/record&gt;&lt;/Cite&gt;&lt;/EndNote&gt;</w:instrText>
      </w:r>
      <w:r w:rsidR="00576218">
        <w:fldChar w:fldCharType="separate"/>
      </w:r>
      <w:r w:rsidR="00A44A88">
        <w:rPr>
          <w:noProof/>
        </w:rPr>
        <w:t>(</w:t>
      </w:r>
      <w:hyperlink w:anchor="_ENREF_51" w:tooltip="Adler, 2010 #5908" w:history="1">
        <w:r w:rsidR="0064728E">
          <w:rPr>
            <w:noProof/>
          </w:rPr>
          <w:t>51</w:t>
        </w:r>
      </w:hyperlink>
      <w:r w:rsidR="00A44A88">
        <w:rPr>
          <w:noProof/>
        </w:rPr>
        <w:t xml:space="preserve">, </w:t>
      </w:r>
      <w:hyperlink w:anchor="_ENREF_52" w:tooltip="Barker, 2017 #5907" w:history="1">
        <w:r w:rsidR="0064728E">
          <w:rPr>
            <w:noProof/>
          </w:rPr>
          <w:t>52</w:t>
        </w:r>
      </w:hyperlink>
      <w:r w:rsidR="00A44A88">
        <w:rPr>
          <w:noProof/>
        </w:rPr>
        <w:t>)</w:t>
      </w:r>
      <w:r w:rsidR="00576218">
        <w:fldChar w:fldCharType="end"/>
      </w:r>
      <w:r w:rsidR="00576218" w:rsidRPr="00350DFE">
        <w:t>.</w:t>
      </w:r>
      <w:r w:rsidR="00576218">
        <w:t xml:space="preserve"> G</w:t>
      </w:r>
      <w:r w:rsidR="00576218" w:rsidRPr="00350DFE">
        <w:t>eneral practices</w:t>
      </w:r>
      <w:r w:rsidR="00576218">
        <w:t xml:space="preserve"> and teams have become larger and have been managing an increasingly bigger patient list, which can increase</w:t>
      </w:r>
      <w:r w:rsidR="00576218" w:rsidRPr="00350DFE">
        <w:t xml:space="preserve"> consultation times</w:t>
      </w:r>
      <w:r w:rsidR="00576218">
        <w:t xml:space="preserve">, but reduce continuity of care </w:t>
      </w:r>
      <w:r w:rsidR="00576218">
        <w:fldChar w:fldCharType="begin"/>
      </w:r>
      <w:r w:rsidR="00A44A88">
        <w:instrText xml:space="preserve"> ADDIN EN.CITE &lt;EndNote&gt;&lt;Cite&gt;&lt;Author&gt;Adler&lt;/Author&gt;&lt;Year&gt;2010&lt;/Year&gt;&lt;RecNum&gt;5908&lt;/RecNum&gt;&lt;DisplayText&gt;(51, 52)&lt;/DisplayText&gt;&lt;record&gt;&lt;rec-number&gt;5908&lt;/rec-number&gt;&lt;foreign-keys&gt;&lt;key app="EN" db-id="0esa92s5w9e0pvea02sxfd0j0xpaweezveae" timestamp="1565995014"&gt;5908&lt;/key&gt;&lt;/foreign-keys&gt;&lt;ref-type name="Journal Article"&gt;17&lt;/ref-type&gt;&lt;contributors&gt;&lt;authors&gt;&lt;author&gt;Adler, Rhodes&lt;/author&gt;&lt;author&gt;Vasiliadis, Athanasia&lt;/author&gt;&lt;author&gt;Bickell, Nina&lt;/author&gt;&lt;/authors&gt;&lt;/contributors&gt;&lt;titles&gt;&lt;title&gt;The relationship between continuity and patient satisfaction: a systematic review&lt;/title&gt;&lt;secondary-title&gt;Family Practice&lt;/secondary-title&gt;&lt;/titles&gt;&lt;periodical&gt;&lt;full-title&gt;Family Practice&lt;/full-title&gt;&lt;/periodical&gt;&lt;pages&gt;171-178&lt;/pages&gt;&lt;volume&gt;27&lt;/volume&gt;&lt;number&gt;2&lt;/number&gt;&lt;dates&gt;&lt;year&gt;2010&lt;/year&gt;&lt;/dates&gt;&lt;isbn&gt;1460-2229&lt;/isbn&gt;&lt;urls&gt;&lt;related-urls&gt;&lt;url&gt;https://doi.org/10.1093/fampra/cmp099&lt;/url&gt;&lt;/related-urls&gt;&lt;/urls&gt;&lt;electronic-resource-num&gt;10.1093/fampra/cmp099&lt;/electronic-resource-num&gt;&lt;access-date&gt;8/16/2019&lt;/access-date&gt;&lt;/record&gt;&lt;/Cite&gt;&lt;Cite&gt;&lt;Author&gt;Barker&lt;/Author&gt;&lt;Year&gt;2017&lt;/Year&gt;&lt;RecNum&gt;5907&lt;/RecNum&gt;&lt;record&gt;&lt;rec-number&gt;5907&lt;/rec-number&gt;&lt;foreign-keys&gt;&lt;key app="EN" db-id="0esa92s5w9e0pvea02sxfd0j0xpaweezveae" timestamp="1565994802"&gt;5907&lt;/key&gt;&lt;/foreign-keys&gt;&lt;ref-type name="Journal Article"&gt;17&lt;/ref-type&gt;&lt;contributors&gt;&lt;authors&gt;&lt;author&gt;Barker, Isaac&lt;/author&gt;&lt;author&gt;Steventon, Adam&lt;/author&gt;&lt;author&gt;Deeny, Sarah R&lt;/author&gt;&lt;/authors&gt;&lt;/contributors&gt;&lt;titles&gt;&lt;title&gt;Association between continuity of care in general practice and hospital admissions for ambulatory care sensitive conditions: cross sectional study of routinely collected, person level data&lt;/title&gt;&lt;secondary-title&gt;BMJ&lt;/secondary-title&gt;&lt;/titles&gt;&lt;periodical&gt;&lt;full-title&gt;BMJ&lt;/full-title&gt;&lt;abbr-1&gt;Bmj&lt;/abbr-1&gt;&lt;/periodical&gt;&lt;pages&gt;j84&lt;/pages&gt;&lt;volume&gt;356&lt;/volume&gt;&lt;dates&gt;&lt;year&gt;2017&lt;/year&gt;&lt;/dates&gt;&lt;urls&gt;&lt;related-urls&gt;&lt;url&gt;https://www.bmj.com/content/bmj/356/bmj.j84.full.pdf&lt;/url&gt;&lt;/related-urls&gt;&lt;/urls&gt;&lt;electronic-resource-num&gt;10.1136/bmj.j84&lt;/electronic-resource-num&gt;&lt;/record&gt;&lt;/Cite&gt;&lt;/EndNote&gt;</w:instrText>
      </w:r>
      <w:r w:rsidR="00576218">
        <w:fldChar w:fldCharType="separate"/>
      </w:r>
      <w:r w:rsidR="00A44A88">
        <w:rPr>
          <w:noProof/>
        </w:rPr>
        <w:t>(</w:t>
      </w:r>
      <w:hyperlink w:anchor="_ENREF_51" w:tooltip="Adler, 2010 #5908" w:history="1">
        <w:r w:rsidR="0064728E">
          <w:rPr>
            <w:noProof/>
          </w:rPr>
          <w:t>51</w:t>
        </w:r>
      </w:hyperlink>
      <w:r w:rsidR="00A44A88">
        <w:rPr>
          <w:noProof/>
        </w:rPr>
        <w:t xml:space="preserve">, </w:t>
      </w:r>
      <w:hyperlink w:anchor="_ENREF_52" w:tooltip="Barker, 2017 #5907" w:history="1">
        <w:r w:rsidR="0064728E">
          <w:rPr>
            <w:noProof/>
          </w:rPr>
          <w:t>52</w:t>
        </w:r>
      </w:hyperlink>
      <w:r w:rsidR="00A44A88">
        <w:rPr>
          <w:noProof/>
        </w:rPr>
        <w:t>)</w:t>
      </w:r>
      <w:r w:rsidR="00576218">
        <w:fldChar w:fldCharType="end"/>
      </w:r>
      <w:r w:rsidR="00576218">
        <w:t xml:space="preserve">. </w:t>
      </w:r>
      <w:r w:rsidR="00221441">
        <w:t>The issues reported by patients seem to prevent discussions between patients and clinicians in primary</w:t>
      </w:r>
      <w:r w:rsidR="008D4988">
        <w:t xml:space="preserve"> care</w:t>
      </w:r>
      <w:r w:rsidR="005C7EAE">
        <w:t xml:space="preserve"> and are significant barriers </w:t>
      </w:r>
      <w:r w:rsidR="005613AC">
        <w:t xml:space="preserve">in accessing </w:t>
      </w:r>
      <w:r w:rsidR="005C7EAE">
        <w:t>palliative care</w:t>
      </w:r>
      <w:r w:rsidR="008D4988">
        <w:t>.</w:t>
      </w:r>
    </w:p>
    <w:p w14:paraId="69180207" w14:textId="4B83F9B9" w:rsidR="00AB0187" w:rsidRDefault="00147B8A" w:rsidP="00D00E91">
      <w:pPr>
        <w:spacing w:line="360" w:lineRule="auto"/>
        <w:jc w:val="both"/>
      </w:pPr>
      <w:r>
        <w:t xml:space="preserve">The ideal timing for palliative care discussions was the future, after </w:t>
      </w:r>
      <w:r w:rsidR="001C7291">
        <w:t xml:space="preserve">a </w:t>
      </w:r>
      <w:r>
        <w:t>sudden and considerable deterioration in</w:t>
      </w:r>
      <w:r w:rsidR="00FC0D82">
        <w:t xml:space="preserve"> the </w:t>
      </w:r>
      <w:r>
        <w:t xml:space="preserve">patient’s condition. </w:t>
      </w:r>
      <w:r w:rsidR="00AB0187">
        <w:t xml:space="preserve">Preferences for later discussions seem to contradict the evidence that advocates earlier palliative care conversations in COPD </w:t>
      </w:r>
      <w:r w:rsidR="00AB0187">
        <w:fldChar w:fldCharType="begin"/>
      </w:r>
      <w:r w:rsidR="00F6113A">
        <w:instrText xml:space="preserve"> ADDIN EN.CITE &lt;EndNote&gt;&lt;Cite&gt;&lt;Author&gt;Tavares&lt;/Author&gt;&lt;Year&gt;2017&lt;/Year&gt;&lt;RecNum&gt;5670&lt;/RecNum&gt;&lt;DisplayText&gt;(7, 21)&lt;/DisplayText&gt;&lt;record&gt;&lt;rec-number&gt;5670&lt;/rec-number&gt;&lt;foreign-keys&gt;&lt;key app="EN" db-id="0esa92s5w9e0pvea02sxfd0j0xpaweezveae" timestamp="1498154873"&gt;5670&lt;/key&gt;&lt;/foreign-keys&gt;&lt;ref-type name="Journal Article"&gt;17&lt;/ref-type&gt;&lt;contributors&gt;&lt;authors&gt;&lt;author&gt;Tavares, Nuno&lt;/author&gt;&lt;author&gt;Jarrett, Nikki&lt;/author&gt;&lt;author&gt;Hunt, Katherine&lt;/author&gt;&lt;author&gt;Wilkinson, Tom&lt;/author&gt;&lt;/authors&gt;&lt;/contributors&gt;&lt;titles&gt;&lt;title&gt;Palliative and end-of-life care conversations in COPD: a systematic literature review&lt;/title&gt;&lt;secondary-title&gt;ERJ Open Research&lt;/secondary-title&gt;&lt;/titles&gt;&lt;periodical&gt;&lt;full-title&gt;ERJ Open Research&lt;/full-title&gt;&lt;/periodical&gt;&lt;volume&gt;3&lt;/volume&gt;&lt;number&gt;2&lt;/number&gt;&lt;dates&gt;&lt;year&gt;2017&lt;/year&gt;&lt;/dates&gt;&lt;urls&gt;&lt;/urls&gt;&lt;electronic-resource-num&gt;10.1183/23120541.00068-2016&lt;/electronic-resource-num&gt;&lt;/record&gt;&lt;/Cite&gt;&lt;Cite&gt;&lt;Author&gt;WHO&lt;/Author&gt;&lt;Year&gt;2011&lt;/Year&gt;&lt;RecNum&gt;5564&lt;/RecNum&gt;&lt;record&gt;&lt;rec-number&gt;5564&lt;/rec-number&gt;&lt;foreign-keys&gt;&lt;key app="EN" db-id="0esa92s5w9e0pvea02sxfd0j0xpaweezveae" timestamp="1453303348"&gt;5564&lt;/key&gt;&lt;/foreign-keys&gt;&lt;ref-type name="Government Document"&gt;46&lt;/ref-type&gt;&lt;contributors&gt;&lt;authors&gt;&lt;author&gt;WHO&lt;/author&gt;&lt;/authors&gt;&lt;/contributors&gt;&lt;titles&gt;&lt;title&gt;Palliative care for older people: better practices&lt;/title&gt;&lt;/titles&gt;&lt;dates&gt;&lt;year&gt;2011&lt;/year&gt;&lt;/dates&gt;&lt;pub-location&gt;Denmark&lt;/pub-location&gt;&lt;publisher&gt;World Health Organization&lt;/publisher&gt;&lt;urls&gt;&lt;/urls&gt;&lt;/record&gt;&lt;/Cite&gt;&lt;/EndNote&gt;</w:instrText>
      </w:r>
      <w:r w:rsidR="00AB0187">
        <w:fldChar w:fldCharType="separate"/>
      </w:r>
      <w:r w:rsidR="00F6113A">
        <w:rPr>
          <w:noProof/>
        </w:rPr>
        <w:t>(</w:t>
      </w:r>
      <w:hyperlink w:anchor="_ENREF_7" w:tooltip="WHO, 2011 #5564" w:history="1">
        <w:r w:rsidR="0064728E">
          <w:rPr>
            <w:noProof/>
          </w:rPr>
          <w:t>7</w:t>
        </w:r>
      </w:hyperlink>
      <w:r w:rsidR="00F6113A">
        <w:rPr>
          <w:noProof/>
        </w:rPr>
        <w:t xml:space="preserve">, </w:t>
      </w:r>
      <w:hyperlink w:anchor="_ENREF_21" w:tooltip="Tavares, 2017 #5670" w:history="1">
        <w:r w:rsidR="0064728E">
          <w:rPr>
            <w:noProof/>
          </w:rPr>
          <w:t>21</w:t>
        </w:r>
      </w:hyperlink>
      <w:r w:rsidR="00F6113A">
        <w:rPr>
          <w:noProof/>
        </w:rPr>
        <w:t>)</w:t>
      </w:r>
      <w:r w:rsidR="00AB0187">
        <w:fldChar w:fldCharType="end"/>
      </w:r>
      <w:r w:rsidR="00AB0187">
        <w:t xml:space="preserve">. </w:t>
      </w:r>
      <w:r w:rsidR="00F717B2">
        <w:t xml:space="preserve">However, </w:t>
      </w:r>
      <w:r w:rsidR="00825CDB">
        <w:t xml:space="preserve">these preferences are </w:t>
      </w:r>
      <w:r w:rsidR="0067575B">
        <w:t>underpinned</w:t>
      </w:r>
      <w:r w:rsidR="00825CDB">
        <w:t xml:space="preserve"> by </w:t>
      </w:r>
      <w:r w:rsidR="001F027C">
        <w:t xml:space="preserve">several factors that include service rationing and </w:t>
      </w:r>
      <w:r w:rsidR="00825CDB">
        <w:t xml:space="preserve">patient’s perceptions </w:t>
      </w:r>
      <w:r w:rsidR="001F027C">
        <w:t>about their condition and</w:t>
      </w:r>
      <w:r w:rsidR="00825CDB">
        <w:t xml:space="preserve"> the healthcare system. </w:t>
      </w:r>
      <w:r w:rsidR="00AB0187">
        <w:t xml:space="preserve">At present, conversations are rushed, held when patients are unwell and in hospital, and with clinicians who do not know the patient </w:t>
      </w:r>
      <w:r w:rsidR="00AB0187">
        <w:fldChar w:fldCharType="begin"/>
      </w:r>
      <w:r w:rsidR="00F6113A">
        <w:instrText xml:space="preserve"> ADDIN EN.CITE &lt;EndNote&gt;&lt;Cite&gt;&lt;Author&gt;Tavares&lt;/Author&gt;&lt;Year&gt;2017&lt;/Year&gt;&lt;RecNum&gt;5670&lt;/RecNum&gt;&lt;DisplayText&gt;(21)&lt;/DisplayText&gt;&lt;record&gt;&lt;rec-number&gt;5670&lt;/rec-number&gt;&lt;foreign-keys&gt;&lt;key app="EN" db-id="0esa92s5w9e0pvea02sxfd0j0xpaweezveae" timestamp="1498154873"&gt;5670&lt;/key&gt;&lt;/foreign-keys&gt;&lt;ref-type name="Journal Article"&gt;17&lt;/ref-type&gt;&lt;contributors&gt;&lt;authors&gt;&lt;author&gt;Tavares, Nuno&lt;/author&gt;&lt;author&gt;Jarrett, Nikki&lt;/author&gt;&lt;author&gt;Hunt, Katherine&lt;/author&gt;&lt;author&gt;Wilkinson, Tom&lt;/author&gt;&lt;/authors&gt;&lt;/contributors&gt;&lt;titles&gt;&lt;title&gt;Palliative and end-of-life care conversations in COPD: a systematic literature review&lt;/title&gt;&lt;secondary-title&gt;ERJ Open Research&lt;/secondary-title&gt;&lt;/titles&gt;&lt;periodical&gt;&lt;full-title&gt;ERJ Open Research&lt;/full-title&gt;&lt;/periodical&gt;&lt;volume&gt;3&lt;/volume&gt;&lt;number&gt;2&lt;/number&gt;&lt;dates&gt;&lt;year&gt;2017&lt;/year&gt;&lt;/dates&gt;&lt;urls&gt;&lt;/urls&gt;&lt;electronic-resource-num&gt;10.1183/23120541.00068-2016&lt;/electronic-resource-num&gt;&lt;/record&gt;&lt;/Cite&gt;&lt;/EndNote&gt;</w:instrText>
      </w:r>
      <w:r w:rsidR="00AB0187">
        <w:fldChar w:fldCharType="separate"/>
      </w:r>
      <w:r w:rsidR="00F6113A">
        <w:rPr>
          <w:noProof/>
        </w:rPr>
        <w:t>(</w:t>
      </w:r>
      <w:hyperlink w:anchor="_ENREF_21" w:tooltip="Tavares, 2017 #5670" w:history="1">
        <w:r w:rsidR="0064728E">
          <w:rPr>
            <w:noProof/>
          </w:rPr>
          <w:t>21</w:t>
        </w:r>
      </w:hyperlink>
      <w:r w:rsidR="00F6113A">
        <w:rPr>
          <w:noProof/>
        </w:rPr>
        <w:t>)</w:t>
      </w:r>
      <w:r w:rsidR="00AB0187">
        <w:fldChar w:fldCharType="end"/>
      </w:r>
      <w:r w:rsidR="00AB0187">
        <w:t>.</w:t>
      </w:r>
    </w:p>
    <w:p w14:paraId="4D774C96" w14:textId="75633C01" w:rsidR="00C33CB7" w:rsidRPr="004B1493" w:rsidRDefault="00D00E91" w:rsidP="004936CC">
      <w:pPr>
        <w:spacing w:line="360" w:lineRule="auto"/>
        <w:jc w:val="both"/>
        <w:rPr>
          <w:rFonts w:eastAsia="Times New Roman" w:cs="Times New Roman"/>
          <w:lang w:eastAsia="en-GB"/>
        </w:rPr>
      </w:pPr>
      <w:r>
        <w:t xml:space="preserve">The first factor </w:t>
      </w:r>
      <w:r w:rsidR="004044EE">
        <w:t>for patients preferring late discussions is related to</w:t>
      </w:r>
      <w:r>
        <w:t xml:space="preserve"> </w:t>
      </w:r>
      <w:r w:rsidR="005C7EAE">
        <w:t xml:space="preserve">patients’ </w:t>
      </w:r>
      <w:r>
        <w:t xml:space="preserve">poor understanding about </w:t>
      </w:r>
      <w:r w:rsidR="001F027C">
        <w:t>COPD, palliative care</w:t>
      </w:r>
      <w:r w:rsidR="001C7291">
        <w:t xml:space="preserve"> and</w:t>
      </w:r>
      <w:r w:rsidR="001F027C">
        <w:t xml:space="preserve"> future care/treatment</w:t>
      </w:r>
      <w:r>
        <w:t>s</w:t>
      </w:r>
      <w:r w:rsidR="001F027C">
        <w:t xml:space="preserve">. </w:t>
      </w:r>
      <w:r w:rsidR="005C7EAE">
        <w:rPr>
          <w:color w:val="000000"/>
          <w:shd w:val="clear" w:color="auto" w:fill="FFFFFF"/>
        </w:rPr>
        <w:t xml:space="preserve">Lower </w:t>
      </w:r>
      <w:r w:rsidR="00C33CB7">
        <w:rPr>
          <w:color w:val="000000"/>
          <w:shd w:val="clear" w:color="auto" w:fill="FFFFFF"/>
        </w:rPr>
        <w:t xml:space="preserve">health literacy is </w:t>
      </w:r>
      <w:r w:rsidR="005C7EAE">
        <w:rPr>
          <w:color w:val="000000"/>
          <w:shd w:val="clear" w:color="auto" w:fill="FFFFFF"/>
        </w:rPr>
        <w:t xml:space="preserve">a challenge </w:t>
      </w:r>
      <w:r w:rsidR="00C33CB7">
        <w:rPr>
          <w:color w:val="000000"/>
          <w:shd w:val="clear" w:color="auto" w:fill="FFFFFF"/>
        </w:rPr>
        <w:t xml:space="preserve">in COPD </w:t>
      </w:r>
      <w:r w:rsidR="005C7EAE">
        <w:rPr>
          <w:color w:val="000000"/>
          <w:shd w:val="clear" w:color="auto" w:fill="FFFFFF"/>
        </w:rPr>
        <w:t>care as</w:t>
      </w:r>
      <w:r w:rsidR="00C33CB7">
        <w:rPr>
          <w:color w:val="000000"/>
          <w:shd w:val="clear" w:color="auto" w:fill="FFFFFF"/>
        </w:rPr>
        <w:t xml:space="preserve"> patients often lack knowledge about their condition and their perception about future expectations is </w:t>
      </w:r>
      <w:r w:rsidR="005C7EAE">
        <w:rPr>
          <w:color w:val="000000"/>
          <w:shd w:val="clear" w:color="auto" w:fill="FFFFFF"/>
        </w:rPr>
        <w:t xml:space="preserve">often </w:t>
      </w:r>
      <w:r w:rsidR="00C33CB7">
        <w:rPr>
          <w:color w:val="000000"/>
          <w:shd w:val="clear" w:color="auto" w:fill="FFFFFF"/>
        </w:rPr>
        <w:t xml:space="preserve">poor </w:t>
      </w:r>
      <w:r w:rsidR="00C33CB7">
        <w:rPr>
          <w:color w:val="000000"/>
          <w:shd w:val="clear" w:color="auto" w:fill="FFFFFF"/>
        </w:rPr>
        <w:fldChar w:fldCharType="begin">
          <w:fldData xml:space="preserve">PEVuZE5vdGU+PENpdGU+PEF1dGhvcj5Sb2JlcnRzPC9BdXRob3I+PFllYXI+MjAwODwvWWVhcj48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</w:fldData>
        </w:fldChar>
      </w:r>
      <w:r w:rsidR="00A44A88">
        <w:rPr>
          <w:color w:val="000000"/>
          <w:shd w:val="clear" w:color="auto" w:fill="FFFFFF"/>
        </w:rPr>
        <w:instrText xml:space="preserve"> ADDIN EN.CITE </w:instrText>
      </w:r>
      <w:r w:rsidR="00A44A88">
        <w:rPr>
          <w:color w:val="000000"/>
          <w:shd w:val="clear" w:color="auto" w:fill="FFFFFF"/>
        </w:rPr>
        <w:fldChar w:fldCharType="begin">
          <w:fldData xml:space="preserve">PEVuZE5vdGU+PENpdGU+PEF1dGhvcj5Sb2JlcnRzPC9BdXRob3I+PFllYXI+MjAwODwvWWVhcj48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</w:fldData>
        </w:fldChar>
      </w:r>
      <w:r w:rsidR="00A44A88">
        <w:rPr>
          <w:color w:val="000000"/>
          <w:shd w:val="clear" w:color="auto" w:fill="FFFFFF"/>
        </w:rPr>
        <w:instrText xml:space="preserve"> ADDIN EN.CITE.DATA </w:instrText>
      </w:r>
      <w:r w:rsidR="00A44A88">
        <w:rPr>
          <w:color w:val="000000"/>
          <w:shd w:val="clear" w:color="auto" w:fill="FFFFFF"/>
        </w:rPr>
      </w:r>
      <w:r w:rsidR="00A44A88">
        <w:rPr>
          <w:color w:val="000000"/>
          <w:shd w:val="clear" w:color="auto" w:fill="FFFFFF"/>
        </w:rPr>
        <w:fldChar w:fldCharType="end"/>
      </w:r>
      <w:r w:rsidR="00C33CB7">
        <w:rPr>
          <w:color w:val="000000"/>
          <w:shd w:val="clear" w:color="auto" w:fill="FFFFFF"/>
        </w:rPr>
      </w:r>
      <w:r w:rsidR="00C33CB7">
        <w:rPr>
          <w:color w:val="000000"/>
          <w:shd w:val="clear" w:color="auto" w:fill="FFFFFF"/>
        </w:rPr>
        <w:fldChar w:fldCharType="separate"/>
      </w:r>
      <w:r w:rsidR="00A44A88">
        <w:rPr>
          <w:noProof/>
          <w:color w:val="000000"/>
          <w:shd w:val="clear" w:color="auto" w:fill="FFFFFF"/>
        </w:rPr>
        <w:t>(</w:t>
      </w:r>
      <w:hyperlink w:anchor="_ENREF_53" w:tooltip="Roberts, 2008 #5772" w:history="1">
        <w:r w:rsidR="0064728E">
          <w:rPr>
            <w:noProof/>
            <w:color w:val="000000"/>
            <w:shd w:val="clear" w:color="auto" w:fill="FFFFFF"/>
          </w:rPr>
          <w:t>53</w:t>
        </w:r>
      </w:hyperlink>
      <w:r w:rsidR="00A44A88">
        <w:rPr>
          <w:noProof/>
          <w:color w:val="000000"/>
          <w:shd w:val="clear" w:color="auto" w:fill="FFFFFF"/>
        </w:rPr>
        <w:t xml:space="preserve">, </w:t>
      </w:r>
      <w:hyperlink w:anchor="_ENREF_54" w:tooltip="Gauronskaite, 2016 #5773" w:history="1">
        <w:r w:rsidR="0064728E">
          <w:rPr>
            <w:noProof/>
            <w:color w:val="000000"/>
            <w:shd w:val="clear" w:color="auto" w:fill="FFFFFF"/>
          </w:rPr>
          <w:t>54</w:t>
        </w:r>
      </w:hyperlink>
      <w:r w:rsidR="00A44A88">
        <w:rPr>
          <w:noProof/>
          <w:color w:val="000000"/>
          <w:shd w:val="clear" w:color="auto" w:fill="FFFFFF"/>
        </w:rPr>
        <w:t>)</w:t>
      </w:r>
      <w:r w:rsidR="00C33CB7">
        <w:rPr>
          <w:color w:val="000000"/>
          <w:shd w:val="clear" w:color="auto" w:fill="FFFFFF"/>
        </w:rPr>
        <w:fldChar w:fldCharType="end"/>
      </w:r>
      <w:r w:rsidR="00C33CB7">
        <w:rPr>
          <w:color w:val="000000"/>
          <w:shd w:val="clear" w:color="auto" w:fill="FFFFFF"/>
        </w:rPr>
        <w:t xml:space="preserve">. Moreover, </w:t>
      </w:r>
      <w:r w:rsidR="005C7EAE">
        <w:rPr>
          <w:color w:val="000000"/>
          <w:shd w:val="clear" w:color="auto" w:fill="FFFFFF"/>
        </w:rPr>
        <w:t xml:space="preserve">a </w:t>
      </w:r>
      <w:r w:rsidR="005C7EAE" w:rsidRPr="004B1493">
        <w:rPr>
          <w:shd w:val="clear" w:color="auto" w:fill="FFFFFF"/>
        </w:rPr>
        <w:t xml:space="preserve">large proportion of patients with </w:t>
      </w:r>
      <w:r w:rsidR="00C33CB7" w:rsidRPr="004B1493">
        <w:rPr>
          <w:shd w:val="clear" w:color="auto" w:fill="FFFFFF"/>
        </w:rPr>
        <w:t xml:space="preserve">COPD have a lower socioeconomic status </w:t>
      </w:r>
      <w:r w:rsidR="005C7EAE" w:rsidRPr="004B1493">
        <w:rPr>
          <w:shd w:val="clear" w:color="auto" w:fill="FFFFFF"/>
        </w:rPr>
        <w:t>which negatively impacts</w:t>
      </w:r>
      <w:r w:rsidR="00C33CB7" w:rsidRPr="004B1493">
        <w:rPr>
          <w:shd w:val="clear" w:color="auto" w:fill="FFFFFF"/>
        </w:rPr>
        <w:t xml:space="preserve"> their participation in palliative care discussions </w:t>
      </w:r>
      <w:r w:rsidR="00C33CB7" w:rsidRPr="004B1493">
        <w:rPr>
          <w:shd w:val="clear" w:color="auto" w:fill="FFFFFF"/>
        </w:rPr>
        <w:fldChar w:fldCharType="begin"/>
      </w:r>
      <w:r w:rsidR="00A44A88">
        <w:rPr>
          <w:shd w:val="clear" w:color="auto" w:fill="FFFFFF"/>
        </w:rPr>
        <w:instrText xml:space="preserve"> ADDIN EN.CITE &lt;EndNote&gt;&lt;Cite&gt;&lt;Author&gt;Prescott&lt;/Author&gt;&lt;Year&gt;1999&lt;/Year&gt;&lt;RecNum&gt;5774&lt;/RecNum&gt;&lt;DisplayText&gt;(55)&lt;/DisplayText&gt;&lt;record&gt;&lt;rec-number&gt;5774&lt;/rec-number&gt;&lt;foreign-keys&gt;&lt;key app="EN" db-id="0esa92s5w9e0pvea02sxfd0j0xpaweezveae" timestamp="1552950799"&gt;5774&lt;/key&gt;&lt;/foreign-keys&gt;&lt;ref-type name="Journal Article"&gt;17&lt;/ref-type&gt;&lt;contributors&gt;&lt;authors&gt;&lt;author&gt;Prescott, Eva&lt;/author&gt;&lt;author&gt;Vestbo, Jørgen&lt;/author&gt;&lt;/authors&gt;&lt;/contributors&gt;&lt;titles&gt;&lt;title&gt;Socioeconomic status and chronic obstructive pulmonary disease&lt;/title&gt;&lt;secondary-title&gt;Thorax&lt;/secondary-title&gt;&lt;/titles&gt;&lt;periodical&gt;&lt;full-title&gt;Thorax&lt;/full-title&gt;&lt;abbr-1&gt;Thorax&lt;/abbr-1&gt;&lt;/periodical&gt;&lt;pages&gt;737-741&lt;/pages&gt;&lt;volume&gt;54&lt;/volume&gt;&lt;number&gt;8&lt;/number&gt;&lt;dates&gt;&lt;year&gt;1999&lt;/year&gt;&lt;/dates&gt;&lt;urls&gt;&lt;related-urls&gt;&lt;url&gt;https://thorax.bmj.com/content/thoraxjnl/54/8/737.full.pdf&lt;/url&gt;&lt;/related-urls&gt;&lt;/urls&gt;&lt;electronic-resource-num&gt;10.1136/thx.54.8.737&lt;/electronic-resource-num&gt;&lt;/record&gt;&lt;/Cite&gt;&lt;/EndNote&gt;</w:instrText>
      </w:r>
      <w:r w:rsidR="00C33CB7" w:rsidRPr="004B1493">
        <w:rPr>
          <w:shd w:val="clear" w:color="auto" w:fill="FFFFFF"/>
        </w:rPr>
        <w:fldChar w:fldCharType="separate"/>
      </w:r>
      <w:r w:rsidR="00A44A88">
        <w:rPr>
          <w:noProof/>
          <w:shd w:val="clear" w:color="auto" w:fill="FFFFFF"/>
        </w:rPr>
        <w:t>(</w:t>
      </w:r>
      <w:hyperlink w:anchor="_ENREF_55" w:tooltip="Prescott, 1999 #5774" w:history="1">
        <w:r w:rsidR="0064728E">
          <w:rPr>
            <w:noProof/>
            <w:shd w:val="clear" w:color="auto" w:fill="FFFFFF"/>
          </w:rPr>
          <w:t>55</w:t>
        </w:r>
      </w:hyperlink>
      <w:r w:rsidR="00A44A88">
        <w:rPr>
          <w:noProof/>
          <w:shd w:val="clear" w:color="auto" w:fill="FFFFFF"/>
        </w:rPr>
        <w:t>)</w:t>
      </w:r>
      <w:r w:rsidR="00C33CB7" w:rsidRPr="004B1493">
        <w:rPr>
          <w:shd w:val="clear" w:color="auto" w:fill="FFFFFF"/>
        </w:rPr>
        <w:fldChar w:fldCharType="end"/>
      </w:r>
      <w:r w:rsidR="00C33CB7" w:rsidRPr="004B1493">
        <w:rPr>
          <w:shd w:val="clear" w:color="auto" w:fill="FFFFFF"/>
        </w:rPr>
        <w:t>. The combination of p</w:t>
      </w:r>
      <w:r w:rsidRPr="004B1493">
        <w:t>oor understanding</w:t>
      </w:r>
      <w:r w:rsidR="00C33CB7" w:rsidRPr="004B1493">
        <w:t xml:space="preserve">, socioeconomic </w:t>
      </w:r>
      <w:r w:rsidR="005C7EAE" w:rsidRPr="004B1493">
        <w:t xml:space="preserve">factors </w:t>
      </w:r>
      <w:r w:rsidR="00C33CB7" w:rsidRPr="004B1493">
        <w:t xml:space="preserve">and </w:t>
      </w:r>
      <w:r w:rsidRPr="004B1493">
        <w:t>lack</w:t>
      </w:r>
      <w:r w:rsidR="00CA2084" w:rsidRPr="004B1493">
        <w:t xml:space="preserve"> of previous discussions seems to reduce</w:t>
      </w:r>
      <w:r w:rsidRPr="004B1493">
        <w:t xml:space="preserve"> patients’ willingness to discuss the</w:t>
      </w:r>
      <w:r w:rsidR="00CA2084" w:rsidRPr="004B1493">
        <w:t>se</w:t>
      </w:r>
      <w:r w:rsidRPr="004B1493">
        <w:t xml:space="preserve"> topics. </w:t>
      </w:r>
      <w:r w:rsidR="00C33CB7" w:rsidRPr="004B1493">
        <w:t xml:space="preserve">Patients need knowledge and power when participating in shared decision making and palliative care discussions </w:t>
      </w:r>
      <w:r w:rsidR="00C33CB7" w:rsidRPr="004B1493">
        <w:fldChar w:fldCharType="begin"/>
      </w:r>
      <w:r w:rsidR="00A44A88">
        <w:instrText xml:space="preserve"> ADDIN EN.CITE &lt;EndNote&gt;&lt;Cite&gt;&lt;Author&gt;Joseph-Williams&lt;/Author&gt;&lt;Year&gt;2014&lt;/Year&gt;&lt;RecNum&gt;5770&lt;/RecNum&gt;&lt;DisplayText&gt;(56)&lt;/DisplayText&gt;&lt;record&gt;&lt;rec-number&gt;5770&lt;/rec-number&gt;&lt;foreign-keys&gt;&lt;key app="EN" db-id="0esa92s5w9e0pvea02sxfd0j0xpaweezveae" timestamp="1552947438"&gt;5770&lt;/key&gt;&lt;/foreign-keys&gt;&lt;ref-type name="Journal Article"&gt;17&lt;/ref-type&gt;&lt;contributors&gt;&lt;authors&gt;&lt;author&gt;Joseph-Williams, Natalie&lt;/author&gt;&lt;author&gt;Elwyn, Glyn&lt;/author&gt;&lt;author&gt;Edwards, Adrian&lt;/author&gt;&lt;/authors&gt;&lt;/contributors&gt;&lt;titles&gt;&lt;title&gt;Knowledge is not power for patients: A systematic review and thematic synthesis of patient-reported barriers and facilitators to shared decision making&lt;/title&gt;&lt;secondary-title&gt;Patient Education and Counseling&lt;/secondary-title&gt;&lt;/titles&gt;&lt;periodical&gt;&lt;full-title&gt;Patient Educ Couns&lt;/full-title&gt;&lt;abbr-1&gt;Patient education and counseling&lt;/abbr-1&gt;&lt;/periodical&gt;&lt;pages&gt;291-309&lt;/pages&gt;&lt;volume&gt;94&lt;/volume&gt;&lt;number&gt;3&lt;/number&gt;&lt;keywords&gt;&lt;keyword&gt;Shared decision making&lt;/keyword&gt;&lt;keyword&gt;Implementation&lt;/keyword&gt;&lt;keyword&gt;Patient-reported barriers/facilitators&lt;/keyword&gt;&lt;keyword&gt;Patient-centered healthcare&lt;/keyword&gt;&lt;/keywords&gt;&lt;dates&gt;&lt;year&gt;2014&lt;/year&gt;&lt;pub-dates&gt;&lt;date&gt;2014/03/01/&lt;/date&gt;&lt;/pub-dates&gt;&lt;/dates&gt;&lt;isbn&gt;0738-3991&lt;/isbn&gt;&lt;urls&gt;&lt;related-urls&gt;&lt;url&gt;http://www.sciencedirect.com/science/article/pii/S0738399113004722&lt;/url&gt;&lt;/related-urls&gt;&lt;/urls&gt;&lt;electronic-resource-num&gt;https://doi.org/10.1016/j.pec.2013.10.031&lt;/electronic-resource-num&gt;&lt;/record&gt;&lt;/Cite&gt;&lt;/EndNote&gt;</w:instrText>
      </w:r>
      <w:r w:rsidR="00C33CB7" w:rsidRPr="004B1493">
        <w:fldChar w:fldCharType="separate"/>
      </w:r>
      <w:r w:rsidR="00A44A88">
        <w:rPr>
          <w:noProof/>
        </w:rPr>
        <w:t>(</w:t>
      </w:r>
      <w:hyperlink w:anchor="_ENREF_56" w:tooltip="Joseph-Williams, 2014 #5770" w:history="1">
        <w:r w:rsidR="0064728E">
          <w:rPr>
            <w:noProof/>
          </w:rPr>
          <w:t>56</w:t>
        </w:r>
      </w:hyperlink>
      <w:r w:rsidR="00A44A88">
        <w:rPr>
          <w:noProof/>
        </w:rPr>
        <w:t>)</w:t>
      </w:r>
      <w:r w:rsidR="00C33CB7" w:rsidRPr="004B1493">
        <w:fldChar w:fldCharType="end"/>
      </w:r>
      <w:r w:rsidR="005C7EAE" w:rsidRPr="004B1493">
        <w:t>, both of which are in short supply in this population</w:t>
      </w:r>
      <w:r w:rsidR="00C33CB7" w:rsidRPr="004B1493">
        <w:t>.</w:t>
      </w:r>
      <w:r w:rsidR="004B1493" w:rsidRPr="004B1493">
        <w:t xml:space="preserve"> </w:t>
      </w:r>
      <w:r w:rsidR="004936CC" w:rsidRPr="004B1493">
        <w:rPr>
          <w:rFonts w:eastAsia="Times New Roman" w:cs="Times New Roman"/>
          <w:lang w:eastAsia="en-GB"/>
        </w:rPr>
        <w:t xml:space="preserve">Moreover, patients have a paternalistic understanding of the clinician-patient </w:t>
      </w:r>
      <w:r w:rsidR="004936CC" w:rsidRPr="004B1493">
        <w:rPr>
          <w:rFonts w:eastAsia="Times New Roman" w:cs="Times New Roman"/>
          <w:lang w:eastAsia="en-GB"/>
        </w:rPr>
        <w:lastRenderedPageBreak/>
        <w:t xml:space="preserve">relationship, where patients allocate the expertise and decision power to clinicians </w:t>
      </w:r>
      <w:r w:rsidR="004936CC" w:rsidRPr="004B1493">
        <w:rPr>
          <w:shd w:val="clear" w:color="auto" w:fill="FFFFFF"/>
        </w:rPr>
        <w:fldChar w:fldCharType="begin">
          <w:fldData xml:space="preserve">PEVuZE5vdGU+PENpdGU+PEF1dGhvcj5MYXVlPC9BdXRob3I+PFllYXI+MjAxNzwvWWVhcj48UmVj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</w:fldData>
        </w:fldChar>
      </w:r>
      <w:r w:rsidR="00A44A88">
        <w:rPr>
          <w:shd w:val="clear" w:color="auto" w:fill="FFFFFF"/>
        </w:rPr>
        <w:instrText xml:space="preserve"> ADDIN EN.CITE </w:instrText>
      </w:r>
      <w:r w:rsidR="00A44A88">
        <w:rPr>
          <w:shd w:val="clear" w:color="auto" w:fill="FFFFFF"/>
        </w:rPr>
        <w:fldChar w:fldCharType="begin">
          <w:fldData xml:space="preserve">PEVuZE5vdGU+PENpdGU+PEF1dGhvcj5MYXVlPC9BdXRob3I+PFllYXI+MjAxNzwvWWVhcj48UmVj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</w:fldData>
        </w:fldChar>
      </w:r>
      <w:r w:rsidR="00A44A88">
        <w:rPr>
          <w:shd w:val="clear" w:color="auto" w:fill="FFFFFF"/>
        </w:rPr>
        <w:instrText xml:space="preserve"> ADDIN EN.CITE.DATA </w:instrText>
      </w:r>
      <w:r w:rsidR="00A44A88">
        <w:rPr>
          <w:shd w:val="clear" w:color="auto" w:fill="FFFFFF"/>
        </w:rPr>
      </w:r>
      <w:r w:rsidR="00A44A88">
        <w:rPr>
          <w:shd w:val="clear" w:color="auto" w:fill="FFFFFF"/>
        </w:rPr>
        <w:fldChar w:fldCharType="end"/>
      </w:r>
      <w:r w:rsidR="004936CC" w:rsidRPr="004B1493">
        <w:rPr>
          <w:shd w:val="clear" w:color="auto" w:fill="FFFFFF"/>
        </w:rPr>
      </w:r>
      <w:r w:rsidR="004936CC" w:rsidRPr="004B1493">
        <w:rPr>
          <w:shd w:val="clear" w:color="auto" w:fill="FFFFFF"/>
        </w:rPr>
        <w:fldChar w:fldCharType="separate"/>
      </w:r>
      <w:r w:rsidR="00A44A88">
        <w:rPr>
          <w:noProof/>
          <w:shd w:val="clear" w:color="auto" w:fill="FFFFFF"/>
        </w:rPr>
        <w:t>(</w:t>
      </w:r>
      <w:hyperlink w:anchor="_ENREF_57" w:tooltip="Laue, 2017 #5793" w:history="1">
        <w:r w:rsidR="0064728E">
          <w:rPr>
            <w:noProof/>
            <w:shd w:val="clear" w:color="auto" w:fill="FFFFFF"/>
          </w:rPr>
          <w:t>57</w:t>
        </w:r>
      </w:hyperlink>
      <w:r w:rsidR="00A44A88">
        <w:rPr>
          <w:noProof/>
          <w:shd w:val="clear" w:color="auto" w:fill="FFFFFF"/>
        </w:rPr>
        <w:t xml:space="preserve">, </w:t>
      </w:r>
      <w:hyperlink w:anchor="_ENREF_58" w:tooltip="Simon, 2013 #5794" w:history="1">
        <w:r w:rsidR="0064728E">
          <w:rPr>
            <w:noProof/>
            <w:shd w:val="clear" w:color="auto" w:fill="FFFFFF"/>
          </w:rPr>
          <w:t>58</w:t>
        </w:r>
      </w:hyperlink>
      <w:r w:rsidR="00A44A88">
        <w:rPr>
          <w:noProof/>
          <w:shd w:val="clear" w:color="auto" w:fill="FFFFFF"/>
        </w:rPr>
        <w:t>)</w:t>
      </w:r>
      <w:r w:rsidR="004936CC" w:rsidRPr="004B1493">
        <w:rPr>
          <w:shd w:val="clear" w:color="auto" w:fill="FFFFFF"/>
        </w:rPr>
        <w:fldChar w:fldCharType="end"/>
      </w:r>
      <w:r w:rsidR="004936CC" w:rsidRPr="004B1493">
        <w:rPr>
          <w:rFonts w:eastAsia="Times New Roman" w:cs="Times New Roman"/>
          <w:lang w:eastAsia="en-GB"/>
        </w:rPr>
        <w:t xml:space="preserve">. </w:t>
      </w:r>
      <w:r w:rsidR="00CA1153">
        <w:t xml:space="preserve">Despite preferring to be involved in decision making, patients leave the final choice of treatment for clinicians, since they lack the knowledge and experience to develop informed preferences, and are afraid of making the wrong decision </w:t>
      </w:r>
      <w:r w:rsidR="00CA1153">
        <w:fldChar w:fldCharType="begin"/>
      </w:r>
      <w:r w:rsidR="00A44A88">
        <w:instrText xml:space="preserve"> ADDIN EN.CITE &lt;EndNote&gt;&lt;Cite&gt;&lt;Author&gt;Say&lt;/Author&gt;&lt;Year&gt;2003&lt;/Year&gt;&lt;RecNum&gt;5892&lt;/RecNum&gt;&lt;DisplayText&gt;(59)&lt;/DisplayText&gt;&lt;record&gt;&lt;rec-number&gt;5892&lt;/rec-number&gt;&lt;foreign-keys&gt;&lt;key app="EN" db-id="0esa92s5w9e0pvea02sxfd0j0xpaweezveae" timestamp="1565879642"&gt;5892&lt;/key&gt;&lt;/foreign-keys&gt;&lt;ref-type name="Journal Article"&gt;17&lt;/ref-type&gt;&lt;contributors&gt;&lt;authors&gt;&lt;author&gt;Say, Rebecca E.&lt;/author&gt;&lt;author&gt;Thomson, Richard&lt;/author&gt;&lt;/authors&gt;&lt;/contributors&gt;&lt;titles&gt;&lt;title&gt;The importance of patient preferences in treatment decisions--challenges for doctors&lt;/title&gt;&lt;secondary-title&gt;BMJ (Clinical research ed.)&lt;/secondary-title&gt;&lt;alt-title&gt;BMJ&lt;/alt-title&gt;&lt;/titles&gt;&lt;periodical&gt;&lt;full-title&gt;BMJ (Clinical Research Ed.)&lt;/full-title&gt;&lt;/periodical&gt;&lt;alt-periodical&gt;&lt;full-title&gt;BMJ&lt;/full-title&gt;&lt;abbr-1&gt;Bmj&lt;/abbr-1&gt;&lt;/alt-periodical&gt;&lt;pages&gt;542-545&lt;/pages&gt;&lt;volume&gt;327&lt;/volume&gt;&lt;number&gt;7414&lt;/number&gt;&lt;keywords&gt;&lt;keyword&gt;Empirical Approach&lt;/keyword&gt;&lt;keyword&gt;Professional Patient Relationship&lt;/keyword&gt;&lt;keyword&gt;Family Practice&lt;/keyword&gt;&lt;keyword&gt;Humans&lt;/keyword&gt;&lt;keyword&gt;Negotiating&lt;/keyword&gt;&lt;keyword&gt;Patient Education as Topic&lt;/keyword&gt;&lt;keyword&gt;*Patient Participation&lt;/keyword&gt;&lt;keyword&gt;*Patient Satisfaction&lt;/keyword&gt;&lt;keyword&gt;*Physician-Patient Relations&lt;/keyword&gt;&lt;/keywords&gt;&lt;dates&gt;&lt;year&gt;2003&lt;/year&gt;&lt;/dates&gt;&lt;publisher&gt;BMJ Group&lt;/publisher&gt;&lt;isbn&gt;1756-1833&amp;#xD;0959-8138&lt;/isbn&gt;&lt;accession-num&gt;12958116&lt;/accession-num&gt;&lt;urls&gt;&lt;related-urls&gt;&lt;url&gt;https://www.ncbi.nlm.nih.gov/pubmed/12958116&lt;/url&gt;&lt;url&gt;https://www.ncbi.nlm.nih.gov/pmc/articles/PMC192849/&lt;/url&gt;&lt;/related-urls&gt;&lt;/urls&gt;&lt;electronic-resource-num&gt;10.1136/bmj.327.7414.542&lt;/electronic-resource-num&gt;&lt;remote-database-name&gt;PubMed&lt;/remote-database-name&gt;&lt;language&gt;eng&lt;/language&gt;&lt;/record&gt;&lt;/Cite&gt;&lt;/EndNote&gt;</w:instrText>
      </w:r>
      <w:r w:rsidR="00CA1153">
        <w:fldChar w:fldCharType="separate"/>
      </w:r>
      <w:r w:rsidR="00A44A88">
        <w:rPr>
          <w:noProof/>
        </w:rPr>
        <w:t>(</w:t>
      </w:r>
      <w:hyperlink w:anchor="_ENREF_59" w:tooltip="Say, 2003 #5892" w:history="1">
        <w:r w:rsidR="0064728E">
          <w:rPr>
            <w:noProof/>
          </w:rPr>
          <w:t>59</w:t>
        </w:r>
      </w:hyperlink>
      <w:r w:rsidR="00A44A88">
        <w:rPr>
          <w:noProof/>
        </w:rPr>
        <w:t>)</w:t>
      </w:r>
      <w:r w:rsidR="00CA1153">
        <w:fldChar w:fldCharType="end"/>
      </w:r>
      <w:r w:rsidR="00CA1153">
        <w:t xml:space="preserve">. </w:t>
      </w:r>
      <w:r w:rsidR="004B1493" w:rsidRPr="004B1493">
        <w:rPr>
          <w:rFonts w:eastAsia="Times New Roman" w:cs="Times New Roman"/>
          <w:lang w:eastAsia="en-GB"/>
        </w:rPr>
        <w:t>Stigma is commonly reported by patients</w:t>
      </w:r>
      <w:r w:rsidR="00A36D38">
        <w:rPr>
          <w:rFonts w:eastAsia="Times New Roman" w:cs="Times New Roman"/>
          <w:lang w:eastAsia="en-GB"/>
        </w:rPr>
        <w:t xml:space="preserve"> and </w:t>
      </w:r>
      <w:r w:rsidR="004936CC">
        <w:rPr>
          <w:rFonts w:eastAsia="Times New Roman" w:cs="Times New Roman"/>
          <w:lang w:eastAsia="en-GB"/>
        </w:rPr>
        <w:t>can affect their self-esteem,</w:t>
      </w:r>
      <w:r w:rsidR="004B1493" w:rsidRPr="004B1493">
        <w:rPr>
          <w:rFonts w:eastAsia="Times New Roman" w:cs="Times New Roman"/>
          <w:lang w:eastAsia="en-GB"/>
        </w:rPr>
        <w:t xml:space="preserve"> access to healthcare </w:t>
      </w:r>
      <w:r w:rsidR="004936CC">
        <w:rPr>
          <w:shd w:val="clear" w:color="auto" w:fill="FFFFFF"/>
        </w:rPr>
        <w:t>and discussions about their preferences</w:t>
      </w:r>
      <w:r w:rsidR="003608AA">
        <w:rPr>
          <w:shd w:val="clear" w:color="auto" w:fill="FFFFFF"/>
        </w:rPr>
        <w:t xml:space="preserve"> </w:t>
      </w:r>
      <w:r w:rsidR="003608AA" w:rsidRPr="004B1493">
        <w:rPr>
          <w:shd w:val="clear" w:color="auto" w:fill="FFFFFF"/>
        </w:rPr>
        <w:fldChar w:fldCharType="begin">
          <w:fldData xml:space="preserve">PEVuZE5vdGU+PENpdGU+PEF1dGhvcj5Kb2huc29uPC9BdXRob3I+PFllYXI+MjAwNzwvWWVhcj48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</w:fldData>
        </w:fldChar>
      </w:r>
      <w:r w:rsidR="00A44A88">
        <w:rPr>
          <w:shd w:val="clear" w:color="auto" w:fill="FFFFFF"/>
        </w:rPr>
        <w:instrText xml:space="preserve"> ADDIN EN.CITE </w:instrText>
      </w:r>
      <w:r w:rsidR="00A44A88">
        <w:rPr>
          <w:shd w:val="clear" w:color="auto" w:fill="FFFFFF"/>
        </w:rPr>
        <w:fldChar w:fldCharType="begin">
          <w:fldData xml:space="preserve">PEVuZE5vdGU+PENpdGU+PEF1dGhvcj5Kb2huc29uPC9BdXRob3I+PFllYXI+MjAwNzwvWWVhcj48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</w:fldData>
        </w:fldChar>
      </w:r>
      <w:r w:rsidR="00A44A88">
        <w:rPr>
          <w:shd w:val="clear" w:color="auto" w:fill="FFFFFF"/>
        </w:rPr>
        <w:instrText xml:space="preserve"> ADDIN EN.CITE.DATA </w:instrText>
      </w:r>
      <w:r w:rsidR="00A44A88">
        <w:rPr>
          <w:shd w:val="clear" w:color="auto" w:fill="FFFFFF"/>
        </w:rPr>
      </w:r>
      <w:r w:rsidR="00A44A88">
        <w:rPr>
          <w:shd w:val="clear" w:color="auto" w:fill="FFFFFF"/>
        </w:rPr>
        <w:fldChar w:fldCharType="end"/>
      </w:r>
      <w:r w:rsidR="003608AA" w:rsidRPr="004B1493">
        <w:rPr>
          <w:shd w:val="clear" w:color="auto" w:fill="FFFFFF"/>
        </w:rPr>
      </w:r>
      <w:r w:rsidR="003608AA" w:rsidRPr="004B1493">
        <w:rPr>
          <w:shd w:val="clear" w:color="auto" w:fill="FFFFFF"/>
        </w:rPr>
        <w:fldChar w:fldCharType="separate"/>
      </w:r>
      <w:r w:rsidR="00A44A88">
        <w:rPr>
          <w:noProof/>
          <w:shd w:val="clear" w:color="auto" w:fill="FFFFFF"/>
        </w:rPr>
        <w:t>(</w:t>
      </w:r>
      <w:hyperlink w:anchor="_ENREF_60" w:tooltip="Johnson, 2007 #5786" w:history="1">
        <w:r w:rsidR="0064728E">
          <w:rPr>
            <w:noProof/>
            <w:shd w:val="clear" w:color="auto" w:fill="FFFFFF"/>
          </w:rPr>
          <w:t>60</w:t>
        </w:r>
      </w:hyperlink>
      <w:r w:rsidR="00A44A88">
        <w:rPr>
          <w:noProof/>
          <w:shd w:val="clear" w:color="auto" w:fill="FFFFFF"/>
        </w:rPr>
        <w:t xml:space="preserve">, </w:t>
      </w:r>
      <w:hyperlink w:anchor="_ENREF_61" w:tooltip="Berger, 2010 #5788" w:history="1">
        <w:r w:rsidR="0064728E">
          <w:rPr>
            <w:noProof/>
            <w:shd w:val="clear" w:color="auto" w:fill="FFFFFF"/>
          </w:rPr>
          <w:t>61</w:t>
        </w:r>
      </w:hyperlink>
      <w:r w:rsidR="00A44A88">
        <w:rPr>
          <w:noProof/>
          <w:shd w:val="clear" w:color="auto" w:fill="FFFFFF"/>
        </w:rPr>
        <w:t>)</w:t>
      </w:r>
      <w:r w:rsidR="003608AA" w:rsidRPr="004B1493">
        <w:rPr>
          <w:shd w:val="clear" w:color="auto" w:fill="FFFFFF"/>
        </w:rPr>
        <w:fldChar w:fldCharType="end"/>
      </w:r>
      <w:r w:rsidR="004B1493" w:rsidRPr="004B1493">
        <w:rPr>
          <w:rFonts w:eastAsia="Times New Roman" w:cs="Times New Roman"/>
          <w:lang w:eastAsia="en-GB"/>
        </w:rPr>
        <w:t>. Patients who feel stigmatized may hesitate to seek care</w:t>
      </w:r>
      <w:r w:rsidR="003608AA">
        <w:rPr>
          <w:rFonts w:eastAsia="Times New Roman" w:cs="Times New Roman"/>
          <w:lang w:eastAsia="en-GB"/>
        </w:rPr>
        <w:t xml:space="preserve"> </w:t>
      </w:r>
      <w:r w:rsidR="005E1B48">
        <w:rPr>
          <w:shd w:val="clear" w:color="auto" w:fill="FFFFFF"/>
        </w:rPr>
        <w:t xml:space="preserve">which can result in </w:t>
      </w:r>
      <w:r w:rsidR="004B1493" w:rsidRPr="004B1493">
        <w:rPr>
          <w:rFonts w:eastAsia="Times New Roman" w:cs="Times New Roman"/>
          <w:lang w:eastAsia="en-GB"/>
        </w:rPr>
        <w:t>patients avoid</w:t>
      </w:r>
      <w:r w:rsidR="003608AA">
        <w:rPr>
          <w:rFonts w:eastAsia="Times New Roman" w:cs="Times New Roman"/>
          <w:lang w:eastAsia="en-GB"/>
        </w:rPr>
        <w:t>ing</w:t>
      </w:r>
      <w:r w:rsidR="004B1493" w:rsidRPr="004B1493">
        <w:rPr>
          <w:rFonts w:eastAsia="Times New Roman" w:cs="Times New Roman"/>
          <w:lang w:eastAsia="en-GB"/>
        </w:rPr>
        <w:t xml:space="preserve"> </w:t>
      </w:r>
      <w:r w:rsidR="004936CC">
        <w:rPr>
          <w:rFonts w:eastAsia="Times New Roman" w:cs="Times New Roman"/>
          <w:lang w:eastAsia="en-GB"/>
        </w:rPr>
        <w:t xml:space="preserve">discussions about </w:t>
      </w:r>
      <w:r w:rsidR="004B1493" w:rsidRPr="004B1493">
        <w:rPr>
          <w:rFonts w:eastAsia="Times New Roman" w:cs="Times New Roman"/>
          <w:lang w:eastAsia="en-GB"/>
        </w:rPr>
        <w:t xml:space="preserve">refusing or requesting specific treatments that they believe could help their condition </w:t>
      </w:r>
      <w:r w:rsidR="004B1493" w:rsidRPr="004B1493">
        <w:rPr>
          <w:shd w:val="clear" w:color="auto" w:fill="FFFFFF"/>
        </w:rPr>
        <w:fldChar w:fldCharType="begin">
          <w:fldData xml:space="preserve">PEVuZE5vdGU+PENpdGU+PEF1dGhvcj5Kb2huc29uPC9BdXRob3I+PFllYXI+MjAwNzwvWWVhcj48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</w:fldData>
        </w:fldChar>
      </w:r>
      <w:r w:rsidR="00A44A88">
        <w:rPr>
          <w:shd w:val="clear" w:color="auto" w:fill="FFFFFF"/>
        </w:rPr>
        <w:instrText xml:space="preserve"> ADDIN EN.CITE </w:instrText>
      </w:r>
      <w:r w:rsidR="00A44A88">
        <w:rPr>
          <w:shd w:val="clear" w:color="auto" w:fill="FFFFFF"/>
        </w:rPr>
        <w:fldChar w:fldCharType="begin">
          <w:fldData xml:space="preserve">PEVuZE5vdGU+PENpdGU+PEF1dGhvcj5Kb2huc29uPC9BdXRob3I+PFllYXI+MjAwNzwvWWVhcj48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</w:fldData>
        </w:fldChar>
      </w:r>
      <w:r w:rsidR="00A44A88">
        <w:rPr>
          <w:shd w:val="clear" w:color="auto" w:fill="FFFFFF"/>
        </w:rPr>
        <w:instrText xml:space="preserve"> ADDIN EN.CITE.DATA </w:instrText>
      </w:r>
      <w:r w:rsidR="00A44A88">
        <w:rPr>
          <w:shd w:val="clear" w:color="auto" w:fill="FFFFFF"/>
        </w:rPr>
      </w:r>
      <w:r w:rsidR="00A44A88">
        <w:rPr>
          <w:shd w:val="clear" w:color="auto" w:fill="FFFFFF"/>
        </w:rPr>
        <w:fldChar w:fldCharType="end"/>
      </w:r>
      <w:r w:rsidR="004B1493" w:rsidRPr="004B1493">
        <w:rPr>
          <w:shd w:val="clear" w:color="auto" w:fill="FFFFFF"/>
        </w:rPr>
      </w:r>
      <w:r w:rsidR="004B1493" w:rsidRPr="004B1493">
        <w:rPr>
          <w:shd w:val="clear" w:color="auto" w:fill="FFFFFF"/>
        </w:rPr>
        <w:fldChar w:fldCharType="separate"/>
      </w:r>
      <w:r w:rsidR="00A44A88">
        <w:rPr>
          <w:noProof/>
          <w:shd w:val="clear" w:color="auto" w:fill="FFFFFF"/>
        </w:rPr>
        <w:t>(</w:t>
      </w:r>
      <w:hyperlink w:anchor="_ENREF_60" w:tooltip="Johnson, 2007 #5786" w:history="1">
        <w:r w:rsidR="0064728E">
          <w:rPr>
            <w:noProof/>
            <w:shd w:val="clear" w:color="auto" w:fill="FFFFFF"/>
          </w:rPr>
          <w:t>60</w:t>
        </w:r>
      </w:hyperlink>
      <w:r w:rsidR="00A44A88">
        <w:rPr>
          <w:noProof/>
          <w:shd w:val="clear" w:color="auto" w:fill="FFFFFF"/>
        </w:rPr>
        <w:t xml:space="preserve">, </w:t>
      </w:r>
      <w:hyperlink w:anchor="_ENREF_61" w:tooltip="Berger, 2010 #5788" w:history="1">
        <w:r w:rsidR="0064728E">
          <w:rPr>
            <w:noProof/>
            <w:shd w:val="clear" w:color="auto" w:fill="FFFFFF"/>
          </w:rPr>
          <w:t>61</w:t>
        </w:r>
      </w:hyperlink>
      <w:r w:rsidR="00A44A88">
        <w:rPr>
          <w:noProof/>
          <w:shd w:val="clear" w:color="auto" w:fill="FFFFFF"/>
        </w:rPr>
        <w:t>)</w:t>
      </w:r>
      <w:r w:rsidR="004B1493" w:rsidRPr="004B1493">
        <w:rPr>
          <w:shd w:val="clear" w:color="auto" w:fill="FFFFFF"/>
        </w:rPr>
        <w:fldChar w:fldCharType="end"/>
      </w:r>
      <w:r w:rsidR="004B1493" w:rsidRPr="004B1493">
        <w:rPr>
          <w:rFonts w:eastAsia="Times New Roman" w:cs="Times New Roman"/>
          <w:lang w:eastAsia="en-GB"/>
        </w:rPr>
        <w:t xml:space="preserve">. </w:t>
      </w:r>
    </w:p>
    <w:p w14:paraId="6E7ED523" w14:textId="14EDEA52" w:rsidR="004F7980" w:rsidRDefault="00D00E91" w:rsidP="00D00E91">
      <w:pPr>
        <w:spacing w:line="360" w:lineRule="auto"/>
        <w:jc w:val="both"/>
      </w:pPr>
      <w:r w:rsidRPr="004B1493">
        <w:t xml:space="preserve">Another factor highlighted by patients </w:t>
      </w:r>
      <w:r w:rsidR="003D0CBA" w:rsidRPr="004B1493">
        <w:t xml:space="preserve">and the literature </w:t>
      </w:r>
      <w:r w:rsidR="005C7EAE" w:rsidRPr="004B1493">
        <w:t xml:space="preserve">is </w:t>
      </w:r>
      <w:r w:rsidRPr="004B1493">
        <w:t>the lack of information provided by clinicians about their c</w:t>
      </w:r>
      <w:r w:rsidR="00152F1E" w:rsidRPr="004B1493">
        <w:t>ondition, especially about their</w:t>
      </w:r>
      <w:r w:rsidRPr="004B1493">
        <w:t xml:space="preserve"> progress</w:t>
      </w:r>
      <w:r w:rsidR="00152F1E" w:rsidRPr="004B1493">
        <w:t xml:space="preserve"> over</w:t>
      </w:r>
      <w:r w:rsidR="005C7EAE" w:rsidRPr="004B1493">
        <w:t xml:space="preserve"> </w:t>
      </w:r>
      <w:r w:rsidR="00152F1E" w:rsidRPr="004B1493">
        <w:t>time</w:t>
      </w:r>
      <w:r w:rsidR="003D0CBA" w:rsidRPr="004B1493">
        <w:t xml:space="preserve"> </w:t>
      </w:r>
      <w:r w:rsidR="003D0CBA" w:rsidRPr="004B1493">
        <w:fldChar w:fldCharType="begin"/>
      </w:r>
      <w:r w:rsidR="00A44A88">
        <w:instrText xml:space="preserve"> ADDIN EN.CITE &lt;EndNote&gt;&lt;Cite&gt;&lt;Author&gt;Gardener&lt;/Author&gt;&lt;Year&gt;2018&lt;/Year&gt;&lt;RecNum&gt;5775&lt;/RecNum&gt;&lt;DisplayText&gt;(62)&lt;/DisplayText&gt;&lt;record&gt;&lt;rec-number&gt;5775&lt;/rec-number&gt;&lt;foreign-keys&gt;&lt;key app="EN" db-id="0esa92s5w9e0pvea02sxfd0j0xpaweezveae" timestamp="1553520754"&gt;5775&lt;/key&gt;&lt;/foreign-keys&gt;&lt;ref-type name="Journal Article"&gt;17&lt;/ref-type&gt;&lt;contributors&gt;&lt;authors&gt;&lt;author&gt;Gardener, A. Carole&lt;/author&gt;&lt;author&gt;Ewing, Gail&lt;/author&gt;&lt;author&gt;Kuhn, Isla&lt;/author&gt;&lt;author&gt;Farquhar, Morag&lt;/author&gt;&lt;/authors&gt;&lt;/contributors&gt;&lt;titles&gt;&lt;title&gt;Support needs of patients with COPD: a systematic literature search and narrative review&lt;/title&gt;&lt;secondary-title&gt;International journal of chronic obstructive pulmonary disease&lt;/secondary-title&gt;&lt;/titles&gt;&lt;periodical&gt;&lt;full-title&gt;Int J Chron Obstruct Pulmon Dis&lt;/full-title&gt;&lt;abbr-1&gt;International journal of chronic obstructive pulmonary disease&lt;/abbr-1&gt;&lt;/periodical&gt;&lt;pages&gt;1021-1035&lt;/pages&gt;&lt;volume&gt;13&lt;/volume&gt;&lt;dates&gt;&lt;year&gt;2018&lt;/year&gt;&lt;/dates&gt;&lt;publisher&gt;Dove Medical Press&lt;/publisher&gt;&lt;isbn&gt;1178-2005&amp;#xD;1176-9106&lt;/isbn&gt;&lt;accession-num&gt;29628760&lt;/accession-num&gt;&lt;urls&gt;&lt;related-urls&gt;&lt;url&gt;https://www.ncbi.nlm.nih.gov/pubmed/29628760&lt;/url&gt;&lt;url&gt;https://www.ncbi.nlm.nih.gov/pmc/PMC5877489/&lt;/url&gt;&lt;/related-urls&gt;&lt;/urls&gt;&lt;electronic-resource-num&gt;10.2147/COPD.S155622&lt;/electronic-resource-num&gt;&lt;remote-database-name&gt;PubMed&lt;/remote-database-name&gt;&lt;/record&gt;&lt;/Cite&gt;&lt;/EndNote&gt;</w:instrText>
      </w:r>
      <w:r w:rsidR="003D0CBA" w:rsidRPr="004B1493">
        <w:fldChar w:fldCharType="separate"/>
      </w:r>
      <w:r w:rsidR="00A44A88">
        <w:rPr>
          <w:noProof/>
        </w:rPr>
        <w:t>(</w:t>
      </w:r>
      <w:hyperlink w:anchor="_ENREF_62" w:tooltip="Gardener, 2018 #5775" w:history="1">
        <w:r w:rsidR="0064728E">
          <w:rPr>
            <w:noProof/>
          </w:rPr>
          <w:t>62</w:t>
        </w:r>
      </w:hyperlink>
      <w:r w:rsidR="00A44A88">
        <w:rPr>
          <w:noProof/>
        </w:rPr>
        <w:t>)</w:t>
      </w:r>
      <w:r w:rsidR="003D0CBA" w:rsidRPr="004B1493">
        <w:fldChar w:fldCharType="end"/>
      </w:r>
      <w:r w:rsidR="00CA2084" w:rsidRPr="004B1493">
        <w:t xml:space="preserve">. </w:t>
      </w:r>
      <w:r w:rsidRPr="004B1493">
        <w:t xml:space="preserve">In contrast </w:t>
      </w:r>
      <w:r>
        <w:t xml:space="preserve">to current practice, patients favoured detailed information about the progress of their condition and the different </w:t>
      </w:r>
      <w:r w:rsidR="00152F1E">
        <w:t xml:space="preserve">treatment </w:t>
      </w:r>
      <w:r>
        <w:t xml:space="preserve">options. </w:t>
      </w:r>
      <w:r w:rsidR="00A36D38">
        <w:t>The lack of information mea</w:t>
      </w:r>
      <w:r w:rsidR="001C7291">
        <w:t>n</w:t>
      </w:r>
      <w:r w:rsidR="00A36D38">
        <w:t xml:space="preserve">t that </w:t>
      </w:r>
      <w:r w:rsidR="004F7980">
        <w:t>p</w:t>
      </w:r>
      <w:r>
        <w:t xml:space="preserve">atients with advanced COPD did not seem to recognize the decline in their condition and preferred discussions somewhere in the future. The inability to envision the end of life and death suggests that patients do not see the progressive decline in their condition </w:t>
      </w:r>
      <w:r>
        <w:fldChar w:fldCharType="begin"/>
      </w:r>
      <w:r w:rsidR="00A44A88">
        <w:instrText xml:space="preserve"> ADDIN EN.CITE &lt;EndNote&gt;&lt;Cite&gt;&lt;Author&gt;Giacomini&lt;/Author&gt;&lt;Year&gt;2012&lt;/Year&gt;&lt;RecNum&gt;4397&lt;/RecNum&gt;&lt;DisplayText&gt;(63)&lt;/DisplayText&gt;&lt;record&gt;&lt;rec-number&gt;4397&lt;/rec-number&gt;&lt;foreign-keys&gt;&lt;key app="EN" db-id="0esa92s5w9e0pvea02sxfd0j0xpaweezveae" timestamp="1430850562"&gt;4397&lt;/key&gt;&lt;/foreign-keys&gt;&lt;ref-type name="Journal Article"&gt;17&lt;/ref-type&gt;&lt;contributors&gt;&lt;authors&gt;&lt;author&gt;Giacomini, M.&lt;/author&gt;&lt;author&gt;DeJean, D.&lt;/author&gt;&lt;author&gt;Simeonov, D.&lt;/author&gt;&lt;author&gt;Smith, A.&lt;/author&gt;&lt;/authors&gt;&lt;/contributors&gt;&lt;titles&gt;&lt;title&gt;Experiences of living and dying with COPD: A systematic review and synthesis of the qualitative empirical literature&lt;/title&gt;&lt;secondary-title&gt;Ontario Health Technology Assessment Series&lt;/secondary-title&gt;&lt;/titles&gt;&lt;periodical&gt;&lt;full-title&gt;Ontario Health Technology Assessment Series&lt;/full-title&gt;&lt;/periodical&gt;&lt;pages&gt;1-47&lt;/pages&gt;&lt;volume&gt;12&lt;/volume&gt;&lt;number&gt;13&lt;/number&gt;&lt;dates&gt;&lt;year&gt;2012&lt;/year&gt;&lt;/dates&gt;&lt;urls&gt;&lt;related-urls&gt;&lt;url&gt;http://ovidsp.ovid.com/ovidweb.cgi?T=JS&amp;amp;CSC=Y&amp;amp;NEWS=N&amp;amp;PAGE=fulltext&amp;amp;D=emed11&amp;amp;AN=2013365781&lt;/url&gt;&lt;url&gt;http://www.tdnet.com/soton_athens/resolver/?issn=19157398&amp;amp;Volume=12&amp;amp;issue=13&amp;amp;spage=1&amp;amp;title=Experiences+of+living+and+dying+with+COPD%3A+A+systematic+review+and+synthesis+of+the+qualitative+empirical+literature&amp;amp;year=2012&amp;amp;aulast=Giacomini&amp;lt;167. &amp;gt;&lt;/url&gt;&lt;/related-urls&gt;&lt;/urls&gt;&lt;remote-database-name&gt;Embase&lt;/remote-database-name&gt;&lt;remote-database-provider&gt;Ovid Technologies&lt;/remote-database-provider&gt;&lt;/record&gt;&lt;/Cite&gt;&lt;/EndNote&gt;</w:instrText>
      </w:r>
      <w:r>
        <w:fldChar w:fldCharType="separate"/>
      </w:r>
      <w:r w:rsidR="00A44A88">
        <w:rPr>
          <w:noProof/>
        </w:rPr>
        <w:t>(</w:t>
      </w:r>
      <w:hyperlink w:anchor="_ENREF_63" w:tooltip="Giacomini, 2012 #4397" w:history="1">
        <w:r w:rsidR="0064728E">
          <w:rPr>
            <w:noProof/>
          </w:rPr>
          <w:t>63</w:t>
        </w:r>
      </w:hyperlink>
      <w:r w:rsidR="00A44A88">
        <w:rPr>
          <w:noProof/>
        </w:rPr>
        <w:t>)</w:t>
      </w:r>
      <w:r>
        <w:fldChar w:fldCharType="end"/>
      </w:r>
      <w:r>
        <w:t xml:space="preserve">. Instead, patients adapt to their condition and hope to recover from exacerbations, which they do not necessarily see as potentially fatal </w:t>
      </w:r>
      <w:r>
        <w:fldChar w:fldCharType="begin"/>
      </w:r>
      <w:r w:rsidR="00A44A88">
        <w:instrText xml:space="preserve"> ADDIN EN.CITE &lt;EndNote&gt;&lt;Cite&gt;&lt;Author&gt;Giacomini&lt;/Author&gt;&lt;Year&gt;2012&lt;/Year&gt;&lt;RecNum&gt;4397&lt;/RecNum&gt;&lt;DisplayText&gt;(63)&lt;/DisplayText&gt;&lt;record&gt;&lt;rec-number&gt;4397&lt;/rec-number&gt;&lt;foreign-keys&gt;&lt;key app="EN" db-id="0esa92s5w9e0pvea02sxfd0j0xpaweezveae" timestamp="1430850562"&gt;4397&lt;/key&gt;&lt;/foreign-keys&gt;&lt;ref-type name="Journal Article"&gt;17&lt;/ref-type&gt;&lt;contributors&gt;&lt;authors&gt;&lt;author&gt;Giacomini, M.&lt;/author&gt;&lt;author&gt;DeJean, D.&lt;/author&gt;&lt;author&gt;Simeonov, D.&lt;/author&gt;&lt;author&gt;Smith, A.&lt;/author&gt;&lt;/authors&gt;&lt;/contributors&gt;&lt;titles&gt;&lt;title&gt;Experiences of living and dying with COPD: A systematic review and synthesis of the qualitative empirical literature&lt;/title&gt;&lt;secondary-title&gt;Ontario Health Technology Assessment Series&lt;/secondary-title&gt;&lt;/titles&gt;&lt;periodical&gt;&lt;full-title&gt;Ontario Health Technology Assessment Series&lt;/full-title&gt;&lt;/periodical&gt;&lt;pages&gt;1-47&lt;/pages&gt;&lt;volume&gt;12&lt;/volume&gt;&lt;number&gt;13&lt;/number&gt;&lt;dates&gt;&lt;year&gt;2012&lt;/year&gt;&lt;/dates&gt;&lt;urls&gt;&lt;related-urls&gt;&lt;url&gt;http://ovidsp.ovid.com/ovidweb.cgi?T=JS&amp;amp;CSC=Y&amp;amp;NEWS=N&amp;amp;PAGE=fulltext&amp;amp;D=emed11&amp;amp;AN=2013365781&lt;/url&gt;&lt;url&gt;http://www.tdnet.com/soton_athens/resolver/?issn=19157398&amp;amp;Volume=12&amp;amp;issue=13&amp;amp;spage=1&amp;amp;title=Experiences+of+living+and+dying+with+COPD%3A+A+systematic+review+and+synthesis+of+the+qualitative+empirical+literature&amp;amp;year=2012&amp;amp;aulast=Giacomini&amp;lt;167. &amp;gt;&lt;/url&gt;&lt;/related-urls&gt;&lt;/urls&gt;&lt;remote-database-name&gt;Embase&lt;/remote-database-name&gt;&lt;remote-database-provider&gt;Ovid Technologies&lt;/remote-database-provider&gt;&lt;/record&gt;&lt;/Cite&gt;&lt;/EndNote&gt;</w:instrText>
      </w:r>
      <w:r>
        <w:fldChar w:fldCharType="separate"/>
      </w:r>
      <w:r w:rsidR="00A44A88">
        <w:rPr>
          <w:noProof/>
        </w:rPr>
        <w:t>(</w:t>
      </w:r>
      <w:hyperlink w:anchor="_ENREF_63" w:tooltip="Giacomini, 2012 #4397" w:history="1">
        <w:r w:rsidR="0064728E">
          <w:rPr>
            <w:noProof/>
          </w:rPr>
          <w:t>63</w:t>
        </w:r>
      </w:hyperlink>
      <w:r w:rsidR="00A44A88">
        <w:rPr>
          <w:noProof/>
        </w:rPr>
        <w:t>)</w:t>
      </w:r>
      <w:r>
        <w:fldChar w:fldCharType="end"/>
      </w:r>
      <w:r>
        <w:t xml:space="preserve">. </w:t>
      </w:r>
    </w:p>
    <w:p w14:paraId="6EFE14D6" w14:textId="6EB659DB" w:rsidR="00EC0B1D" w:rsidRDefault="004F7980" w:rsidP="00EC0B1D">
      <w:pPr>
        <w:spacing w:line="360" w:lineRule="auto"/>
        <w:jc w:val="both"/>
      </w:pPr>
      <w:r>
        <w:t xml:space="preserve">Currently, clinicians only initiate discussions about palliative care and future care/treatments when patients are approaching the end of life </w:t>
      </w:r>
      <w:r>
        <w:fldChar w:fldCharType="begin"/>
      </w:r>
      <w:r w:rsidR="00F6113A">
        <w:instrText xml:space="preserve"> ADDIN EN.CITE &lt;EndNote&gt;&lt;Cite&gt;&lt;Author&gt;Tavares&lt;/Author&gt;&lt;Year&gt;2017&lt;/Year&gt;&lt;RecNum&gt;5670&lt;/RecNum&gt;&lt;DisplayText&gt;(21)&lt;/DisplayText&gt;&lt;record&gt;&lt;rec-number&gt;5670&lt;/rec-number&gt;&lt;foreign-keys&gt;&lt;key app="EN" db-id="0esa92s5w9e0pvea02sxfd0j0xpaweezveae" timestamp="1498154873"&gt;5670&lt;/key&gt;&lt;/foreign-keys&gt;&lt;ref-type name="Journal Article"&gt;17&lt;/ref-type&gt;&lt;contributors&gt;&lt;authors&gt;&lt;author&gt;Tavares, Nuno&lt;/author&gt;&lt;author&gt;Jarrett, Nikki&lt;/author&gt;&lt;author&gt;Hunt, Katherine&lt;/author&gt;&lt;author&gt;Wilkinson, Tom&lt;/author&gt;&lt;/authors&gt;&lt;/contributors&gt;&lt;titles&gt;&lt;title&gt;Palliative and end-of-life care conversations in COPD: a systematic literature review&lt;/title&gt;&lt;secondary-title&gt;ERJ Open Research&lt;/secondary-title&gt;&lt;/titles&gt;&lt;periodical&gt;&lt;full-title&gt;ERJ Open Research&lt;/full-title&gt;&lt;/periodical&gt;&lt;volume&gt;3&lt;/volume&gt;&lt;number&gt;2&lt;/number&gt;&lt;dates&gt;&lt;year&gt;2017&lt;/year&gt;&lt;/dates&gt;&lt;urls&gt;&lt;/urls&gt;&lt;electronic-resource-num&gt;10.1183/23120541.00068-2016&lt;/electronic-resource-num&gt;&lt;/record&gt;&lt;/Cite&gt;&lt;/EndNote&gt;</w:instrText>
      </w:r>
      <w:r>
        <w:fldChar w:fldCharType="separate"/>
      </w:r>
      <w:r w:rsidR="00F6113A">
        <w:rPr>
          <w:noProof/>
        </w:rPr>
        <w:t>(</w:t>
      </w:r>
      <w:hyperlink w:anchor="_ENREF_21" w:tooltip="Tavares, 2017 #5670" w:history="1">
        <w:r w:rsidR="0064728E">
          <w:rPr>
            <w:noProof/>
          </w:rPr>
          <w:t>21</w:t>
        </w:r>
      </w:hyperlink>
      <w:r w:rsidR="00F6113A">
        <w:rPr>
          <w:noProof/>
        </w:rPr>
        <w:t>)</w:t>
      </w:r>
      <w:r>
        <w:fldChar w:fldCharType="end"/>
      </w:r>
      <w:r>
        <w:t xml:space="preserve">. Discussions focus on withdrawing aggressive treatments and in initiating end of life care </w:t>
      </w:r>
      <w:r>
        <w:fldChar w:fldCharType="begin">
          <w:fldData xml:space="preserve">PEVuZE5vdGU+PENpdGU+PEF1dGhvcj5TdWxsaXZhbjwvQXV0aG9yPjxZZWFyPjE5OTY8L1llYXI+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</w:fldData>
        </w:fldChar>
      </w:r>
      <w:r w:rsidR="00F6113A">
        <w:instrText xml:space="preserve"> ADDIN EN.CITE </w:instrText>
      </w:r>
      <w:r w:rsidR="00F6113A">
        <w:fldChar w:fldCharType="begin">
          <w:fldData xml:space="preserve">PEVuZE5vdGU+PENpdGU+PEF1dGhvcj5TdWxsaXZhbjwvQXV0aG9yPjxZZWFyPjE5OTY8L1llYXI+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</w:fldData>
        </w:fldChar>
      </w:r>
      <w:r w:rsidR="00F6113A">
        <w:instrText xml:space="preserve"> ADDIN EN.CITE.DATA </w:instrText>
      </w:r>
      <w:r w:rsidR="00F6113A">
        <w:fldChar w:fldCharType="end"/>
      </w:r>
      <w:r>
        <w:fldChar w:fldCharType="separate"/>
      </w:r>
      <w:r w:rsidR="00F6113A">
        <w:rPr>
          <w:noProof/>
        </w:rPr>
        <w:t>(</w:t>
      </w:r>
      <w:hyperlink w:anchor="_ENREF_22" w:tooltip="Sullivan, 1996 #528" w:history="1">
        <w:r w:rsidR="0064728E">
          <w:rPr>
            <w:noProof/>
          </w:rPr>
          <w:t>22</w:t>
        </w:r>
      </w:hyperlink>
      <w:r w:rsidR="00F6113A">
        <w:rPr>
          <w:noProof/>
        </w:rPr>
        <w:t>)</w:t>
      </w:r>
      <w:r>
        <w:fldChar w:fldCharType="end"/>
      </w:r>
      <w:r>
        <w:t xml:space="preserve">. As a consequence, patients believed that these discussions should only be initiated when </w:t>
      </w:r>
      <w:r w:rsidR="00CA2084">
        <w:t>they</w:t>
      </w:r>
      <w:r w:rsidR="00C33CB7">
        <w:t xml:space="preserve"> approach the end of life</w:t>
      </w:r>
      <w:r w:rsidR="00C409C2">
        <w:t xml:space="preserve"> and</w:t>
      </w:r>
      <w:r w:rsidR="00C33CB7">
        <w:t xml:space="preserve"> perceived discussions as death conversations</w:t>
      </w:r>
      <w:r w:rsidR="00C409C2">
        <w:t>.</w:t>
      </w:r>
      <w:r w:rsidR="00C33CB7">
        <w:t xml:space="preserve"> </w:t>
      </w:r>
      <w:r w:rsidR="00C409C2">
        <w:t>T</w:t>
      </w:r>
      <w:r w:rsidR="00C33CB7">
        <w:t xml:space="preserve">his was highlighted by patient 24 </w:t>
      </w:r>
      <w:r w:rsidR="00C409C2">
        <w:t>(</w:t>
      </w:r>
      <w:r w:rsidR="00C33CB7">
        <w:t>page 11</w:t>
      </w:r>
      <w:r w:rsidR="00C409C2">
        <w:t>)</w:t>
      </w:r>
      <w:r w:rsidR="00C33CB7">
        <w:t xml:space="preserve"> and by the large amount of patients that discussed death and dying</w:t>
      </w:r>
      <w:r w:rsidR="00CA2084">
        <w:t xml:space="preserve"> in the interview</w:t>
      </w:r>
      <w:r w:rsidR="00C33CB7">
        <w:t xml:space="preserve"> (</w:t>
      </w:r>
      <w:r w:rsidR="001C7291">
        <w:t xml:space="preserve">a total of </w:t>
      </w:r>
      <w:r w:rsidR="00C33CB7">
        <w:t>15</w:t>
      </w:r>
      <w:r w:rsidR="001C7291">
        <w:t xml:space="preserve"> patients</w:t>
      </w:r>
      <w:r w:rsidR="00C33CB7">
        <w:t xml:space="preserve">). </w:t>
      </w:r>
      <w:r w:rsidR="00CA2084">
        <w:t>Patients believed that s</w:t>
      </w:r>
      <w:r>
        <w:t xml:space="preserve">tarting end of life discussions too soon would reduce their hope and </w:t>
      </w:r>
      <w:r w:rsidR="00C409C2">
        <w:t xml:space="preserve">have a negative </w:t>
      </w:r>
      <w:r>
        <w:t xml:space="preserve">impact </w:t>
      </w:r>
      <w:r w:rsidR="00C409C2">
        <w:t>on their well-being</w:t>
      </w:r>
      <w:r>
        <w:t>.</w:t>
      </w:r>
      <w:r w:rsidR="00972E41">
        <w:t xml:space="preserve"> T</w:t>
      </w:r>
      <w:r w:rsidR="00AC0DB4">
        <w:t xml:space="preserve">hese discussions </w:t>
      </w:r>
      <w:r w:rsidR="00972E41">
        <w:t>seemed to be</w:t>
      </w:r>
      <w:r w:rsidR="00AC0DB4">
        <w:t xml:space="preserve"> related to </w:t>
      </w:r>
      <w:r>
        <w:t xml:space="preserve">patient’s attitudes </w:t>
      </w:r>
      <w:r w:rsidR="00152F1E">
        <w:t>towards death and death anxiety</w:t>
      </w:r>
      <w:r w:rsidR="00AC0DB4">
        <w:t>, since</w:t>
      </w:r>
      <w:r w:rsidR="00972E41">
        <w:t xml:space="preserve"> the latter decreases</w:t>
      </w:r>
      <w:r w:rsidR="00AC0DB4">
        <w:t xml:space="preserve"> </w:t>
      </w:r>
      <w:r w:rsidR="00972E41">
        <w:t xml:space="preserve">end of life care communication between patients and clinicians </w:t>
      </w:r>
      <w:r w:rsidR="00972E41">
        <w:fldChar w:fldCharType="begin">
          <w:fldData xml:space="preserve">PEVuZE5vdGU+PENpdGU+PEF1dGhvcj5Ccm93bjwvQXV0aG9yPjxZZWFyPjIwMTQ8L1llYXI+PFJl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</w:fldData>
        </w:fldChar>
      </w:r>
      <w:r w:rsidR="00A44A88">
        <w:instrText xml:space="preserve"> ADDIN EN.CITE </w:instrText>
      </w:r>
      <w:r w:rsidR="00A44A88">
        <w:fldChar w:fldCharType="begin">
          <w:fldData xml:space="preserve">PEVuZE5vdGU+PENpdGU+PEF1dGhvcj5Ccm93bjwvQXV0aG9yPjxZZWFyPjIwMTQ8L1llYXI+PFJl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</w:fldData>
        </w:fldChar>
      </w:r>
      <w:r w:rsidR="00A44A88">
        <w:instrText xml:space="preserve"> ADDIN EN.CITE.DATA </w:instrText>
      </w:r>
      <w:r w:rsidR="00A44A88">
        <w:fldChar w:fldCharType="end"/>
      </w:r>
      <w:r w:rsidR="00972E41">
        <w:fldChar w:fldCharType="separate"/>
      </w:r>
      <w:r w:rsidR="00A44A88">
        <w:rPr>
          <w:noProof/>
        </w:rPr>
        <w:t>(</w:t>
      </w:r>
      <w:hyperlink w:anchor="_ENREF_64" w:tooltip="Brown, 2014 #2333" w:history="1">
        <w:r w:rsidR="0064728E">
          <w:rPr>
            <w:noProof/>
          </w:rPr>
          <w:t>64</w:t>
        </w:r>
      </w:hyperlink>
      <w:r w:rsidR="00A44A88">
        <w:rPr>
          <w:noProof/>
        </w:rPr>
        <w:t>)</w:t>
      </w:r>
      <w:r w:rsidR="00972E41">
        <w:fldChar w:fldCharType="end"/>
      </w:r>
      <w:r w:rsidR="00152F1E">
        <w:t xml:space="preserve">. </w:t>
      </w:r>
      <w:r w:rsidR="00972E41">
        <w:t xml:space="preserve">In fact, death anxiety </w:t>
      </w:r>
      <w:r>
        <w:t>is associated with lower quality of life</w:t>
      </w:r>
      <w:r w:rsidR="003D0CBA">
        <w:t xml:space="preserve"> </w:t>
      </w:r>
      <w:r w:rsidR="003D0CBA">
        <w:fldChar w:fldCharType="begin">
          <w:fldData xml:space="preserve">PEVuZE5vdGU+PENpdGU+PEF1dGhvcj5TaGVybWFuPC9BdXRob3I+PFllYXI+MjAxMDwvWWVhcj48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</w:fldData>
        </w:fldChar>
      </w:r>
      <w:r w:rsidR="00A44A88">
        <w:instrText xml:space="preserve"> ADDIN EN.CITE </w:instrText>
      </w:r>
      <w:r w:rsidR="00A44A88">
        <w:fldChar w:fldCharType="begin">
          <w:fldData xml:space="preserve">PEVuZE5vdGU+PENpdGU+PEF1dGhvcj5TaGVybWFuPC9BdXRob3I+PFllYXI+MjAxMDwvWWVhcj48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</w:fldData>
        </w:fldChar>
      </w:r>
      <w:r w:rsidR="00A44A88">
        <w:instrText xml:space="preserve"> ADDIN EN.CITE.DATA </w:instrText>
      </w:r>
      <w:r w:rsidR="00A44A88">
        <w:fldChar w:fldCharType="end"/>
      </w:r>
      <w:r w:rsidR="003D0CBA">
        <w:fldChar w:fldCharType="separate"/>
      </w:r>
      <w:r w:rsidR="00A44A88">
        <w:rPr>
          <w:noProof/>
        </w:rPr>
        <w:t>(</w:t>
      </w:r>
      <w:hyperlink w:anchor="_ENREF_65" w:tooltip="Sherman, 2010 #5757" w:history="1">
        <w:r w:rsidR="0064728E">
          <w:rPr>
            <w:noProof/>
          </w:rPr>
          <w:t>65</w:t>
        </w:r>
      </w:hyperlink>
      <w:r w:rsidR="00A44A88">
        <w:rPr>
          <w:noProof/>
        </w:rPr>
        <w:t xml:space="preserve">, </w:t>
      </w:r>
      <w:hyperlink w:anchor="_ENREF_66" w:tooltip="Cella, 1987 #5758" w:history="1">
        <w:r w:rsidR="0064728E">
          <w:rPr>
            <w:noProof/>
          </w:rPr>
          <w:t>66</w:t>
        </w:r>
      </w:hyperlink>
      <w:r w:rsidR="00A44A88">
        <w:rPr>
          <w:noProof/>
        </w:rPr>
        <w:t>)</w:t>
      </w:r>
      <w:r w:rsidR="003D0CBA">
        <w:fldChar w:fldCharType="end"/>
      </w:r>
      <w:r w:rsidR="00CA2084">
        <w:t>, which is</w:t>
      </w:r>
      <w:r w:rsidR="00152F1E">
        <w:t xml:space="preserve"> </w:t>
      </w:r>
      <w:r>
        <w:t>commonly found in COPD</w:t>
      </w:r>
      <w:r w:rsidR="003D0CBA">
        <w:t xml:space="preserve"> </w:t>
      </w:r>
      <w:r w:rsidR="003D0CBA">
        <w:fldChar w:fldCharType="begin">
          <w:fldData xml:space="preserve">PEVuZE5vdGU+PENpdGU+PEF1dGhvcj5XYWNrZXI8L0F1dGhvcj48WWVhcj4yMDE2PC9ZZWFyPjxS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</w:fldData>
        </w:fldChar>
      </w:r>
      <w:r w:rsidR="00A44A88">
        <w:instrText xml:space="preserve"> ADDIN EN.CITE </w:instrText>
      </w:r>
      <w:r w:rsidR="00A44A88">
        <w:fldChar w:fldCharType="begin">
          <w:fldData xml:space="preserve">PEVuZE5vdGU+PENpdGU+PEF1dGhvcj5XYWNrZXI8L0F1dGhvcj48WWVhcj4yMDE2PC9ZZWFyPjxS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</w:fldData>
        </w:fldChar>
      </w:r>
      <w:r w:rsidR="00A44A88">
        <w:instrText xml:space="preserve"> ADDIN EN.CITE.DATA </w:instrText>
      </w:r>
      <w:r w:rsidR="00A44A88">
        <w:fldChar w:fldCharType="end"/>
      </w:r>
      <w:r w:rsidR="003D0CBA">
        <w:fldChar w:fldCharType="separate"/>
      </w:r>
      <w:r w:rsidR="00A44A88">
        <w:rPr>
          <w:noProof/>
        </w:rPr>
        <w:t>(</w:t>
      </w:r>
      <w:hyperlink w:anchor="_ENREF_67" w:tooltip="Wacker, 2016 #5776" w:history="1">
        <w:r w:rsidR="0064728E">
          <w:rPr>
            <w:noProof/>
          </w:rPr>
          <w:t>67</w:t>
        </w:r>
      </w:hyperlink>
      <w:r w:rsidR="00A44A88">
        <w:rPr>
          <w:noProof/>
        </w:rPr>
        <w:t xml:space="preserve">, </w:t>
      </w:r>
      <w:hyperlink w:anchor="_ENREF_68" w:tooltip="Zamzam, 2012 #5661" w:history="1">
        <w:r w:rsidR="0064728E">
          <w:rPr>
            <w:noProof/>
          </w:rPr>
          <w:t>68</w:t>
        </w:r>
      </w:hyperlink>
      <w:r w:rsidR="00A44A88">
        <w:rPr>
          <w:noProof/>
        </w:rPr>
        <w:t>)</w:t>
      </w:r>
      <w:r w:rsidR="003D0CBA">
        <w:fldChar w:fldCharType="end"/>
      </w:r>
      <w:r>
        <w:t>. As patients believed t</w:t>
      </w:r>
      <w:r w:rsidR="00465A6E">
        <w:t>hey were discussing end of life, they were faced with discussing death, dying and their mortality. This can potentially be distressing and deter</w:t>
      </w:r>
      <w:r w:rsidR="00C64876">
        <w:t xml:space="preserve"> patients</w:t>
      </w:r>
      <w:r w:rsidR="00465A6E">
        <w:t xml:space="preserve"> from discussing their preferences.</w:t>
      </w:r>
      <w:r w:rsidR="00CA1153">
        <w:t xml:space="preserve"> Despite recognizing the importance of discussions about the introduction of comfort care/treatments</w:t>
      </w:r>
      <w:r w:rsidR="00572C92">
        <w:t xml:space="preserve">, patients to postpone discussions to the end of their life. The probable causes for delaying discussions include </w:t>
      </w:r>
      <w:r w:rsidR="00CA1153">
        <w:t>p</w:t>
      </w:r>
      <w:r w:rsidR="00465A6E">
        <w:t xml:space="preserve">atients’ low health literacy levels </w:t>
      </w:r>
      <w:r w:rsidR="00572C92">
        <w:t xml:space="preserve">caused by </w:t>
      </w:r>
      <w:r w:rsidR="00465A6E">
        <w:t xml:space="preserve">the lack of information/education provided by clinicians, </w:t>
      </w:r>
      <w:r w:rsidR="00C409C2">
        <w:t xml:space="preserve">a practice culture that avoids discussing </w:t>
      </w:r>
      <w:r w:rsidR="00465A6E">
        <w:t>palliative care</w:t>
      </w:r>
      <w:r w:rsidR="00C409C2">
        <w:t xml:space="preserve"> with patients,</w:t>
      </w:r>
      <w:r w:rsidR="00465A6E">
        <w:t xml:space="preserve"> and </w:t>
      </w:r>
      <w:r w:rsidR="00C409C2">
        <w:t>patients’ perception that discussing palliative care means</w:t>
      </w:r>
      <w:r w:rsidR="00465A6E">
        <w:t xml:space="preserve"> discussi</w:t>
      </w:r>
      <w:r w:rsidR="00C409C2">
        <w:t>ng</w:t>
      </w:r>
      <w:r w:rsidR="00572C92">
        <w:t xml:space="preserve"> death. </w:t>
      </w:r>
      <w:r w:rsidR="00152F1E">
        <w:t xml:space="preserve">Lack of information/education seems to have a </w:t>
      </w:r>
      <w:r w:rsidR="00572C92">
        <w:t xml:space="preserve">particular </w:t>
      </w:r>
      <w:r w:rsidR="00152F1E">
        <w:t xml:space="preserve">impact on how patients construct their perception about their condition </w:t>
      </w:r>
      <w:r w:rsidR="00152F1E">
        <w:lastRenderedPageBreak/>
        <w:t>and about conversations with clinicians</w:t>
      </w:r>
      <w:r w:rsidR="003D0CBA">
        <w:t xml:space="preserve"> </w:t>
      </w:r>
      <w:r w:rsidR="003D0CBA">
        <w:fldChar w:fldCharType="begin"/>
      </w:r>
      <w:r w:rsidR="00A44A88">
        <w:instrText xml:space="preserve"> ADDIN EN.CITE &lt;EndNote&gt;&lt;Cite&gt;&lt;Author&gt;Gardener&lt;/Author&gt;&lt;Year&gt;2018&lt;/Year&gt;&lt;RecNum&gt;5775&lt;/RecNum&gt;&lt;DisplayText&gt;(62)&lt;/DisplayText&gt;&lt;record&gt;&lt;rec-number&gt;5775&lt;/rec-number&gt;&lt;foreign-keys&gt;&lt;key app="EN" db-id="0esa92s5w9e0pvea02sxfd0j0xpaweezveae" timestamp="1553520754"&gt;5775&lt;/key&gt;&lt;/foreign-keys&gt;&lt;ref-type name="Journal Article"&gt;17&lt;/ref-type&gt;&lt;contributors&gt;&lt;authors&gt;&lt;author&gt;Gardener, A. Carole&lt;/author&gt;&lt;author&gt;Ewing, Gail&lt;/author&gt;&lt;author&gt;Kuhn, Isla&lt;/author&gt;&lt;author&gt;Farquhar, Morag&lt;/author&gt;&lt;/authors&gt;&lt;/contributors&gt;&lt;titles&gt;&lt;title&gt;Support needs of patients with COPD: a systematic literature search and narrative review&lt;/title&gt;&lt;secondary-title&gt;International journal of chronic obstructive pulmonary disease&lt;/secondary-title&gt;&lt;/titles&gt;&lt;periodical&gt;&lt;full-title&gt;Int J Chron Obstruct Pulmon Dis&lt;/full-title&gt;&lt;abbr-1&gt;International journal of chronic obstructive pulmonary disease&lt;/abbr-1&gt;&lt;/periodical&gt;&lt;pages&gt;1021-1035&lt;/pages&gt;&lt;volume&gt;13&lt;/volume&gt;&lt;dates&gt;&lt;year&gt;2018&lt;/year&gt;&lt;/dates&gt;&lt;publisher&gt;Dove Medical Press&lt;/publisher&gt;&lt;isbn&gt;1178-2005&amp;#xD;1176-9106&lt;/isbn&gt;&lt;accession-num&gt;29628760&lt;/accession-num&gt;&lt;urls&gt;&lt;related-urls&gt;&lt;url&gt;https://www.ncbi.nlm.nih.gov/pubmed/29628760&lt;/url&gt;&lt;url&gt;https://www.ncbi.nlm.nih.gov/pmc/PMC5877489/&lt;/url&gt;&lt;/related-urls&gt;&lt;/urls&gt;&lt;electronic-resource-num&gt;10.2147/COPD.S155622&lt;/electronic-resource-num&gt;&lt;remote-database-name&gt;PubMed&lt;/remote-database-name&gt;&lt;/record&gt;&lt;/Cite&gt;&lt;/EndNote&gt;</w:instrText>
      </w:r>
      <w:r w:rsidR="003D0CBA">
        <w:fldChar w:fldCharType="separate"/>
      </w:r>
      <w:r w:rsidR="00A44A88">
        <w:rPr>
          <w:noProof/>
        </w:rPr>
        <w:t>(</w:t>
      </w:r>
      <w:hyperlink w:anchor="_ENREF_62" w:tooltip="Gardener, 2018 #5775" w:history="1">
        <w:r w:rsidR="0064728E">
          <w:rPr>
            <w:noProof/>
          </w:rPr>
          <w:t>62</w:t>
        </w:r>
      </w:hyperlink>
      <w:r w:rsidR="00A44A88">
        <w:rPr>
          <w:noProof/>
        </w:rPr>
        <w:t>)</w:t>
      </w:r>
      <w:r w:rsidR="003D0CBA">
        <w:fldChar w:fldCharType="end"/>
      </w:r>
      <w:r w:rsidR="00152F1E">
        <w:t>.</w:t>
      </w:r>
      <w:r w:rsidR="00B45134">
        <w:t xml:space="preserve"> </w:t>
      </w:r>
      <w:r w:rsidR="00CA1153">
        <w:t>As a consequence, patients seemed to be in conflict between wanting palliative care discussions, but only in the future. This</w:t>
      </w:r>
      <w:r w:rsidR="003527CA">
        <w:t xml:space="preserve"> conflict</w:t>
      </w:r>
      <w:r w:rsidR="00CA1153">
        <w:t xml:space="preserve"> was </w:t>
      </w:r>
      <w:r w:rsidR="003527CA">
        <w:t xml:space="preserve">clearly </w:t>
      </w:r>
      <w:r w:rsidR="009C2B5D">
        <w:t>demonstrated</w:t>
      </w:r>
      <w:r w:rsidR="003527CA">
        <w:t xml:space="preserve"> </w:t>
      </w:r>
      <w:r w:rsidR="00CA1153">
        <w:t xml:space="preserve">in </w:t>
      </w:r>
      <w:r w:rsidR="003527CA">
        <w:t xml:space="preserve">some </w:t>
      </w:r>
      <w:r w:rsidR="00CA1153">
        <w:t xml:space="preserve">patients that preferred to </w:t>
      </w:r>
      <w:r w:rsidR="003527CA">
        <w:t>discuss</w:t>
      </w:r>
      <w:r w:rsidR="00CA1153">
        <w:t xml:space="preserve"> their preferences “now,”</w:t>
      </w:r>
      <w:r w:rsidR="003527CA">
        <w:t xml:space="preserve"> but stated that they did not feel ready. The factors highlighted above seem </w:t>
      </w:r>
      <w:r w:rsidR="00B01BE3">
        <w:t>t</w:t>
      </w:r>
      <w:r w:rsidR="003527CA">
        <w:t xml:space="preserve">o be the cause of this lack of readiness. </w:t>
      </w:r>
      <w:r w:rsidR="00EC0B1D">
        <w:t xml:space="preserve">If patients were given the opportunity to discuss their preferences while they were well with a COPD clinician they knew well, in an adequate environment and in a sensitive manner, patients would potentially endorse these conversations at a much earlier stage. Moreover, offering regular conversations about the future from the point of diagnosis could potentially change patients’ perceptions about these conversations and help </w:t>
      </w:r>
      <w:r w:rsidR="00572C92">
        <w:t>them see them for what they are -</w:t>
      </w:r>
      <w:r w:rsidR="00EC0B1D">
        <w:t xml:space="preserve"> not  a conversation about death </w:t>
      </w:r>
      <w:r w:rsidR="001C7291">
        <w:t xml:space="preserve">and dying </w:t>
      </w:r>
      <w:r w:rsidR="00EC0B1D" w:rsidRPr="00093E34">
        <w:fldChar w:fldCharType="begin"/>
      </w:r>
      <w:r w:rsidR="007C51E4">
        <w:instrText xml:space="preserve"> ADDIN EN.CITE &lt;EndNote&gt;&lt;Cite&gt;&lt;Author&gt;NICE&lt;/Author&gt;&lt;Year&gt;2005&lt;/Year&gt;&lt;RecNum&gt;5569&lt;/RecNum&gt;&lt;DisplayText&gt;(17, 18)&lt;/DisplayText&gt;&lt;record&gt;&lt;rec-number&gt;5569&lt;/rec-number&gt;&lt;foreign-keys&gt;&lt;key app="EN" db-id="0esa92s5w9e0pvea02sxfd0j0xpaweezveae" timestamp="1461088633"&gt;5569&lt;/key&gt;&lt;/foreign-keys&gt;&lt;ref-type name="Government Document"&gt;46&lt;/ref-type&gt;&lt;contributors&gt;&lt;authors&gt;&lt;author&gt;NICE,&lt;/author&gt;&lt;/authors&gt;&lt;secondary-authors&gt;&lt;author&gt;Department of Health,&lt;/author&gt;&lt;/secondary-authors&gt;&lt;/contributors&gt;&lt;titles&gt;&lt;title&gt;Opioids for pain relief in palliative care overview&lt;/title&gt;&lt;/titles&gt;&lt;dates&gt;&lt;year&gt;2005&lt;/year&gt;&lt;/dates&gt;&lt;pub-location&gt;Manchester&lt;/pub-location&gt;&lt;publisher&gt;NICE&lt;/publisher&gt;&lt;urls&gt;&lt;/urls&gt;&lt;/record&gt;&lt;/Cite&gt;&lt;Cite&gt;&lt;Author&gt;Ford&lt;/Author&gt;&lt;Year&gt;2013&lt;/Year&gt;&lt;RecNum&gt;5597&lt;/RecNum&gt;&lt;record&gt;&lt;rec-number&gt;5597&lt;/rec-number&gt;&lt;foreign-keys&gt;&lt;key app="EN" db-id="0esa92s5w9e0pvea02sxfd0j0xpaweezveae" timestamp="1491701297"&gt;5597&lt;/key&gt;&lt;/foreign-keys&gt;&lt;ref-type name="Journal Article"&gt;17&lt;/ref-type&gt;&lt;contributors&gt;&lt;authors&gt;&lt;author&gt;Ford, Dee Walker&lt;/author&gt;&lt;author&gt;Koch, Kathryn A.&lt;/author&gt;&lt;author&gt;Ray, Daniel E.&lt;/author&gt;&lt;author&gt;Selecky, Paul A.&lt;/author&gt;&lt;/authors&gt;&lt;/contributors&gt;&lt;titles&gt;&lt;title&gt;Palliative and End-of-Life Care in Lung Cancer: Diagnosis and Management of Lung Cancer, 3rd ed: American College of Chest Physicians Evidence-Based Clinical Practice Guidelines&lt;/title&gt;&lt;secondary-title&gt;Chest&lt;/secondary-title&gt;&lt;/titles&gt;&lt;periodical&gt;&lt;full-title&gt;CHEST&lt;/full-title&gt;&lt;/periodical&gt;&lt;pages&gt;e498S-e512S&lt;/pages&gt;&lt;volume&gt;143&lt;/volume&gt;&lt;number&gt;5, Supplement&lt;/number&gt;&lt;dates&gt;&lt;year&gt;2013&lt;/year&gt;&lt;pub-dates&gt;&lt;date&gt;5//&lt;/date&gt;&lt;/pub-dates&gt;&lt;/dates&gt;&lt;isbn&gt;0012-3692&lt;/isbn&gt;&lt;urls&gt;&lt;related-urls&gt;&lt;url&gt;http://www.sciencedirect.com/science/article/pii/S0012369213603062&lt;/url&gt;&lt;/related-urls&gt;&lt;/urls&gt;&lt;electronic-resource-num&gt;http://doi.org/10.1378/chest.12-2367&lt;/electronic-resource-num&gt;&lt;/record&gt;&lt;/Cite&gt;&lt;/EndNote&gt;</w:instrText>
      </w:r>
      <w:r w:rsidR="00EC0B1D" w:rsidRPr="00093E34">
        <w:fldChar w:fldCharType="separate"/>
      </w:r>
      <w:r w:rsidR="00F6113A">
        <w:rPr>
          <w:noProof/>
        </w:rPr>
        <w:t>(</w:t>
      </w:r>
      <w:hyperlink w:anchor="_ENREF_17" w:tooltip="NICE, 2005 #5569" w:history="1">
        <w:r w:rsidR="0064728E">
          <w:rPr>
            <w:noProof/>
          </w:rPr>
          <w:t>17</w:t>
        </w:r>
      </w:hyperlink>
      <w:r w:rsidR="00F6113A">
        <w:rPr>
          <w:noProof/>
        </w:rPr>
        <w:t xml:space="preserve">, </w:t>
      </w:r>
      <w:hyperlink w:anchor="_ENREF_18" w:tooltip="Ford, 2013 #5597" w:history="1">
        <w:r w:rsidR="0064728E">
          <w:rPr>
            <w:noProof/>
          </w:rPr>
          <w:t>18</w:t>
        </w:r>
      </w:hyperlink>
      <w:r w:rsidR="00F6113A">
        <w:rPr>
          <w:noProof/>
        </w:rPr>
        <w:t>)</w:t>
      </w:r>
      <w:r w:rsidR="00EC0B1D" w:rsidRPr="00093E34">
        <w:fldChar w:fldCharType="end"/>
      </w:r>
      <w:r w:rsidR="00EC0B1D">
        <w:t>. This approach reinforces the model that integrates palliative with curative care, rather than an abrupt transition</w:t>
      </w:r>
      <w:r w:rsidR="00572C92">
        <w:t xml:space="preserve"> from chronic to end of life care</w:t>
      </w:r>
      <w:r w:rsidR="00EC0B1D">
        <w:t xml:space="preserve"> </w:t>
      </w:r>
      <w:r w:rsidR="00EC0B1D">
        <w:fldChar w:fldCharType="begin"/>
      </w:r>
      <w:r w:rsidR="00A44A88">
        <w:instrText xml:space="preserve"> ADDIN EN.CITE &lt;EndNote&gt;&lt;Cite&gt;&lt;Author&gt;Hardin&lt;/Author&gt;&lt;Year&gt;2008&lt;/Year&gt;&lt;RecNum&gt;4967&lt;/RecNum&gt;&lt;DisplayText&gt;(69)&lt;/DisplayText&gt;&lt;record&gt;&lt;rec-number&gt;4967&lt;/rec-number&gt;&lt;foreign-keys&gt;&lt;key app="EN" db-id="0esa92s5w9e0pvea02sxfd0j0xpaweezveae" timestamp="1430852049"&gt;4967&lt;/key&gt;&lt;/foreign-keys&gt;&lt;ref-type name="Journal Article"&gt;17&lt;/ref-type&gt;&lt;contributors&gt;&lt;authors&gt;&lt;author&gt;Hardin, Kimberly A.&lt;/author&gt;&lt;author&gt;Meyers, Frederick&lt;/author&gt;&lt;author&gt;Louie, Samuel&lt;/author&gt;&lt;/authors&gt;&lt;/contributors&gt;&lt;titles&gt;&lt;title&gt;Integrating Palliative Care in Severe Chronic Obstructive Lung Disease&lt;/title&gt;&lt;secondary-title&gt;COPD: Journal of Chronic Obstructive Pulmonary Disease&lt;/secondary-title&gt;&lt;/titles&gt;&lt;periodical&gt;&lt;full-title&gt;COPD: Journal of Chronic Obstructive Pulmonary Disease&lt;/full-title&gt;&lt;/periodical&gt;&lt;pages&gt;207-220&lt;/pages&gt;&lt;volume&gt;5&lt;/volume&gt;&lt;number&gt;4&lt;/number&gt;&lt;keywords&gt;&lt;keyword&gt;OBSTRUCTIVE lung diseases&lt;/keyword&gt;&lt;keyword&gt;RESEARCH&lt;/keyword&gt;&lt;keyword&gt;OBSTRUCTIVE lung diseases -- Treatment&lt;/keyword&gt;&lt;keyword&gt;PALLIATIVE treatment&lt;/keyword&gt;&lt;keyword&gt;MEDICAL rehabilitation&lt;/keyword&gt;&lt;keyword&gt;TERMINAL care&lt;/keyword&gt;&lt;keyword&gt;QUALITY of life&lt;/keyword&gt;&lt;keyword&gt;COPD&lt;/keyword&gt;&lt;keyword&gt;End-of-life&lt;/keyword&gt;&lt;keyword&gt;End-of-life.&lt;/keyword&gt;&lt;keyword&gt;Palliative Care&lt;/keyword&gt;&lt;keyword&gt;Pulmonary Rehabilitation&lt;/keyword&gt;&lt;/keywords&gt;&lt;dates&gt;&lt;year&gt;2008&lt;/year&gt;&lt;/dates&gt;&lt;isbn&gt;15412555&lt;/isbn&gt;&lt;accession-num&gt;33418845&lt;/accession-num&gt;&lt;work-type&gt;Article&lt;/work-type&gt;&lt;urls&gt;&lt;related-urls&gt;&lt;url&gt;http://search.ebscohost.com/login.aspx?direct=true&amp;amp;db=asx&amp;amp;AN=33418845&amp;amp;site=ehost-live&lt;/url&gt;&lt;/related-urls&gt;&lt;/urls&gt;&lt;electronic-resource-num&gt;10.1080/15412550802237366&lt;/electronic-resource-num&gt;&lt;remote-database-name&gt;asx&lt;/remote-database-name&gt;&lt;remote-database-provider&gt;EBSCOhost&lt;/remote-database-provider&gt;&lt;/record&gt;&lt;/Cite&gt;&lt;/EndNote&gt;</w:instrText>
      </w:r>
      <w:r w:rsidR="00EC0B1D">
        <w:fldChar w:fldCharType="separate"/>
      </w:r>
      <w:r w:rsidR="00A44A88">
        <w:rPr>
          <w:noProof/>
        </w:rPr>
        <w:t>(</w:t>
      </w:r>
      <w:hyperlink w:anchor="_ENREF_69" w:tooltip="Hardin, 2008 #4967" w:history="1">
        <w:r w:rsidR="0064728E">
          <w:rPr>
            <w:noProof/>
          </w:rPr>
          <w:t>69</w:t>
        </w:r>
      </w:hyperlink>
      <w:r w:rsidR="00A44A88">
        <w:rPr>
          <w:noProof/>
        </w:rPr>
        <w:t>)</w:t>
      </w:r>
      <w:r w:rsidR="00EC0B1D">
        <w:fldChar w:fldCharType="end"/>
      </w:r>
      <w:r w:rsidR="00EC0B1D">
        <w:t xml:space="preserve">. </w:t>
      </w:r>
    </w:p>
    <w:p w14:paraId="5873EDC7" w14:textId="2EA88DF3" w:rsidR="00981FB1" w:rsidRDefault="00EC0B1D" w:rsidP="00380660">
      <w:pPr>
        <w:spacing w:line="360" w:lineRule="auto"/>
        <w:jc w:val="both"/>
      </w:pPr>
      <w:r>
        <w:t>The d</w:t>
      </w:r>
      <w:r w:rsidR="008C1AA8">
        <w:t xml:space="preserve">ifficulties in prognosticating </w:t>
      </w:r>
      <w:r>
        <w:t xml:space="preserve">with accuracy </w:t>
      </w:r>
      <w:r w:rsidR="008C1AA8">
        <w:t>in life-limiting illnesses, especially in COPD, affects the start of palliative care</w:t>
      </w:r>
      <w:r w:rsidR="00444F8B">
        <w:t xml:space="preserve"> and </w:t>
      </w:r>
      <w:r w:rsidR="008C1AA8">
        <w:t xml:space="preserve">emphasises the need </w:t>
      </w:r>
      <w:r>
        <w:t>to</w:t>
      </w:r>
      <w:r w:rsidR="008C1AA8">
        <w:t xml:space="preserve"> support clinicians in recognizing when patient</w:t>
      </w:r>
      <w:r>
        <w:t>s</w:t>
      </w:r>
      <w:r w:rsidR="008C1AA8">
        <w:t xml:space="preserve"> are approaching the end of life </w:t>
      </w:r>
      <w:r w:rsidR="008C1AA8">
        <w:fldChar w:fldCharType="begin">
          <w:fldData xml:space="preserve">PEVuZE5vdGU+PENpdGU+PEF1dGhvcj5TaGlwbWFuPC9BdXRob3I+PFllYXI+MjAwODwvWWVhcj48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</w:fldData>
        </w:fldChar>
      </w:r>
      <w:r w:rsidR="00A44A88">
        <w:instrText xml:space="preserve"> ADDIN EN.CITE </w:instrText>
      </w:r>
      <w:r w:rsidR="00A44A88">
        <w:fldChar w:fldCharType="begin">
          <w:fldData xml:space="preserve">PEVuZE5vdGU+PENpdGU+PEF1dGhvcj5TaGlwbWFuPC9BdXRob3I+PFllYXI+MjAwODwvWWVhcj48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</w:fldData>
        </w:fldChar>
      </w:r>
      <w:r w:rsidR="00A44A88">
        <w:instrText xml:space="preserve"> ADDIN EN.CITE.DATA </w:instrText>
      </w:r>
      <w:r w:rsidR="00A44A88">
        <w:fldChar w:fldCharType="end"/>
      </w:r>
      <w:r w:rsidR="008C1AA8">
        <w:fldChar w:fldCharType="separate"/>
      </w:r>
      <w:r w:rsidR="00A44A88">
        <w:rPr>
          <w:noProof/>
        </w:rPr>
        <w:t>(</w:t>
      </w:r>
      <w:hyperlink w:anchor="_ENREF_70" w:tooltip="Shipman, 2008 #5872" w:history="1">
        <w:r w:rsidR="0064728E">
          <w:rPr>
            <w:noProof/>
          </w:rPr>
          <w:t>70</w:t>
        </w:r>
      </w:hyperlink>
      <w:r w:rsidR="00A44A88">
        <w:rPr>
          <w:noProof/>
        </w:rPr>
        <w:t xml:space="preserve">, </w:t>
      </w:r>
      <w:hyperlink w:anchor="_ENREF_71" w:tooltip="Goff, 2015 #5706" w:history="1">
        <w:r w:rsidR="0064728E">
          <w:rPr>
            <w:noProof/>
          </w:rPr>
          <w:t>71</w:t>
        </w:r>
      </w:hyperlink>
      <w:r w:rsidR="00A44A88">
        <w:rPr>
          <w:noProof/>
        </w:rPr>
        <w:t>)</w:t>
      </w:r>
      <w:r w:rsidR="008C1AA8">
        <w:fldChar w:fldCharType="end"/>
      </w:r>
      <w:r w:rsidR="008C1AA8">
        <w:t xml:space="preserve">. </w:t>
      </w:r>
      <w:r w:rsidR="00444F8B">
        <w:t>As a consequence, i</w:t>
      </w:r>
      <w:r w:rsidR="008C1AA8">
        <w:t xml:space="preserve">t has been suggested the use of triggers for palliative care discussions, such as a </w:t>
      </w:r>
      <w:r w:rsidR="008C1AA8" w:rsidRPr="00292367">
        <w:t xml:space="preserve">FEV1 </w:t>
      </w:r>
      <w:r w:rsidR="008C1AA8">
        <w:t>of less than 3</w:t>
      </w:r>
      <w:r w:rsidR="008C1AA8" w:rsidRPr="00292367">
        <w:t>0%</w:t>
      </w:r>
      <w:r w:rsidR="008C1AA8">
        <w:t xml:space="preserve">; </w:t>
      </w:r>
      <w:r w:rsidR="00444F8B">
        <w:t>starting long-term oxygen therapy</w:t>
      </w:r>
      <w:r w:rsidR="008C1AA8">
        <w:t xml:space="preserve">; </w:t>
      </w:r>
      <w:r w:rsidR="008C1AA8" w:rsidRPr="00E35C85">
        <w:t>the need for ventilation</w:t>
      </w:r>
      <w:r w:rsidR="008C1AA8">
        <w:t>;</w:t>
      </w:r>
      <w:r w:rsidR="008C1AA8" w:rsidRPr="00E35C85">
        <w:t xml:space="preserve"> </w:t>
      </w:r>
      <w:r w:rsidR="008C1AA8" w:rsidRPr="0086570D">
        <w:t xml:space="preserve">or </w:t>
      </w:r>
      <w:r w:rsidR="008C1AA8" w:rsidRPr="00E4783D">
        <w:t>recent</w:t>
      </w:r>
      <w:r w:rsidR="008C1AA8">
        <w:t xml:space="preserve"> </w:t>
      </w:r>
      <w:r w:rsidR="008C1AA8" w:rsidRPr="00E4783D">
        <w:t xml:space="preserve">hospital admission </w:t>
      </w:r>
      <w:r w:rsidR="008C1AA8">
        <w:fldChar w:fldCharType="begin">
          <w:fldData xml:space="preserve">PEVuZE5vdGU+PENpdGU+PEF1dGhvcj5DdXJ0aXM8L0F1dGhvcj48WWVhcj4yMDA4PC9ZZWFyPjxS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Nzk2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==
</w:fldData>
        </w:fldChar>
      </w:r>
      <w:r w:rsidR="00A44A88">
        <w:instrText xml:space="preserve"> ADDIN EN.CITE </w:instrText>
      </w:r>
      <w:r w:rsidR="00A44A88">
        <w:fldChar w:fldCharType="begin">
          <w:fldData xml:space="preserve">PEVuZE5vdGU+PENpdGU+PEF1dGhvcj5DdXJ0aXM8L0F1dGhvcj48WWVhcj4yMDA4PC9ZZWFyPjxS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==
</w:fldData>
        </w:fldChar>
      </w:r>
      <w:r w:rsidR="00A44A88">
        <w:instrText xml:space="preserve"> ADDIN EN.CITE.DATA </w:instrText>
      </w:r>
      <w:r w:rsidR="00A44A88">
        <w:fldChar w:fldCharType="end"/>
      </w:r>
      <w:r w:rsidR="008C1AA8">
        <w:fldChar w:fldCharType="separate"/>
      </w:r>
      <w:r w:rsidR="00A44A88">
        <w:rPr>
          <w:noProof/>
        </w:rPr>
        <w:t>(</w:t>
      </w:r>
      <w:hyperlink w:anchor="_ENREF_8" w:tooltip="Curtis, 2008 #2295" w:history="1">
        <w:r w:rsidR="0064728E">
          <w:rPr>
            <w:noProof/>
          </w:rPr>
          <w:t>8</w:t>
        </w:r>
      </w:hyperlink>
      <w:r w:rsidR="00A44A88">
        <w:rPr>
          <w:noProof/>
        </w:rPr>
        <w:t xml:space="preserve">, </w:t>
      </w:r>
      <w:hyperlink w:anchor="_ENREF_72" w:tooltip="Halliwell, 2004 #2375" w:history="1">
        <w:r w:rsidR="0064728E">
          <w:rPr>
            <w:noProof/>
          </w:rPr>
          <w:t>72</w:t>
        </w:r>
      </w:hyperlink>
      <w:r w:rsidR="00A44A88">
        <w:rPr>
          <w:noProof/>
        </w:rPr>
        <w:t>)</w:t>
      </w:r>
      <w:r w:rsidR="008C1AA8">
        <w:fldChar w:fldCharType="end"/>
      </w:r>
      <w:r w:rsidR="008C1AA8">
        <w:t xml:space="preserve">. </w:t>
      </w:r>
      <w:r>
        <w:t xml:space="preserve">Whilst, these triggers may be useful in identifying patients with advanced disease, they also lack prognostic accuracy. Tools and indexes have </w:t>
      </w:r>
      <w:r w:rsidR="00444F8B">
        <w:t xml:space="preserve">also </w:t>
      </w:r>
      <w:r>
        <w:t>been developed to increase the predicting reliability of the</w:t>
      </w:r>
      <w:r w:rsidR="00196AF8">
        <w:t>se</w:t>
      </w:r>
      <w:r>
        <w:t xml:space="preserve"> triggers, such as</w:t>
      </w:r>
      <w:r w:rsidR="00444F8B">
        <w:t xml:space="preserve"> the</w:t>
      </w:r>
      <w:r>
        <w:t xml:space="preserve"> BODE and DOSE scores, </w:t>
      </w:r>
      <w:r w:rsidR="00444F8B">
        <w:t xml:space="preserve">however they </w:t>
      </w:r>
      <w:r w:rsidR="00196AF8">
        <w:t xml:space="preserve">have </w:t>
      </w:r>
      <w:r w:rsidR="00444F8B">
        <w:t>also</w:t>
      </w:r>
      <w:r w:rsidR="00196AF8">
        <w:t xml:space="preserve"> been </w:t>
      </w:r>
      <w:r w:rsidR="00444F8B">
        <w:t>ineffective</w:t>
      </w:r>
      <w:r w:rsidR="00196AF8">
        <w:t xml:space="preserve"> </w:t>
      </w:r>
      <w:r w:rsidR="00196AF8">
        <w:fldChar w:fldCharType="begin">
          <w:fldData xml:space="preserve">PEVuZE5vdGU+PENpdGU+PEF1dGhvcj5TdW5kaDwvQXV0aG9yPjxZZWFyPjIwMTI8L1llYXI+PFJl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</w:fldData>
        </w:fldChar>
      </w:r>
      <w:r w:rsidR="00A44A88">
        <w:instrText xml:space="preserve"> ADDIN EN.CITE </w:instrText>
      </w:r>
      <w:r w:rsidR="00A44A88">
        <w:fldChar w:fldCharType="begin">
          <w:fldData xml:space="preserve">PEVuZE5vdGU+PENpdGU+PEF1dGhvcj5TdW5kaDwvQXV0aG9yPjxZZWFyPjIwMTI8L1llYXI+PFJl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</w:fldData>
        </w:fldChar>
      </w:r>
      <w:r w:rsidR="00A44A88">
        <w:instrText xml:space="preserve"> ADDIN EN.CITE.DATA </w:instrText>
      </w:r>
      <w:r w:rsidR="00A44A88">
        <w:fldChar w:fldCharType="end"/>
      </w:r>
      <w:r w:rsidR="00196AF8">
        <w:fldChar w:fldCharType="separate"/>
      </w:r>
      <w:r w:rsidR="00A44A88">
        <w:rPr>
          <w:noProof/>
        </w:rPr>
        <w:t>(</w:t>
      </w:r>
      <w:hyperlink w:anchor="_ENREF_73" w:tooltip="Sundh, 2012 #1531" w:history="1">
        <w:r w:rsidR="0064728E">
          <w:rPr>
            <w:noProof/>
          </w:rPr>
          <w:t>73</w:t>
        </w:r>
      </w:hyperlink>
      <w:r w:rsidR="00A44A88">
        <w:rPr>
          <w:noProof/>
        </w:rPr>
        <w:t xml:space="preserve">, </w:t>
      </w:r>
      <w:hyperlink w:anchor="_ENREF_74" w:tooltip="Powrie, 2004 #5899" w:history="1">
        <w:r w:rsidR="0064728E">
          <w:rPr>
            <w:noProof/>
          </w:rPr>
          <w:t>74</w:t>
        </w:r>
      </w:hyperlink>
      <w:r w:rsidR="00A44A88">
        <w:rPr>
          <w:noProof/>
        </w:rPr>
        <w:t>)</w:t>
      </w:r>
      <w:r w:rsidR="00196AF8">
        <w:fldChar w:fldCharType="end"/>
      </w:r>
      <w:r>
        <w:t xml:space="preserve">. Since, over half </w:t>
      </w:r>
      <w:r w:rsidRPr="00C07005">
        <w:t>of</w:t>
      </w:r>
      <w:r>
        <w:t xml:space="preserve"> patients studied </w:t>
      </w:r>
      <w:r w:rsidRPr="00C07005">
        <w:t xml:space="preserve">with the highest BODE score were still alive </w:t>
      </w:r>
      <w:r>
        <w:t>after</w:t>
      </w:r>
      <w:r w:rsidRPr="00C07005">
        <w:t xml:space="preserve"> 3 years </w:t>
      </w:r>
      <w:r w:rsidRPr="00C07005">
        <w:fldChar w:fldCharType="begin">
          <w:fldData xml:space="preserve">PEVuZE5vdGU+PENpdGU+PEF1dGhvcj5Fc3RlYmFuPC9BdXRob3I+PFllYXI+MjAxMDwvWWVhcj48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</w:fldData>
        </w:fldChar>
      </w:r>
      <w:r w:rsidR="00A44A88">
        <w:instrText xml:space="preserve"> ADDIN EN.CITE </w:instrText>
      </w:r>
      <w:r w:rsidR="00A44A88">
        <w:fldChar w:fldCharType="begin">
          <w:fldData xml:space="preserve">PEVuZE5vdGU+PENpdGU+PEF1dGhvcj5Fc3RlYmFuPC9BdXRob3I+PFllYXI+MjAxMDwvWWVhcj48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</w:fldData>
        </w:fldChar>
      </w:r>
      <w:r w:rsidR="00A44A88">
        <w:instrText xml:space="preserve"> ADDIN EN.CITE.DATA </w:instrText>
      </w:r>
      <w:r w:rsidR="00A44A88">
        <w:fldChar w:fldCharType="end"/>
      </w:r>
      <w:r w:rsidRPr="00C07005">
        <w:fldChar w:fldCharType="separate"/>
      </w:r>
      <w:r w:rsidR="00A44A88">
        <w:rPr>
          <w:noProof/>
        </w:rPr>
        <w:t>(</w:t>
      </w:r>
      <w:hyperlink w:anchor="_ENREF_75" w:tooltip="Esteban, 2010 #1555" w:history="1">
        <w:r w:rsidR="0064728E">
          <w:rPr>
            <w:noProof/>
          </w:rPr>
          <w:t>75</w:t>
        </w:r>
      </w:hyperlink>
      <w:r w:rsidR="00A44A88">
        <w:rPr>
          <w:noProof/>
        </w:rPr>
        <w:t>)</w:t>
      </w:r>
      <w:r w:rsidRPr="00C07005">
        <w:fldChar w:fldCharType="end"/>
      </w:r>
      <w:r w:rsidRPr="00C07005">
        <w:t>.</w:t>
      </w:r>
      <w:r>
        <w:t xml:space="preserve"> </w:t>
      </w:r>
      <w:r w:rsidR="00196AF8">
        <w:t xml:space="preserve">The lack of prognostic accuracy seems to be a contributing factor for the lack of palliative care delivery </w:t>
      </w:r>
      <w:r w:rsidR="00196AF8">
        <w:fldChar w:fldCharType="begin">
          <w:fldData xml:space="preserve">PEVuZE5vdGU+PENpdGU+PEF1dGhvcj5TaGlwbWFuPC9BdXRob3I+PFllYXI+MjAwODwvWWVhcj48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</w:fldData>
        </w:fldChar>
      </w:r>
      <w:r w:rsidR="00A44A88">
        <w:instrText xml:space="preserve"> ADDIN EN.CITE </w:instrText>
      </w:r>
      <w:r w:rsidR="00A44A88">
        <w:fldChar w:fldCharType="begin">
          <w:fldData xml:space="preserve">PEVuZE5vdGU+PENpdGU+PEF1dGhvcj5TaGlwbWFuPC9BdXRob3I+PFllYXI+MjAwODwvWWVhcj48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</w:fldData>
        </w:fldChar>
      </w:r>
      <w:r w:rsidR="00A44A88">
        <w:instrText xml:space="preserve"> ADDIN EN.CITE.DATA </w:instrText>
      </w:r>
      <w:r w:rsidR="00A44A88">
        <w:fldChar w:fldCharType="end"/>
      </w:r>
      <w:r w:rsidR="00196AF8">
        <w:fldChar w:fldCharType="separate"/>
      </w:r>
      <w:r w:rsidR="00A44A88">
        <w:rPr>
          <w:noProof/>
        </w:rPr>
        <w:t>(</w:t>
      </w:r>
      <w:hyperlink w:anchor="_ENREF_70" w:tooltip="Shipman, 2008 #5872" w:history="1">
        <w:r w:rsidR="0064728E">
          <w:rPr>
            <w:noProof/>
          </w:rPr>
          <w:t>70</w:t>
        </w:r>
      </w:hyperlink>
      <w:r w:rsidR="00A44A88">
        <w:rPr>
          <w:noProof/>
        </w:rPr>
        <w:t xml:space="preserve">, </w:t>
      </w:r>
      <w:hyperlink w:anchor="_ENREF_71" w:tooltip="Goff, 2015 #5706" w:history="1">
        <w:r w:rsidR="0064728E">
          <w:rPr>
            <w:noProof/>
          </w:rPr>
          <w:t>71</w:t>
        </w:r>
      </w:hyperlink>
      <w:r w:rsidR="00A44A88">
        <w:rPr>
          <w:noProof/>
        </w:rPr>
        <w:t>)</w:t>
      </w:r>
      <w:r w:rsidR="00196AF8">
        <w:fldChar w:fldCharType="end"/>
      </w:r>
      <w:r w:rsidR="00196AF8">
        <w:t xml:space="preserve">, therefore a holistic and coordinated approach towards palliative care may be required. Moreover, to reduce the impact of prognosis uncertainty and increase patient support, a </w:t>
      </w:r>
      <w:r w:rsidR="00040649">
        <w:t xml:space="preserve"> change in current model of care, where </w:t>
      </w:r>
      <w:r w:rsidR="00E74031">
        <w:t>palliative care is integrated in</w:t>
      </w:r>
      <w:r w:rsidR="00BE237F">
        <w:t>to</w:t>
      </w:r>
      <w:r w:rsidR="00E74031">
        <w:t xml:space="preserve"> COPD care from diagnosis, </w:t>
      </w:r>
      <w:r w:rsidR="00196AF8">
        <w:t>is required</w:t>
      </w:r>
      <w:r w:rsidR="00E74031">
        <w:t xml:space="preserve"> </w:t>
      </w:r>
      <w:r w:rsidR="00E74031">
        <w:fldChar w:fldCharType="begin">
          <w:fldData xml:space="preserve">PEVuZE5vdGU+PENpdGU+PEF1dGhvcj5kZW4gSGVyZGVyLXZhbiBkZXIgRWVyZGVuPC9BdXRob3I+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</w:fldData>
        </w:fldChar>
      </w:r>
      <w:r w:rsidR="00A44A88">
        <w:instrText xml:space="preserve"> ADDIN EN.CITE </w:instrText>
      </w:r>
      <w:r w:rsidR="00A44A88">
        <w:fldChar w:fldCharType="begin">
          <w:fldData xml:space="preserve">PEVuZE5vdGU+PENpdGU+PEF1dGhvcj5kZW4gSGVyZGVyLXZhbiBkZXIgRWVyZGVuPC9BdXRob3I+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</w:fldData>
        </w:fldChar>
      </w:r>
      <w:r w:rsidR="00A44A88">
        <w:instrText xml:space="preserve"> ADDIN EN.CITE.DATA </w:instrText>
      </w:r>
      <w:r w:rsidR="00A44A88">
        <w:fldChar w:fldCharType="end"/>
      </w:r>
      <w:r w:rsidR="00E74031">
        <w:fldChar w:fldCharType="separate"/>
      </w:r>
      <w:r w:rsidR="00A44A88">
        <w:rPr>
          <w:noProof/>
        </w:rPr>
        <w:t>(</w:t>
      </w:r>
      <w:hyperlink w:anchor="_ENREF_76" w:tooltip="den Herder-van der Eerden, 2017 #5879" w:history="1">
        <w:r w:rsidR="0064728E">
          <w:rPr>
            <w:noProof/>
          </w:rPr>
          <w:t>76-78</w:t>
        </w:r>
      </w:hyperlink>
      <w:r w:rsidR="00A44A88">
        <w:rPr>
          <w:noProof/>
        </w:rPr>
        <w:t>)</w:t>
      </w:r>
      <w:r w:rsidR="00E74031">
        <w:fldChar w:fldCharType="end"/>
      </w:r>
      <w:r w:rsidR="00E74031">
        <w:t>.</w:t>
      </w:r>
      <w:r w:rsidR="00572C92">
        <w:t xml:space="preserve"> </w:t>
      </w:r>
      <w:r w:rsidR="007C2429">
        <w:t xml:space="preserve">The study recruited patients at different stages of their disease trajectory, since it was </w:t>
      </w:r>
      <w:r w:rsidR="00362863">
        <w:t>expected that</w:t>
      </w:r>
      <w:r w:rsidR="00AE7C0B">
        <w:t xml:space="preserve"> the proportion of </w:t>
      </w:r>
      <w:r w:rsidR="00362863">
        <w:t xml:space="preserve">patients </w:t>
      </w:r>
      <w:r w:rsidR="00AE7C0B">
        <w:t xml:space="preserve">that </w:t>
      </w:r>
      <w:r w:rsidR="00362863">
        <w:t>favoured</w:t>
      </w:r>
      <w:r w:rsidR="007C2429">
        <w:t xml:space="preserve"> palliative care discussions increased as their condition progressed</w:t>
      </w:r>
      <w:r w:rsidR="00C23D28">
        <w:t xml:space="preserve"> </w:t>
      </w:r>
      <w:r w:rsidR="00C23D28">
        <w:fldChar w:fldCharType="begin">
          <w:fldData xml:space="preserve">PEVuZE5vdGU+PENpdGU+PEF1dGhvcj5QaW5ub2NrPC9BdXRob3I+PFllYXI+MjAxMTwvWWVhcj48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</w:fldData>
        </w:fldChar>
      </w:r>
      <w:r w:rsidR="00A44A88">
        <w:instrText xml:space="preserve"> ADDIN EN.CITE </w:instrText>
      </w:r>
      <w:r w:rsidR="00A44A88">
        <w:fldChar w:fldCharType="begin">
          <w:fldData xml:space="preserve">PEVuZE5vdGU+PENpdGU+PEF1dGhvcj5QaW5ub2NrPC9BdXRob3I+PFllYXI+MjAxMTwvWWVhcj48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</w:fldData>
        </w:fldChar>
      </w:r>
      <w:r w:rsidR="00A44A88">
        <w:instrText xml:space="preserve"> ADDIN EN.CITE.DATA </w:instrText>
      </w:r>
      <w:r w:rsidR="00A44A88">
        <w:fldChar w:fldCharType="end"/>
      </w:r>
      <w:r w:rsidR="00C23D28">
        <w:fldChar w:fldCharType="separate"/>
      </w:r>
      <w:r w:rsidR="00A44A88">
        <w:rPr>
          <w:noProof/>
        </w:rPr>
        <w:t>(</w:t>
      </w:r>
      <w:hyperlink w:anchor="_ENREF_79" w:tooltip="Pinnock, 2011 #541" w:history="1">
        <w:r w:rsidR="0064728E">
          <w:rPr>
            <w:noProof/>
          </w:rPr>
          <w:t>79</w:t>
        </w:r>
      </w:hyperlink>
      <w:r w:rsidR="00A44A88">
        <w:rPr>
          <w:noProof/>
        </w:rPr>
        <w:t xml:space="preserve">, </w:t>
      </w:r>
      <w:hyperlink w:anchor="_ENREF_80" w:tooltip="Harb, 2017 #5763" w:history="1">
        <w:r w:rsidR="0064728E">
          <w:rPr>
            <w:noProof/>
          </w:rPr>
          <w:t>80</w:t>
        </w:r>
      </w:hyperlink>
      <w:r w:rsidR="00A44A88">
        <w:rPr>
          <w:noProof/>
        </w:rPr>
        <w:t>)</w:t>
      </w:r>
      <w:r w:rsidR="00C23D28">
        <w:fldChar w:fldCharType="end"/>
      </w:r>
      <w:r w:rsidR="007C2429">
        <w:t>. However, this was not the case. Disease severity, symptom and treatment burden seemed to have little im</w:t>
      </w:r>
      <w:r w:rsidR="00AE7C0B">
        <w:t>pact in patients’ preferences. Despite this</w:t>
      </w:r>
      <w:r w:rsidR="00D16B13">
        <w:t>, patients continued to accept all treatment</w:t>
      </w:r>
      <w:r w:rsidR="00AE7C0B">
        <w:t>s as their disease deteriorated and</w:t>
      </w:r>
      <w:r w:rsidR="004677BB">
        <w:t xml:space="preserve"> only declined</w:t>
      </w:r>
      <w:r w:rsidR="00D16B13">
        <w:t xml:space="preserve"> treatments that had little benefit</w:t>
      </w:r>
      <w:r w:rsidR="00AE7C0B">
        <w:t xml:space="preserve"> </w:t>
      </w:r>
      <w:r w:rsidR="00AE7C0B">
        <w:fldChar w:fldCharType="begin">
          <w:fldData xml:space="preserve">PEVuZE5vdGU+PENpdGU+PEF1dGhvcj5IYXJiPC9BdXRob3I+PFllYXI+MjAxNzwvWWVhcj48UmVj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</w:fldData>
        </w:fldChar>
      </w:r>
      <w:r w:rsidR="00A44A88">
        <w:instrText xml:space="preserve"> ADDIN EN.CITE </w:instrText>
      </w:r>
      <w:r w:rsidR="00A44A88">
        <w:fldChar w:fldCharType="begin">
          <w:fldData xml:space="preserve">PEVuZE5vdGU+PENpdGU+PEF1dGhvcj5IYXJiPC9BdXRob3I+PFllYXI+MjAxNzwvWWVhcj48UmVj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</w:fldData>
        </w:fldChar>
      </w:r>
      <w:r w:rsidR="00A44A88">
        <w:instrText xml:space="preserve"> ADDIN EN.CITE.DATA </w:instrText>
      </w:r>
      <w:r w:rsidR="00A44A88">
        <w:fldChar w:fldCharType="end"/>
      </w:r>
      <w:r w:rsidR="00AE7C0B">
        <w:fldChar w:fldCharType="separate"/>
      </w:r>
      <w:r w:rsidR="00A44A88">
        <w:rPr>
          <w:noProof/>
        </w:rPr>
        <w:t>(</w:t>
      </w:r>
      <w:hyperlink w:anchor="_ENREF_80" w:tooltip="Harb, 2017 #5763" w:history="1">
        <w:r w:rsidR="0064728E">
          <w:rPr>
            <w:noProof/>
          </w:rPr>
          <w:t>80</w:t>
        </w:r>
      </w:hyperlink>
      <w:r w:rsidR="00A44A88">
        <w:rPr>
          <w:noProof/>
        </w:rPr>
        <w:t>)</w:t>
      </w:r>
      <w:r w:rsidR="00AE7C0B">
        <w:fldChar w:fldCharType="end"/>
      </w:r>
      <w:r w:rsidR="00D16B13">
        <w:t xml:space="preserve">. </w:t>
      </w:r>
      <w:r w:rsidR="00747D6F">
        <w:t xml:space="preserve">Interestingly, even at the end of life most patients </w:t>
      </w:r>
      <w:r w:rsidR="00C23D28">
        <w:t xml:space="preserve">opted for </w:t>
      </w:r>
      <w:r w:rsidR="00747D6F">
        <w:t xml:space="preserve">aggressive treatments, such as cardiopulmonary resuscitation and ventilation </w:t>
      </w:r>
      <w:r w:rsidR="00747D6F">
        <w:fldChar w:fldCharType="begin"/>
      </w:r>
      <w:r w:rsidR="00A44A88">
        <w:instrText xml:space="preserve"> ADDIN EN.CITE &lt;EndNote&gt;&lt;Cite&gt;&lt;Author&gt;Bereza&lt;/Author&gt;&lt;Year&gt;2015&lt;/Year&gt;&lt;RecNum&gt;5767&lt;/RecNum&gt;&lt;DisplayText&gt;(81)&lt;/DisplayText&gt;&lt;record&gt;&lt;rec-number&gt;5767&lt;/rec-number&gt;&lt;foreign-keys&gt;&lt;key app="EN" db-id="0esa92s5w9e0pvea02sxfd0j0xpaweezveae" timestamp="1552309690"&gt;5767&lt;/key&gt;&lt;/foreign-keys&gt;&lt;ref-type name="Journal Article"&gt;17&lt;/ref-type&gt;&lt;contributors&gt;&lt;authors&gt;&lt;author&gt;Bereza, Basil G.&lt;/author&gt;&lt;author&gt;Troelsgaard Nielsen, Anders&lt;/author&gt;&lt;author&gt;Valgardsson, Sverrir&lt;/author&gt;&lt;author&gt;Hemels, Michiel E. H.&lt;/author&gt;&lt;author&gt;Einarson, Thomas R.&lt;/author&gt;&lt;/authors&gt;&lt;/contributors&gt;&lt;titles&gt;&lt;title&gt;Patient preferences in severe COPD and asthma: a comprehensive literature review&lt;/title&gt;&lt;secondary-title&gt;International journal of chronic obstructive pulmonary disease&lt;/secondary-title&gt;&lt;/titles&gt;&lt;periodical&gt;&lt;full-title&gt;Int J Chron Obstruct Pulmon Dis&lt;/full-title&gt;&lt;abbr-1&gt;International journal of chronic obstructive pulmonary disease&lt;/abbr-1&gt;&lt;/periodical&gt;&lt;pages&gt;739-744&lt;/pages&gt;&lt;volume&gt;10&lt;/volume&gt;&lt;dates&gt;&lt;year&gt;2015&lt;/year&gt;&lt;/dates&gt;&lt;publisher&gt;Dove Medical Press&lt;/publisher&gt;&lt;isbn&gt;1178-2005&amp;#xD;1176-9106&lt;/isbn&gt;&lt;accession-num&gt;25914530&lt;/accession-num&gt;&lt;urls&gt;&lt;related-urls&gt;&lt;url&gt;https://www.ncbi.nlm.nih.gov/pubmed/25914530&lt;/url&gt;&lt;url&gt;https://www.ncbi.nlm.nih.gov/pmc/PMC4399696/&lt;/url&gt;&lt;/related-urls&gt;&lt;/urls&gt;&lt;electronic-resource-num&gt;10.2147/COPD.S82179&lt;/electronic-resource-num&gt;&lt;remote-database-name&gt;PubMed&lt;/remote-database-name&gt;&lt;/record&gt;&lt;/Cite&gt;&lt;/EndNote&gt;</w:instrText>
      </w:r>
      <w:r w:rsidR="00747D6F">
        <w:fldChar w:fldCharType="separate"/>
      </w:r>
      <w:r w:rsidR="00A44A88">
        <w:rPr>
          <w:noProof/>
        </w:rPr>
        <w:t>(</w:t>
      </w:r>
      <w:hyperlink w:anchor="_ENREF_81" w:tooltip="Bereza, 2015 #5767" w:history="1">
        <w:r w:rsidR="0064728E">
          <w:rPr>
            <w:noProof/>
          </w:rPr>
          <w:t>81</w:t>
        </w:r>
      </w:hyperlink>
      <w:r w:rsidR="00A44A88">
        <w:rPr>
          <w:noProof/>
        </w:rPr>
        <w:t>)</w:t>
      </w:r>
      <w:r w:rsidR="00747D6F">
        <w:fldChar w:fldCharType="end"/>
      </w:r>
      <w:r w:rsidR="00747D6F">
        <w:t>.</w:t>
      </w:r>
      <w:r w:rsidR="00572C92">
        <w:t xml:space="preserve"> This seems to be related to</w:t>
      </w:r>
      <w:r w:rsidR="00AF5D9D">
        <w:t xml:space="preserve"> patients’ limited understanding of their condition, especially about the life-limiting character of COPD </w:t>
      </w:r>
      <w:r w:rsidR="001C7291">
        <w:t xml:space="preserve">and the viability of treatments </w:t>
      </w:r>
      <w:r w:rsidR="00AF5D9D">
        <w:fldChar w:fldCharType="begin"/>
      </w:r>
      <w:r w:rsidR="00A44A88">
        <w:instrText xml:space="preserve"> ADDIN EN.CITE &lt;EndNote&gt;&lt;Cite&gt;&lt;Author&gt;Gauronskaite&lt;/Author&gt;&lt;Year&gt;2016&lt;/Year&gt;&lt;RecNum&gt;5773&lt;/RecNum&gt;&lt;DisplayText&gt;(54)&lt;/DisplayText&gt;&lt;record&gt;&lt;rec-number&gt;5773&lt;/rec-number&gt;&lt;foreign-keys&gt;&lt;key app="EN" db-id="0esa92s5w9e0pvea02sxfd0j0xpaweezveae" timestamp="1552949606"&gt;5773&lt;/key&gt;&lt;/foreign-keys&gt;&lt;ref-type name="Journal Article"&gt;17&lt;/ref-type&gt;&lt;contributors&gt;&lt;authors&gt;&lt;author&gt;Gauronskaite, Rasa&lt;/author&gt;&lt;author&gt;Zemnickiene, Silvija&lt;/author&gt;&lt;author&gt;Liustrickyte, Irina&lt;/author&gt;&lt;author&gt;Poceviciute, Dalia&lt;/author&gt;&lt;author&gt;Danila, Edvardas&lt;/author&gt;&lt;author&gt;Kibarskyte, Ruta&lt;/author&gt;&lt;/authors&gt;&lt;/contributors&gt;&lt;titles&gt;&lt;title&gt;How COPD patients understand their disease and what are their future expectations?&lt;/title&gt;&lt;secondary-title&gt;European Respiratory Journal&lt;/secondary-title&gt;&lt;/titles&gt;&lt;periodical&gt;&lt;full-title&gt;European Respiratory Journal&lt;/full-title&gt;&lt;/periodical&gt;&lt;pages&gt;PA4342&lt;/pages&gt;&lt;volume&gt;48&lt;/volume&gt;&lt;number&gt;suppl 60&lt;/number&gt;&lt;dates&gt;&lt;year&gt;2016&lt;/year&gt;&lt;/dates&gt;&lt;urls&gt;&lt;/urls&gt;&lt;electronic-resource-num&gt;10.1183/13993003.congress-2016.PA4342&lt;/electronic-resource-num&gt;&lt;/record&gt;&lt;/Cite&gt;&lt;/EndNote&gt;</w:instrText>
      </w:r>
      <w:r w:rsidR="00AF5D9D">
        <w:fldChar w:fldCharType="separate"/>
      </w:r>
      <w:r w:rsidR="00A44A88">
        <w:rPr>
          <w:noProof/>
        </w:rPr>
        <w:t>(</w:t>
      </w:r>
      <w:hyperlink w:anchor="_ENREF_54" w:tooltip="Gauronskaite, 2016 #5773" w:history="1">
        <w:r w:rsidR="0064728E">
          <w:rPr>
            <w:noProof/>
          </w:rPr>
          <w:t>54</w:t>
        </w:r>
      </w:hyperlink>
      <w:r w:rsidR="00A44A88">
        <w:rPr>
          <w:noProof/>
        </w:rPr>
        <w:t>)</w:t>
      </w:r>
      <w:r w:rsidR="00AF5D9D">
        <w:fldChar w:fldCharType="end"/>
      </w:r>
      <w:r w:rsidR="00AF5D9D">
        <w:t xml:space="preserve">. </w:t>
      </w:r>
    </w:p>
    <w:p w14:paraId="5A2CF973" w14:textId="77777777" w:rsidR="007506F7" w:rsidRPr="001458F5" w:rsidRDefault="007506F7" w:rsidP="00CA038D">
      <w:pPr>
        <w:pStyle w:val="Heading2"/>
        <w:spacing w:before="0" w:after="200" w:line="360" w:lineRule="auto"/>
        <w:jc w:val="both"/>
        <w:rPr>
          <w:rFonts w:asciiTheme="minorHAnsi" w:hAnsiTheme="minorHAnsi"/>
          <w:b w:val="0"/>
          <w:i/>
        </w:rPr>
      </w:pPr>
      <w:r w:rsidRPr="001458F5">
        <w:rPr>
          <w:rFonts w:asciiTheme="minorHAnsi" w:hAnsiTheme="minorHAnsi"/>
          <w:b w:val="0"/>
          <w:i/>
        </w:rPr>
        <w:lastRenderedPageBreak/>
        <w:t>Strengths and Limitations</w:t>
      </w:r>
      <w:bookmarkEnd w:id="8"/>
    </w:p>
    <w:p w14:paraId="7A6E2AA9" w14:textId="47D9D858" w:rsidR="000D3F30" w:rsidRDefault="000F1613" w:rsidP="00A43AAA">
      <w:pPr>
        <w:spacing w:line="360" w:lineRule="auto"/>
        <w:jc w:val="both"/>
        <w:rPr>
          <w:rFonts w:cstheme="majorBidi"/>
          <w:color w:val="000000" w:themeColor="text1"/>
        </w:rPr>
      </w:pPr>
      <w:r>
        <w:rPr>
          <w:rFonts w:cstheme="majorBidi"/>
          <w:color w:val="000000" w:themeColor="text1"/>
        </w:rPr>
        <w:t xml:space="preserve">One limitation of the study is that it only includes people with a British and white background. The preferences of this group of COPD patients may not be generalized to </w:t>
      </w:r>
      <w:r w:rsidR="00986499">
        <w:rPr>
          <w:rFonts w:cstheme="majorBidi"/>
          <w:color w:val="000000" w:themeColor="text1"/>
        </w:rPr>
        <w:t xml:space="preserve">people from other ethnic groups or </w:t>
      </w:r>
      <w:r>
        <w:rPr>
          <w:rFonts w:cstheme="majorBidi"/>
          <w:color w:val="000000" w:themeColor="text1"/>
        </w:rPr>
        <w:t xml:space="preserve">countries. Despite this, most findings echo what national and international literature had previously published about palliative care discussions. Another limitation is related to the </w:t>
      </w:r>
      <w:r w:rsidR="00986499">
        <w:rPr>
          <w:rFonts w:cstheme="majorBidi"/>
          <w:color w:val="000000" w:themeColor="text1"/>
        </w:rPr>
        <w:t>Ethics Committee ruling that prevent</w:t>
      </w:r>
      <w:r w:rsidR="00C21B9B">
        <w:rPr>
          <w:rFonts w:cstheme="majorBidi"/>
          <w:color w:val="000000" w:themeColor="text1"/>
        </w:rPr>
        <w:t>ed</w:t>
      </w:r>
      <w:r w:rsidR="009165D8">
        <w:rPr>
          <w:rFonts w:cstheme="majorBidi"/>
          <w:color w:val="000000" w:themeColor="text1"/>
        </w:rPr>
        <w:t xml:space="preserve"> d</w:t>
      </w:r>
      <w:r w:rsidR="00483D48">
        <w:rPr>
          <w:rFonts w:cstheme="majorBidi"/>
          <w:color w:val="000000" w:themeColor="text1"/>
        </w:rPr>
        <w:t>iscuss</w:t>
      </w:r>
      <w:r w:rsidR="00986499">
        <w:rPr>
          <w:rFonts w:cstheme="majorBidi"/>
          <w:color w:val="000000" w:themeColor="text1"/>
        </w:rPr>
        <w:t>ing</w:t>
      </w:r>
      <w:r w:rsidR="00483D48">
        <w:rPr>
          <w:rFonts w:cstheme="majorBidi"/>
          <w:color w:val="000000" w:themeColor="text1"/>
        </w:rPr>
        <w:t xml:space="preserve"> </w:t>
      </w:r>
      <w:r w:rsidR="00DB039F">
        <w:rPr>
          <w:rFonts w:cstheme="majorBidi"/>
          <w:color w:val="000000" w:themeColor="text1"/>
        </w:rPr>
        <w:t>the terms “</w:t>
      </w:r>
      <w:r w:rsidR="00483D48">
        <w:rPr>
          <w:rFonts w:cstheme="majorBidi"/>
          <w:color w:val="000000" w:themeColor="text1"/>
        </w:rPr>
        <w:t>palliative care</w:t>
      </w:r>
      <w:r w:rsidR="00DB039F">
        <w:rPr>
          <w:rFonts w:cstheme="majorBidi"/>
          <w:color w:val="000000" w:themeColor="text1"/>
        </w:rPr>
        <w:t>” and “end of life”</w:t>
      </w:r>
      <w:r w:rsidR="00483D48">
        <w:rPr>
          <w:rFonts w:cstheme="majorBidi"/>
          <w:color w:val="000000" w:themeColor="text1"/>
        </w:rPr>
        <w:t xml:space="preserve"> with </w:t>
      </w:r>
      <w:r w:rsidR="009165D8">
        <w:rPr>
          <w:rFonts w:cstheme="majorBidi"/>
          <w:color w:val="000000" w:themeColor="text1"/>
        </w:rPr>
        <w:t>patients</w:t>
      </w:r>
      <w:r w:rsidR="00483D48">
        <w:rPr>
          <w:rFonts w:cstheme="majorBidi"/>
          <w:color w:val="000000" w:themeColor="text1"/>
        </w:rPr>
        <w:t xml:space="preserve"> with mild and moderate COPD</w:t>
      </w:r>
      <w:r w:rsidR="009165D8">
        <w:rPr>
          <w:rFonts w:cstheme="majorBidi"/>
          <w:color w:val="000000" w:themeColor="text1"/>
        </w:rPr>
        <w:t xml:space="preserve">. </w:t>
      </w:r>
      <w:r w:rsidR="004846AD">
        <w:rPr>
          <w:rFonts w:cstheme="majorBidi"/>
          <w:color w:val="000000" w:themeColor="text1"/>
        </w:rPr>
        <w:t xml:space="preserve">The Ethics committee </w:t>
      </w:r>
      <w:r w:rsidR="00DB039F">
        <w:rPr>
          <w:rFonts w:cstheme="majorBidi"/>
          <w:color w:val="000000" w:themeColor="text1"/>
        </w:rPr>
        <w:t xml:space="preserve">justified this request </w:t>
      </w:r>
      <w:r w:rsidR="00572C92">
        <w:rPr>
          <w:rFonts w:cstheme="majorBidi"/>
          <w:color w:val="000000" w:themeColor="text1"/>
        </w:rPr>
        <w:t>up</w:t>
      </w:r>
      <w:r w:rsidR="00DB039F">
        <w:rPr>
          <w:rFonts w:cstheme="majorBidi"/>
          <w:color w:val="000000" w:themeColor="text1"/>
        </w:rPr>
        <w:t>on the basis that discussing these terms with patients would provoke unnecessary distress to patients</w:t>
      </w:r>
      <w:r w:rsidR="00C21B9B">
        <w:rPr>
          <w:rFonts w:cstheme="majorBidi"/>
          <w:color w:val="000000" w:themeColor="text1"/>
        </w:rPr>
        <w:t xml:space="preserve"> and instead calling it “future care and treatments”</w:t>
      </w:r>
      <w:r w:rsidR="00DB039F">
        <w:rPr>
          <w:rFonts w:cstheme="majorBidi"/>
          <w:color w:val="000000" w:themeColor="text1"/>
        </w:rPr>
        <w:t xml:space="preserve">. </w:t>
      </w:r>
      <w:r w:rsidR="00483D48">
        <w:rPr>
          <w:rFonts w:cstheme="majorBidi"/>
          <w:color w:val="000000" w:themeColor="text1"/>
        </w:rPr>
        <w:t>This</w:t>
      </w:r>
      <w:r w:rsidR="009448C7">
        <w:rPr>
          <w:rFonts w:cstheme="majorBidi"/>
          <w:color w:val="000000" w:themeColor="text1"/>
        </w:rPr>
        <w:t xml:space="preserve"> may have</w:t>
      </w:r>
      <w:r w:rsidR="00483D48">
        <w:rPr>
          <w:rFonts w:cstheme="majorBidi"/>
          <w:color w:val="000000" w:themeColor="text1"/>
        </w:rPr>
        <w:t xml:space="preserve"> resulted </w:t>
      </w:r>
      <w:r w:rsidR="009448C7">
        <w:rPr>
          <w:rFonts w:cstheme="majorBidi"/>
          <w:color w:val="000000" w:themeColor="text1"/>
        </w:rPr>
        <w:t xml:space="preserve">in altered perceptions and preferences for </w:t>
      </w:r>
      <w:r w:rsidR="00483D48">
        <w:rPr>
          <w:rFonts w:cstheme="majorBidi"/>
          <w:color w:val="000000" w:themeColor="text1"/>
        </w:rPr>
        <w:t>discussions</w:t>
      </w:r>
      <w:r w:rsidR="009448C7">
        <w:rPr>
          <w:rFonts w:cstheme="majorBidi"/>
          <w:color w:val="000000" w:themeColor="text1"/>
        </w:rPr>
        <w:t xml:space="preserve"> with clinicians, since </w:t>
      </w:r>
      <w:r w:rsidR="00483D48">
        <w:rPr>
          <w:rFonts w:cstheme="majorBidi"/>
          <w:color w:val="000000" w:themeColor="text1"/>
        </w:rPr>
        <w:t xml:space="preserve">patients with milder COPD may </w:t>
      </w:r>
      <w:r w:rsidR="009448C7">
        <w:rPr>
          <w:rFonts w:cstheme="majorBidi"/>
          <w:color w:val="000000" w:themeColor="text1"/>
        </w:rPr>
        <w:t xml:space="preserve">not </w:t>
      </w:r>
      <w:r w:rsidR="00483D48">
        <w:rPr>
          <w:rFonts w:cstheme="majorBidi"/>
          <w:color w:val="000000" w:themeColor="text1"/>
        </w:rPr>
        <w:t>have fully graspe</w:t>
      </w:r>
      <w:r w:rsidR="009448C7">
        <w:rPr>
          <w:rFonts w:cstheme="majorBidi"/>
          <w:color w:val="000000" w:themeColor="text1"/>
        </w:rPr>
        <w:t>d the content of the discussion</w:t>
      </w:r>
      <w:r w:rsidR="00483D48">
        <w:rPr>
          <w:rFonts w:cstheme="majorBidi"/>
          <w:color w:val="000000" w:themeColor="text1"/>
        </w:rPr>
        <w:t xml:space="preserve">. Despite this, most patients seemed to associate these conversations with end of life conversations, </w:t>
      </w:r>
      <w:r w:rsidR="00986499">
        <w:rPr>
          <w:rFonts w:cstheme="majorBidi"/>
          <w:color w:val="000000" w:themeColor="text1"/>
        </w:rPr>
        <w:t>in the same way as those</w:t>
      </w:r>
      <w:r w:rsidR="00483D48">
        <w:rPr>
          <w:rFonts w:cstheme="majorBidi"/>
          <w:color w:val="000000" w:themeColor="text1"/>
        </w:rPr>
        <w:t xml:space="preserve"> with severe COPD.</w:t>
      </w:r>
      <w:r w:rsidR="00347D13">
        <w:rPr>
          <w:rFonts w:cstheme="majorBidi"/>
          <w:color w:val="000000" w:themeColor="text1"/>
        </w:rPr>
        <w:t xml:space="preserve"> A final limitation was the recruitment of patients with mild  COPD from GP practices and patients with more severe COPD from hospital–based services. </w:t>
      </w:r>
      <w:r w:rsidR="004F504A">
        <w:rPr>
          <w:rFonts w:cstheme="majorBidi"/>
          <w:color w:val="000000" w:themeColor="text1"/>
        </w:rPr>
        <w:t xml:space="preserve">This meant that </w:t>
      </w:r>
      <w:r w:rsidR="00C22EC1">
        <w:rPr>
          <w:rFonts w:cstheme="majorBidi"/>
          <w:color w:val="000000" w:themeColor="text1"/>
        </w:rPr>
        <w:t xml:space="preserve">research </w:t>
      </w:r>
      <w:r w:rsidR="004F504A">
        <w:rPr>
          <w:rFonts w:cstheme="majorBidi"/>
          <w:color w:val="000000" w:themeColor="text1"/>
        </w:rPr>
        <w:t xml:space="preserve">participants were recruited from different sites. </w:t>
      </w:r>
      <w:r w:rsidR="001C7291">
        <w:rPr>
          <w:rFonts w:cstheme="majorBidi"/>
          <w:color w:val="000000" w:themeColor="text1"/>
        </w:rPr>
        <w:t>Patients with mild COPD were recruited from GP practices, rather than hospital settings (principal recruitment site), since these</w:t>
      </w:r>
      <w:r w:rsidR="00C85277">
        <w:rPr>
          <w:rFonts w:cstheme="majorBidi"/>
          <w:color w:val="000000" w:themeColor="text1"/>
        </w:rPr>
        <w:t xml:space="preserve"> </w:t>
      </w:r>
      <w:r w:rsidR="001C7291">
        <w:rPr>
          <w:rFonts w:cstheme="majorBidi"/>
          <w:color w:val="000000" w:themeColor="text1"/>
        </w:rPr>
        <w:t xml:space="preserve"> patients </w:t>
      </w:r>
      <w:r w:rsidR="0011760C">
        <w:rPr>
          <w:rFonts w:cstheme="majorBidi"/>
          <w:color w:val="000000" w:themeColor="text1"/>
        </w:rPr>
        <w:t xml:space="preserve">tend to </w:t>
      </w:r>
      <w:r w:rsidR="00C85277">
        <w:rPr>
          <w:rFonts w:cstheme="majorBidi"/>
          <w:color w:val="000000" w:themeColor="text1"/>
        </w:rPr>
        <w:t xml:space="preserve">use less secondary care services </w:t>
      </w:r>
      <w:r w:rsidR="0064728E">
        <w:rPr>
          <w:rFonts w:cstheme="majorBidi"/>
          <w:color w:val="000000" w:themeColor="text1"/>
        </w:rPr>
        <w:fldChar w:fldCharType="begin">
          <w:fldData xml:space="preserve">PEVuZE5vdGU+PENpdGU+PEF1dGhvcj5Kb2hhbnNzb248L0F1dGhvcj48WWVhcj4yMDE4PC9ZZWFy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</w:fldData>
        </w:fldChar>
      </w:r>
      <w:r w:rsidR="0064728E">
        <w:rPr>
          <w:rFonts w:cstheme="majorBidi"/>
          <w:color w:val="000000" w:themeColor="text1"/>
        </w:rPr>
        <w:instrText xml:space="preserve"> ADDIN EN.CITE </w:instrText>
      </w:r>
      <w:r w:rsidR="0064728E">
        <w:rPr>
          <w:rFonts w:cstheme="majorBidi"/>
          <w:color w:val="000000" w:themeColor="text1"/>
        </w:rPr>
        <w:fldChar w:fldCharType="begin">
          <w:fldData xml:space="preserve">PEVuZE5vdGU+PENpdGU+PEF1dGhvcj5Kb2hhbnNzb248L0F1dGhvcj48WWVhcj4yMDE4PC9ZZWFy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</w:fldData>
        </w:fldChar>
      </w:r>
      <w:r w:rsidR="0064728E">
        <w:rPr>
          <w:rFonts w:cstheme="majorBidi"/>
          <w:color w:val="000000" w:themeColor="text1"/>
        </w:rPr>
        <w:instrText xml:space="preserve"> ADDIN EN.CITE.DATA </w:instrText>
      </w:r>
      <w:r w:rsidR="0064728E">
        <w:rPr>
          <w:rFonts w:cstheme="majorBidi"/>
          <w:color w:val="000000" w:themeColor="text1"/>
        </w:rPr>
      </w:r>
      <w:r w:rsidR="0064728E">
        <w:rPr>
          <w:rFonts w:cstheme="majorBidi"/>
          <w:color w:val="000000" w:themeColor="text1"/>
        </w:rPr>
        <w:fldChar w:fldCharType="end"/>
      </w:r>
      <w:r w:rsidR="0064728E">
        <w:rPr>
          <w:rFonts w:cstheme="majorBidi"/>
          <w:color w:val="000000" w:themeColor="text1"/>
        </w:rPr>
      </w:r>
      <w:r w:rsidR="0064728E">
        <w:rPr>
          <w:rFonts w:cstheme="majorBidi"/>
          <w:color w:val="000000" w:themeColor="text1"/>
        </w:rPr>
        <w:fldChar w:fldCharType="separate"/>
      </w:r>
      <w:r w:rsidR="0064728E">
        <w:rPr>
          <w:rFonts w:cstheme="majorBidi"/>
          <w:noProof/>
          <w:color w:val="000000" w:themeColor="text1"/>
        </w:rPr>
        <w:t>(</w:t>
      </w:r>
      <w:hyperlink w:anchor="_ENREF_82" w:tooltip="Johansson, 2018 #5946" w:history="1">
        <w:r w:rsidR="0064728E">
          <w:rPr>
            <w:rFonts w:cstheme="majorBidi"/>
            <w:noProof/>
            <w:color w:val="000000" w:themeColor="text1"/>
          </w:rPr>
          <w:t>82</w:t>
        </w:r>
      </w:hyperlink>
      <w:r w:rsidR="0064728E">
        <w:rPr>
          <w:rFonts w:cstheme="majorBidi"/>
          <w:noProof/>
          <w:color w:val="000000" w:themeColor="text1"/>
        </w:rPr>
        <w:t>)</w:t>
      </w:r>
      <w:r w:rsidR="0064728E">
        <w:rPr>
          <w:rFonts w:cstheme="majorBidi"/>
          <w:color w:val="000000" w:themeColor="text1"/>
        </w:rPr>
        <w:fldChar w:fldCharType="end"/>
      </w:r>
      <w:r w:rsidR="0064728E">
        <w:rPr>
          <w:rFonts w:cstheme="majorBidi"/>
          <w:color w:val="000000" w:themeColor="text1"/>
        </w:rPr>
        <w:t xml:space="preserve"> </w:t>
      </w:r>
      <w:r w:rsidR="00C85277">
        <w:rPr>
          <w:rFonts w:cstheme="majorBidi"/>
          <w:color w:val="000000" w:themeColor="text1"/>
        </w:rPr>
        <w:t>and the</w:t>
      </w:r>
      <w:r w:rsidR="00EF01E8">
        <w:rPr>
          <w:rFonts w:cstheme="majorBidi"/>
          <w:color w:val="000000" w:themeColor="text1"/>
        </w:rPr>
        <w:t xml:space="preserve">ir recruitment from secondary care would </w:t>
      </w:r>
      <w:r w:rsidR="0068582C">
        <w:rPr>
          <w:rFonts w:cstheme="majorBidi"/>
          <w:color w:val="000000" w:themeColor="text1"/>
        </w:rPr>
        <w:t>extend recruitment period beyond the time limit of this</w:t>
      </w:r>
      <w:r w:rsidR="00C85277">
        <w:rPr>
          <w:rFonts w:cstheme="majorBidi"/>
          <w:color w:val="000000" w:themeColor="text1"/>
        </w:rPr>
        <w:t xml:space="preserve"> study</w:t>
      </w:r>
      <w:r w:rsidR="001C7291">
        <w:rPr>
          <w:rFonts w:cstheme="majorBidi"/>
          <w:color w:val="000000" w:themeColor="text1"/>
        </w:rPr>
        <w:t>. In</w:t>
      </w:r>
      <w:r w:rsidR="00C85277">
        <w:rPr>
          <w:rFonts w:cstheme="majorBidi"/>
          <w:color w:val="000000" w:themeColor="text1"/>
        </w:rPr>
        <w:t xml:space="preserve"> order to</w:t>
      </w:r>
      <w:r w:rsidR="004F504A">
        <w:rPr>
          <w:rFonts w:cstheme="majorBidi"/>
          <w:color w:val="000000" w:themeColor="text1"/>
        </w:rPr>
        <w:t xml:space="preserve"> mitigate against </w:t>
      </w:r>
      <w:r w:rsidR="00C85277">
        <w:rPr>
          <w:rFonts w:cstheme="majorBidi"/>
          <w:color w:val="000000" w:themeColor="text1"/>
        </w:rPr>
        <w:t>recruiting patients from different sites, recruitment only took place in the geographical area covered by the hospital</w:t>
      </w:r>
      <w:r w:rsidR="0064728E">
        <w:rPr>
          <w:rFonts w:cstheme="majorBidi"/>
          <w:color w:val="000000" w:themeColor="text1"/>
        </w:rPr>
        <w:t xml:space="preserve"> trust</w:t>
      </w:r>
      <w:r w:rsidR="0011760C">
        <w:rPr>
          <w:rFonts w:cstheme="majorBidi"/>
          <w:color w:val="000000" w:themeColor="text1"/>
        </w:rPr>
        <w:t>.</w:t>
      </w:r>
      <w:r w:rsidR="004F504A">
        <w:rPr>
          <w:rFonts w:cstheme="majorBidi"/>
          <w:color w:val="000000" w:themeColor="text1"/>
        </w:rPr>
        <w:t xml:space="preserve"> </w:t>
      </w:r>
      <w:r w:rsidR="00440E25">
        <w:rPr>
          <w:rFonts w:cstheme="majorBidi"/>
          <w:color w:val="000000" w:themeColor="text1"/>
        </w:rPr>
        <w:t>Lastly, one of the strengths of this study was the use of IPA principles, which enabled the interpretation of patients’ thoughts using an idiographic approach. This resulted in in-depth understanding of every patients’ thoughts</w:t>
      </w:r>
      <w:r w:rsidR="00DD0352">
        <w:rPr>
          <w:rFonts w:cstheme="majorBidi"/>
          <w:color w:val="000000" w:themeColor="text1"/>
        </w:rPr>
        <w:t xml:space="preserve"> and preferences for conversations</w:t>
      </w:r>
      <w:r w:rsidR="00440E25">
        <w:rPr>
          <w:rFonts w:cstheme="majorBidi"/>
          <w:color w:val="000000" w:themeColor="text1"/>
        </w:rPr>
        <w:t>.</w:t>
      </w:r>
    </w:p>
    <w:p w14:paraId="2A3B03B8" w14:textId="05496D9F" w:rsidR="00C42C22" w:rsidRDefault="00C42C22" w:rsidP="00C42C22">
      <w:pPr>
        <w:spacing w:line="360" w:lineRule="auto"/>
        <w:jc w:val="both"/>
        <w:rPr>
          <w:i/>
        </w:rPr>
      </w:pPr>
      <w:r>
        <w:rPr>
          <w:i/>
        </w:rPr>
        <w:t>Implications for clinical practice</w:t>
      </w:r>
    </w:p>
    <w:p w14:paraId="7E728D85" w14:textId="065BA9E2" w:rsidR="00440E25" w:rsidRPr="009610B2" w:rsidRDefault="00360C15" w:rsidP="00A43AAA">
      <w:pPr>
        <w:spacing w:line="360" w:lineRule="auto"/>
        <w:jc w:val="both"/>
      </w:pPr>
      <w:r>
        <w:t xml:space="preserve">The current model of care, largely impacted by service rationing and prognosis uncertainty, results in most patients delaying discussions or not having the opportunity to discuss their preferences with </w:t>
      </w:r>
      <w:r w:rsidR="00141DD0">
        <w:t xml:space="preserve">a </w:t>
      </w:r>
      <w:r>
        <w:t>clinician. In order reduce the impact of the current model, patients should be offered the opportunity to openly discuss their preferences with clinicians early</w:t>
      </w:r>
      <w:r w:rsidR="006B4D07">
        <w:t xml:space="preserve"> and throughout </w:t>
      </w:r>
      <w:r>
        <w:t xml:space="preserve">their disease trajectory. </w:t>
      </w:r>
      <w:r w:rsidR="006B4D07">
        <w:t>These conversations should be patient-centre and patient-led and focus on their illness</w:t>
      </w:r>
      <w:r w:rsidR="00141DD0">
        <w:t>,</w:t>
      </w:r>
      <w:r w:rsidR="006B4D07">
        <w:t xml:space="preserve"> symptom </w:t>
      </w:r>
      <w:r w:rsidR="00141DD0">
        <w:t xml:space="preserve">and treatment </w:t>
      </w:r>
      <w:r w:rsidR="006B4D07">
        <w:t xml:space="preserve">experience, and their preferences for treatments and care. </w:t>
      </w:r>
      <w:r w:rsidR="0091561A">
        <w:t>E</w:t>
      </w:r>
      <w:r w:rsidR="006B4D07">
        <w:t>arly conversation</w:t>
      </w:r>
      <w:r w:rsidR="00141DD0">
        <w:t>s</w:t>
      </w:r>
      <w:r w:rsidR="006B4D07">
        <w:t xml:space="preserve"> would allow the gradual integration of palliative care into current COPD care. Current COPD management typically focuses on symptom management, but pays little attention to the impact of different treatments in patients’ lives and to their preferences for care.</w:t>
      </w:r>
      <w:r w:rsidR="0032561B">
        <w:t xml:space="preserve"> </w:t>
      </w:r>
      <w:r w:rsidR="00141DD0">
        <w:t>The integration of</w:t>
      </w:r>
      <w:r w:rsidR="0037323E">
        <w:t xml:space="preserve"> </w:t>
      </w:r>
      <w:r w:rsidR="0032561B">
        <w:t>open and early conversations abou</w:t>
      </w:r>
      <w:r w:rsidR="0037323E">
        <w:t xml:space="preserve">t treatments and care into current COPD management </w:t>
      </w:r>
      <w:r w:rsidR="00141DD0">
        <w:t>may</w:t>
      </w:r>
      <w:r w:rsidR="0037323E">
        <w:t xml:space="preserve"> require some degree of service and consultation adjustments.</w:t>
      </w:r>
    </w:p>
    <w:p w14:paraId="1CC56294" w14:textId="77777777" w:rsidR="003E0ABF" w:rsidRPr="00093E34" w:rsidRDefault="003E0ABF" w:rsidP="00A43AAA">
      <w:pPr>
        <w:pStyle w:val="Heading1"/>
        <w:spacing w:before="0" w:after="200" w:line="360" w:lineRule="auto"/>
        <w:jc w:val="both"/>
        <w:rPr>
          <w:rFonts w:asciiTheme="minorHAnsi" w:hAnsiTheme="minorHAnsi"/>
        </w:rPr>
      </w:pPr>
      <w:bookmarkStart w:id="9" w:name="_Toc422148390"/>
      <w:r w:rsidRPr="00093E34">
        <w:rPr>
          <w:rFonts w:asciiTheme="minorHAnsi" w:hAnsiTheme="minorHAnsi"/>
        </w:rPr>
        <w:lastRenderedPageBreak/>
        <w:t>Conclusion</w:t>
      </w:r>
      <w:bookmarkEnd w:id="9"/>
    </w:p>
    <w:p w14:paraId="46A88950" w14:textId="2D9F54F8" w:rsidR="00C55D26" w:rsidRPr="00093E34" w:rsidRDefault="004936CC" w:rsidP="00A43AAA">
      <w:pPr>
        <w:spacing w:line="360" w:lineRule="auto"/>
        <w:jc w:val="both"/>
      </w:pPr>
      <w:bookmarkStart w:id="10" w:name="_Toc422148398"/>
      <w:r>
        <w:t>P</w:t>
      </w:r>
      <w:r w:rsidR="00440E25">
        <w:t>atients prefe</w:t>
      </w:r>
      <w:r w:rsidR="00271E03">
        <w:t>r</w:t>
      </w:r>
      <w:r w:rsidR="00440E25">
        <w:t xml:space="preserve"> </w:t>
      </w:r>
      <w:r w:rsidR="007E5D8F">
        <w:t xml:space="preserve">clinicians with a strong </w:t>
      </w:r>
      <w:r w:rsidR="00440E25">
        <w:t>COPD</w:t>
      </w:r>
      <w:r w:rsidR="007E5D8F">
        <w:t xml:space="preserve"> </w:t>
      </w:r>
      <w:r w:rsidR="00440E25">
        <w:t>knowledge</w:t>
      </w:r>
      <w:r w:rsidR="007E5D8F">
        <w:t>-base</w:t>
      </w:r>
      <w:r w:rsidR="00440E25">
        <w:t xml:space="preserve"> </w:t>
      </w:r>
      <w:r w:rsidR="007E5D8F">
        <w:t>and with whom they have an established relationship to start discussions</w:t>
      </w:r>
      <w:r w:rsidR="007E5D8F" w:rsidRPr="00952CFE">
        <w:t xml:space="preserve"> </w:t>
      </w:r>
      <w:r w:rsidR="007E5D8F">
        <w:t>about palliative care and future treatments, but only</w:t>
      </w:r>
      <w:r w:rsidR="007E5D8F" w:rsidDel="007E5D8F">
        <w:t xml:space="preserve"> </w:t>
      </w:r>
      <w:r w:rsidR="00440E25">
        <w:t xml:space="preserve">once their condition severely deteriorates. </w:t>
      </w:r>
      <w:r w:rsidR="00657560">
        <w:t>Patients’ perceptions about healthcare professionals and services, and about the current format of palliative care discussions result in patients delaying discussions and in preferring them when they have “become unwell</w:t>
      </w:r>
      <w:r w:rsidR="00925E3E">
        <w:t>,</w:t>
      </w:r>
      <w:r w:rsidR="00657560">
        <w:t>”</w:t>
      </w:r>
      <w:r w:rsidR="00925E3E">
        <w:t xml:space="preserve"> </w:t>
      </w:r>
      <w:r w:rsidR="00A34EFF">
        <w:t>typically</w:t>
      </w:r>
      <w:r w:rsidR="00925E3E">
        <w:t xml:space="preserve"> at the end of life.</w:t>
      </w:r>
      <w:r w:rsidR="00657560">
        <w:t xml:space="preserve"> </w:t>
      </w:r>
      <w:r w:rsidR="00D4694E">
        <w:t>P</w:t>
      </w:r>
      <w:r>
        <w:t>references for timing are</w:t>
      </w:r>
      <w:r w:rsidR="007E5D8F">
        <w:t xml:space="preserve"> </w:t>
      </w:r>
      <w:r>
        <w:t xml:space="preserve">largely </w:t>
      </w:r>
      <w:r w:rsidR="007E5D8F">
        <w:t>related to</w:t>
      </w:r>
      <w:r w:rsidR="00197153">
        <w:t xml:space="preserve"> </w:t>
      </w:r>
      <w:r>
        <w:t>constraints in clinical practice, which</w:t>
      </w:r>
      <w:r w:rsidR="00197153">
        <w:t xml:space="preserve"> act as a barrier for early and open discussions between patients and clinicians. E</w:t>
      </w:r>
      <w:r w:rsidR="00952CFE">
        <w:t xml:space="preserve">arly discussions can only be initiated, if the </w:t>
      </w:r>
      <w:r w:rsidR="008D5324">
        <w:t xml:space="preserve">current model of care </w:t>
      </w:r>
      <w:r w:rsidR="00952CFE">
        <w:t xml:space="preserve">shifts from stand-alone conversations </w:t>
      </w:r>
      <w:r w:rsidR="008D5324">
        <w:t>at and about the end of life</w:t>
      </w:r>
      <w:r w:rsidR="007E5D8F">
        <w:t>,</w:t>
      </w:r>
      <w:r w:rsidR="008D5324">
        <w:t xml:space="preserve"> </w:t>
      </w:r>
      <w:r w:rsidR="00952CFE">
        <w:t xml:space="preserve">to regular conversations that allow </w:t>
      </w:r>
      <w:r w:rsidR="008D5324">
        <w:t xml:space="preserve">the </w:t>
      </w:r>
      <w:r w:rsidR="00952CFE">
        <w:t>integration of palliative care</w:t>
      </w:r>
      <w:r w:rsidR="007E5D8F">
        <w:t xml:space="preserve"> at a much earlier stage</w:t>
      </w:r>
      <w:r w:rsidR="00952CFE">
        <w:t xml:space="preserve">. Ongoing research is needed to help determine how palliative care can be integrated effectively and routinely in the care of COPD patients. </w:t>
      </w:r>
      <w:r w:rsidR="00C55D26" w:rsidRPr="00093E34">
        <w:br w:type="page"/>
      </w:r>
    </w:p>
    <w:p w14:paraId="369AA1D0" w14:textId="77777777" w:rsidR="006F2C22" w:rsidRPr="00093E34" w:rsidRDefault="00A8094D" w:rsidP="00A43AAA">
      <w:pPr>
        <w:pStyle w:val="Heading1"/>
        <w:spacing w:before="0" w:after="200" w:line="360" w:lineRule="auto"/>
        <w:rPr>
          <w:rFonts w:asciiTheme="minorHAnsi" w:hAnsiTheme="minorHAnsi"/>
        </w:rPr>
      </w:pPr>
      <w:r w:rsidRPr="00093E34">
        <w:rPr>
          <w:rFonts w:asciiTheme="minorHAnsi" w:hAnsiTheme="minorHAnsi"/>
        </w:rPr>
        <w:lastRenderedPageBreak/>
        <w:t>References</w:t>
      </w:r>
      <w:bookmarkEnd w:id="10"/>
    </w:p>
    <w:p w14:paraId="75B9F31A" w14:textId="77777777" w:rsidR="0064728E" w:rsidRPr="0064728E" w:rsidRDefault="006F2C22" w:rsidP="0064728E">
      <w:pPr>
        <w:pStyle w:val="EndNoteBibliography"/>
        <w:spacing w:after="0"/>
      </w:pPr>
      <w:r w:rsidRPr="00093E34">
        <w:rPr>
          <w:rFonts w:asciiTheme="minorHAnsi" w:hAnsiTheme="minorHAnsi" w:cstheme="majorBidi"/>
          <w:b/>
          <w:bCs/>
          <w:color w:val="000000" w:themeColor="text1"/>
        </w:rPr>
        <w:fldChar w:fldCharType="begin"/>
      </w:r>
      <w:r w:rsidRPr="00093E34">
        <w:rPr>
          <w:rFonts w:asciiTheme="minorHAnsi" w:hAnsiTheme="minorHAnsi" w:cstheme="majorBidi"/>
          <w:b/>
          <w:bCs/>
          <w:color w:val="000000" w:themeColor="text1"/>
        </w:rPr>
        <w:instrText xml:space="preserve"> ADDIN EN.REFLIST </w:instrText>
      </w:r>
      <w:r w:rsidRPr="00093E34">
        <w:rPr>
          <w:rFonts w:asciiTheme="minorHAnsi" w:hAnsiTheme="minorHAnsi" w:cstheme="majorBidi"/>
          <w:b/>
          <w:bCs/>
          <w:color w:val="000000" w:themeColor="text1"/>
        </w:rPr>
        <w:fldChar w:fldCharType="separate"/>
      </w:r>
      <w:bookmarkStart w:id="11" w:name="_ENREF_1"/>
      <w:r w:rsidR="0064728E" w:rsidRPr="0064728E">
        <w:t>1.</w:t>
      </w:r>
      <w:r w:rsidR="0064728E" w:rsidRPr="0064728E">
        <w:tab/>
        <w:t>NICE. Chronic obstructive pulmonary disease - Quality Standard. In: Health Do, editor.: National Institute for Health and Care Excellence; 2011.</w:t>
      </w:r>
      <w:bookmarkEnd w:id="11"/>
    </w:p>
    <w:p w14:paraId="722E5847" w14:textId="77777777" w:rsidR="0064728E" w:rsidRPr="0064728E" w:rsidRDefault="0064728E" w:rsidP="0064728E">
      <w:pPr>
        <w:pStyle w:val="EndNoteBibliography"/>
        <w:spacing w:after="0"/>
      </w:pPr>
      <w:bookmarkStart w:id="12" w:name="_ENREF_2"/>
      <w:r w:rsidRPr="0064728E">
        <w:t>2.</w:t>
      </w:r>
      <w:r w:rsidRPr="0064728E">
        <w:tab/>
        <w:t>Department of Health. An Outcomes Strategy for Chronic Obstructive Pulmonary Disease (COPD) and Asthma in England. In: Health Do, editor.: Department of Health; 2011. p. 56.</w:t>
      </w:r>
      <w:bookmarkEnd w:id="12"/>
    </w:p>
    <w:p w14:paraId="797BE136" w14:textId="77777777" w:rsidR="0064728E" w:rsidRPr="0064728E" w:rsidRDefault="0064728E" w:rsidP="0064728E">
      <w:pPr>
        <w:pStyle w:val="EndNoteBibliography"/>
        <w:spacing w:after="0"/>
      </w:pPr>
      <w:bookmarkStart w:id="13" w:name="_ENREF_3"/>
      <w:r w:rsidRPr="0064728E">
        <w:t>3.</w:t>
      </w:r>
      <w:r w:rsidRPr="0064728E">
        <w:tab/>
        <w:t>Chronic obstructive pulmonary disease (COPD) [press release]. 2017.</w:t>
      </w:r>
      <w:bookmarkEnd w:id="13"/>
    </w:p>
    <w:p w14:paraId="3059ECCE" w14:textId="77777777" w:rsidR="0064728E" w:rsidRPr="0064728E" w:rsidRDefault="0064728E" w:rsidP="0064728E">
      <w:pPr>
        <w:pStyle w:val="EndNoteBibliography"/>
        <w:spacing w:after="0"/>
      </w:pPr>
      <w:bookmarkStart w:id="14" w:name="_ENREF_4"/>
      <w:r w:rsidRPr="0064728E">
        <w:t>4.</w:t>
      </w:r>
      <w:r w:rsidRPr="0064728E">
        <w:tab/>
        <w:t>National Institute for Clinical Excellence. Chronic obstructive pulmonary disease in over 16s: diagnosis and management. NICE guideline (CG101). 2010.</w:t>
      </w:r>
      <w:bookmarkEnd w:id="14"/>
    </w:p>
    <w:p w14:paraId="60FBD2E3" w14:textId="77777777" w:rsidR="0064728E" w:rsidRPr="0064728E" w:rsidRDefault="0064728E" w:rsidP="0064728E">
      <w:pPr>
        <w:pStyle w:val="EndNoteBibliography"/>
        <w:spacing w:after="0"/>
      </w:pPr>
      <w:bookmarkStart w:id="15" w:name="_ENREF_5"/>
      <w:r w:rsidRPr="0064728E">
        <w:t>5.</w:t>
      </w:r>
      <w:r w:rsidRPr="0064728E">
        <w:tab/>
        <w:t>Miravitlles M, Ribera A. Understanding the impact of symptoms on the burden of COPD. Respiratory Research. 2017;18(1):67.</w:t>
      </w:r>
      <w:bookmarkEnd w:id="15"/>
    </w:p>
    <w:p w14:paraId="100886EF" w14:textId="7391441C" w:rsidR="0064728E" w:rsidRPr="0064728E" w:rsidRDefault="0064728E" w:rsidP="0064728E">
      <w:pPr>
        <w:pStyle w:val="EndNoteBibliography"/>
        <w:spacing w:after="0"/>
      </w:pPr>
      <w:bookmarkStart w:id="16" w:name="_ENREF_6"/>
      <w:r w:rsidRPr="0064728E">
        <w:t>6.</w:t>
      </w:r>
      <w:r w:rsidRPr="0064728E">
        <w:tab/>
        <w:t xml:space="preserve">WHO. WHO Definition of Palliative Care: World Health Association; 2016 [Available from: </w:t>
      </w:r>
      <w:hyperlink r:id="rId8" w:history="1">
        <w:r w:rsidRPr="0064728E">
          <w:rPr>
            <w:rStyle w:val="Hyperlink"/>
          </w:rPr>
          <w:t>http://www.who.int/cancer/palliative/definition/en/</w:t>
        </w:r>
      </w:hyperlink>
      <w:r w:rsidRPr="0064728E">
        <w:t>.</w:t>
      </w:r>
      <w:bookmarkEnd w:id="16"/>
    </w:p>
    <w:p w14:paraId="0DE94360" w14:textId="77777777" w:rsidR="0064728E" w:rsidRPr="0064728E" w:rsidRDefault="0064728E" w:rsidP="0064728E">
      <w:pPr>
        <w:pStyle w:val="EndNoteBibliography"/>
        <w:spacing w:after="0"/>
      </w:pPr>
      <w:bookmarkStart w:id="17" w:name="_ENREF_7"/>
      <w:r w:rsidRPr="0064728E">
        <w:t>7.</w:t>
      </w:r>
      <w:r w:rsidRPr="0064728E">
        <w:tab/>
        <w:t>WHO. Palliative care for older people: better practices. Denmark: World Health Organization; 2011.</w:t>
      </w:r>
      <w:bookmarkEnd w:id="17"/>
    </w:p>
    <w:p w14:paraId="4B164B58" w14:textId="77777777" w:rsidR="0064728E" w:rsidRPr="0064728E" w:rsidRDefault="0064728E" w:rsidP="0064728E">
      <w:pPr>
        <w:pStyle w:val="EndNoteBibliography"/>
        <w:spacing w:after="0"/>
      </w:pPr>
      <w:bookmarkStart w:id="18" w:name="_ENREF_8"/>
      <w:r w:rsidRPr="0064728E">
        <w:t>8.</w:t>
      </w:r>
      <w:r w:rsidRPr="0064728E">
        <w:tab/>
        <w:t>Curtis JR. Palliative and end-of-life care for patients with severe COPD. The European respiratory journal. 2008;32(3):796-803.</w:t>
      </w:r>
      <w:bookmarkEnd w:id="18"/>
    </w:p>
    <w:p w14:paraId="18E51159" w14:textId="77777777" w:rsidR="0064728E" w:rsidRPr="0064728E" w:rsidRDefault="0064728E" w:rsidP="0064728E">
      <w:pPr>
        <w:pStyle w:val="EndNoteBibliography"/>
        <w:spacing w:after="0"/>
      </w:pPr>
      <w:bookmarkStart w:id="19" w:name="_ENREF_9"/>
      <w:r w:rsidRPr="0064728E">
        <w:t>9.</w:t>
      </w:r>
      <w:r w:rsidRPr="0064728E">
        <w:tab/>
        <w:t>Gore JM, Brophy CJ, Greenstone MA. How well do we care for patients with end stage chronic obstructive pulmonary disease (COPD)? A comparison of palliative care and quality of life in COPD and lung cancer. Thorax. 2000;55(12):1000-6.</w:t>
      </w:r>
      <w:bookmarkEnd w:id="19"/>
    </w:p>
    <w:p w14:paraId="2AA34642" w14:textId="77777777" w:rsidR="0064728E" w:rsidRPr="0064728E" w:rsidRDefault="0064728E" w:rsidP="0064728E">
      <w:pPr>
        <w:pStyle w:val="EndNoteBibliography"/>
        <w:spacing w:after="0"/>
      </w:pPr>
      <w:bookmarkStart w:id="20" w:name="_ENREF_10"/>
      <w:r w:rsidRPr="0064728E">
        <w:t>10.</w:t>
      </w:r>
      <w:r w:rsidRPr="0064728E">
        <w:tab/>
        <w:t>Curtis J. Palliative care for patients with chronic obstructive pulmonary disease. Respiratory Medicine: COPD Update. 2006;2:86-90.</w:t>
      </w:r>
      <w:bookmarkEnd w:id="20"/>
    </w:p>
    <w:p w14:paraId="03746765" w14:textId="77777777" w:rsidR="0064728E" w:rsidRPr="0064728E" w:rsidRDefault="0064728E" w:rsidP="0064728E">
      <w:pPr>
        <w:pStyle w:val="EndNoteBibliography"/>
        <w:spacing w:after="0"/>
      </w:pPr>
      <w:bookmarkStart w:id="21" w:name="_ENREF_11"/>
      <w:r w:rsidRPr="0064728E">
        <w:t>11.</w:t>
      </w:r>
      <w:r w:rsidRPr="0064728E">
        <w:tab/>
        <w:t>Fitzsimons D, Mullan D, Wilson JS, Conway B, Corcoran B, Dempster M, et al. The challenge of patients' unmet palliative care needs in the final stages of chronic illness. Palliative Medicine. 2007;21(4):313-22.</w:t>
      </w:r>
      <w:bookmarkEnd w:id="21"/>
    </w:p>
    <w:p w14:paraId="23ECE1B3" w14:textId="77777777" w:rsidR="0064728E" w:rsidRPr="0064728E" w:rsidRDefault="0064728E" w:rsidP="0064728E">
      <w:pPr>
        <w:pStyle w:val="EndNoteBibliography"/>
        <w:spacing w:after="0"/>
      </w:pPr>
      <w:bookmarkStart w:id="22" w:name="_ENREF_12"/>
      <w:r w:rsidRPr="0064728E">
        <w:t>12.</w:t>
      </w:r>
      <w:r w:rsidRPr="0064728E">
        <w:tab/>
        <w:t>Gardener AC, Ewing G, Farquhar M. Enabling patients with advanced chronic obstructive pulmonary disease to identify and express their support needs to health care professionals: A qualitative study to develop a tool. Palliat Med. 2019;33(6):663-75.</w:t>
      </w:r>
      <w:bookmarkEnd w:id="22"/>
    </w:p>
    <w:p w14:paraId="65818C6E" w14:textId="77777777" w:rsidR="0064728E" w:rsidRPr="0064728E" w:rsidRDefault="0064728E" w:rsidP="0064728E">
      <w:pPr>
        <w:pStyle w:val="EndNoteBibliography"/>
        <w:spacing w:after="0"/>
      </w:pPr>
      <w:bookmarkStart w:id="23" w:name="_ENREF_13"/>
      <w:r w:rsidRPr="0064728E">
        <w:t>13.</w:t>
      </w:r>
      <w:r w:rsidRPr="0064728E">
        <w:tab/>
        <w:t>Johnston B, Coole C, Jay Narayanasamy M. An end-of-life care nurse service for people with COPD and heart failure: stakeholders' experiences. Int J Palliat Nurs. 2016;22(11):549-59.</w:t>
      </w:r>
      <w:bookmarkEnd w:id="23"/>
    </w:p>
    <w:p w14:paraId="1F35E117" w14:textId="77777777" w:rsidR="0064728E" w:rsidRPr="0064728E" w:rsidRDefault="0064728E" w:rsidP="0064728E">
      <w:pPr>
        <w:pStyle w:val="EndNoteBibliography"/>
        <w:spacing w:after="0"/>
      </w:pPr>
      <w:bookmarkStart w:id="24" w:name="_ENREF_14"/>
      <w:r w:rsidRPr="0064728E">
        <w:t>14.</w:t>
      </w:r>
      <w:r w:rsidRPr="0064728E">
        <w:tab/>
        <w:t>Donnelly WJ. The SUPPORT Project and Improving Care for Seriously III Patients. Jama. 1996;275(16):1228-.</w:t>
      </w:r>
      <w:bookmarkEnd w:id="24"/>
    </w:p>
    <w:p w14:paraId="7F4B1A73" w14:textId="77777777" w:rsidR="0064728E" w:rsidRPr="0064728E" w:rsidRDefault="0064728E" w:rsidP="0064728E">
      <w:pPr>
        <w:pStyle w:val="EndNoteBibliography"/>
        <w:spacing w:after="0"/>
      </w:pPr>
      <w:bookmarkStart w:id="25" w:name="_ENREF_15"/>
      <w:r w:rsidRPr="0064728E">
        <w:t>15.</w:t>
      </w:r>
      <w:r w:rsidRPr="0064728E">
        <w:tab/>
        <w:t>Claessens MT, Lynn J, Zhong ZS, Desbiens NA, Phillips RS, Wu AW, et al. Dying with lung cancer or chronic obstructive pulmonary disease: Insights from SUPPORT. Journal of the American Geriatrics Society. 2000;48(5):S146-S53.</w:t>
      </w:r>
      <w:bookmarkEnd w:id="25"/>
    </w:p>
    <w:p w14:paraId="3165CA53" w14:textId="77777777" w:rsidR="0064728E" w:rsidRPr="0064728E" w:rsidRDefault="0064728E" w:rsidP="0064728E">
      <w:pPr>
        <w:pStyle w:val="EndNoteBibliography"/>
        <w:spacing w:after="0"/>
      </w:pPr>
      <w:bookmarkStart w:id="26" w:name="_ENREF_16"/>
      <w:r w:rsidRPr="0064728E">
        <w:t>16.</w:t>
      </w:r>
      <w:r w:rsidRPr="0064728E">
        <w:tab/>
        <w:t>Jorgenson A, Sidebottom AC, Richards H, Kirven J. A Description of Inpatient Palliative Care Actions for Patients With Acute Heart Failure. The American journal of hospice &amp; palliative care. 2016;33(9):863-70.</w:t>
      </w:r>
      <w:bookmarkEnd w:id="26"/>
    </w:p>
    <w:p w14:paraId="54DC53C5" w14:textId="77777777" w:rsidR="0064728E" w:rsidRPr="0064728E" w:rsidRDefault="0064728E" w:rsidP="0064728E">
      <w:pPr>
        <w:pStyle w:val="EndNoteBibliography"/>
        <w:spacing w:after="0"/>
      </w:pPr>
      <w:bookmarkStart w:id="27" w:name="_ENREF_17"/>
      <w:r w:rsidRPr="0064728E">
        <w:t>17.</w:t>
      </w:r>
      <w:r w:rsidRPr="0064728E">
        <w:tab/>
        <w:t>NICE. Opioids for pain relief in palliative care overview. In: Department of Health, editor. Manchester: NICE; 2005.</w:t>
      </w:r>
      <w:bookmarkEnd w:id="27"/>
    </w:p>
    <w:p w14:paraId="16284B0D" w14:textId="77777777" w:rsidR="0064728E" w:rsidRPr="0064728E" w:rsidRDefault="0064728E" w:rsidP="0064728E">
      <w:pPr>
        <w:pStyle w:val="EndNoteBibliography"/>
        <w:spacing w:after="0"/>
      </w:pPr>
      <w:bookmarkStart w:id="28" w:name="_ENREF_18"/>
      <w:r w:rsidRPr="0064728E">
        <w:t>18.</w:t>
      </w:r>
      <w:r w:rsidRPr="0064728E">
        <w:tab/>
        <w:t>Ford DW, Koch KA, Ray DE, Selecky PA. Palliative and End-of-Life Care in Lung Cancer: Diagnosis and Management of Lung Cancer, 3rd ed: American College of Chest Physicians Evidence-Based Clinical Practice Guidelines. Chest. 2013;143(5, Supplement):e498S-e512S.</w:t>
      </w:r>
      <w:bookmarkEnd w:id="28"/>
    </w:p>
    <w:p w14:paraId="5CC9083E" w14:textId="77777777" w:rsidR="0064728E" w:rsidRPr="0064728E" w:rsidRDefault="0064728E" w:rsidP="0064728E">
      <w:pPr>
        <w:pStyle w:val="EndNoteBibliography"/>
        <w:spacing w:after="0"/>
      </w:pPr>
      <w:bookmarkStart w:id="29" w:name="_ENREF_19"/>
      <w:r w:rsidRPr="0064728E">
        <w:t>19.</w:t>
      </w:r>
      <w:r w:rsidRPr="0064728E">
        <w:tab/>
        <w:t>NCPC. Commissioning Guidance for Specialist Palliative Care: Helping to deliver commissioning objectives. Southampton: The National Council for Palliative Care; 2012.</w:t>
      </w:r>
      <w:bookmarkEnd w:id="29"/>
    </w:p>
    <w:p w14:paraId="7A22E799" w14:textId="77777777" w:rsidR="0064728E" w:rsidRPr="0064728E" w:rsidRDefault="0064728E" w:rsidP="0064728E">
      <w:pPr>
        <w:pStyle w:val="EndNoteBibliography"/>
        <w:spacing w:after="0"/>
      </w:pPr>
      <w:bookmarkStart w:id="30" w:name="_ENREF_20"/>
      <w:r w:rsidRPr="0064728E">
        <w:t>20.</w:t>
      </w:r>
      <w:r w:rsidRPr="0064728E">
        <w:tab/>
        <w:t>NICE. End of life care for adults -  Quality Standard. In: Department of Health, editor. 2017.</w:t>
      </w:r>
      <w:bookmarkEnd w:id="30"/>
    </w:p>
    <w:p w14:paraId="7059BEB9" w14:textId="77777777" w:rsidR="0064728E" w:rsidRPr="0064728E" w:rsidRDefault="0064728E" w:rsidP="0064728E">
      <w:pPr>
        <w:pStyle w:val="EndNoteBibliography"/>
        <w:spacing w:after="0"/>
      </w:pPr>
      <w:bookmarkStart w:id="31" w:name="_ENREF_21"/>
      <w:r w:rsidRPr="0064728E">
        <w:t>21.</w:t>
      </w:r>
      <w:r w:rsidRPr="0064728E">
        <w:tab/>
        <w:t>Tavares N, Jarrett N, Hunt K, Wilkinson T. Palliative and end-of-life care conversations in COPD: a systematic literature review. ERJ Open Research. 2017;3(2).</w:t>
      </w:r>
      <w:bookmarkEnd w:id="31"/>
    </w:p>
    <w:p w14:paraId="57459AA6" w14:textId="77777777" w:rsidR="0064728E" w:rsidRPr="0064728E" w:rsidRDefault="0064728E" w:rsidP="0064728E">
      <w:pPr>
        <w:pStyle w:val="EndNoteBibliography"/>
        <w:spacing w:after="0"/>
      </w:pPr>
      <w:bookmarkStart w:id="32" w:name="_ENREF_22"/>
      <w:r w:rsidRPr="0064728E">
        <w:t>22.</w:t>
      </w:r>
      <w:r w:rsidRPr="0064728E">
        <w:tab/>
        <w:t>Sullivan KE, Hebert PC, Logan J, O'Connor AM, McNeely PD. What do physicians tell patients with end-stage COPD about intubation and mechanical ventilation? CHEST. 1996;109(1):258-64.</w:t>
      </w:r>
      <w:bookmarkEnd w:id="32"/>
    </w:p>
    <w:p w14:paraId="6140973C" w14:textId="77777777" w:rsidR="0064728E" w:rsidRPr="0064728E" w:rsidRDefault="0064728E" w:rsidP="0064728E">
      <w:pPr>
        <w:pStyle w:val="EndNoteBibliography"/>
        <w:spacing w:after="0"/>
      </w:pPr>
      <w:bookmarkStart w:id="33" w:name="_ENREF_23"/>
      <w:r w:rsidRPr="0064728E">
        <w:lastRenderedPageBreak/>
        <w:t>23.</w:t>
      </w:r>
      <w:r w:rsidRPr="0064728E">
        <w:tab/>
        <w:t>McNeely PD, Hebert PC, Dales RE, Oconnor AM, Wells G, McKim D, et al. Deciding about mechanical ventilation in end-stage chronic obstructive pulmonary disease: How respirologists perceive their role. Canadian Medical Association Journal. 1997;156(2):177-83.</w:t>
      </w:r>
      <w:bookmarkEnd w:id="33"/>
    </w:p>
    <w:p w14:paraId="63EDCBDC" w14:textId="77777777" w:rsidR="0064728E" w:rsidRPr="0064728E" w:rsidRDefault="0064728E" w:rsidP="0064728E">
      <w:pPr>
        <w:pStyle w:val="EndNoteBibliography"/>
        <w:spacing w:after="0"/>
      </w:pPr>
      <w:bookmarkStart w:id="34" w:name="_ENREF_24"/>
      <w:r w:rsidRPr="0064728E">
        <w:t>24.</w:t>
      </w:r>
      <w:r w:rsidRPr="0064728E">
        <w:tab/>
        <w:t>Curtis JR. Communicating with patients and their families about advance care planning and end-of-life care. Respir Care. 2000;45(11):1385-94; discussion 94-8.</w:t>
      </w:r>
      <w:bookmarkEnd w:id="34"/>
    </w:p>
    <w:p w14:paraId="1608614A" w14:textId="77777777" w:rsidR="0064728E" w:rsidRPr="0064728E" w:rsidRDefault="0064728E" w:rsidP="0064728E">
      <w:pPr>
        <w:pStyle w:val="EndNoteBibliography"/>
        <w:spacing w:after="0"/>
      </w:pPr>
      <w:bookmarkStart w:id="35" w:name="_ENREF_25"/>
      <w:r w:rsidRPr="0064728E">
        <w:t>25.</w:t>
      </w:r>
      <w:r w:rsidRPr="0064728E">
        <w:tab/>
        <w:t>Gaspar C, Alfarroba S, Telo L, Gomes C, Barbara C. End-of-life care in COPD: a survey carried out with Portuguese pulmonologists. Revista portuguesa de pneumologia. 2014;20(3):123-30.</w:t>
      </w:r>
      <w:bookmarkEnd w:id="35"/>
    </w:p>
    <w:p w14:paraId="2664988C" w14:textId="77777777" w:rsidR="0064728E" w:rsidRPr="0064728E" w:rsidRDefault="0064728E" w:rsidP="0064728E">
      <w:pPr>
        <w:pStyle w:val="EndNoteBibliography"/>
        <w:spacing w:after="0"/>
      </w:pPr>
      <w:bookmarkStart w:id="36" w:name="_ENREF_26"/>
      <w:r w:rsidRPr="0064728E">
        <w:t>26.</w:t>
      </w:r>
      <w:r w:rsidRPr="0064728E">
        <w:tab/>
        <w:t>Jabbarian LJ, Zwakman M, van der Heide A, Kars MC, Janssen DJA, van Delden JJ, et al. Advance care planning for patients with chronic respiratory diseases: a systematic review of preferences and practices. Thorax. 2018;73(3):222-30.</w:t>
      </w:r>
      <w:bookmarkEnd w:id="36"/>
    </w:p>
    <w:p w14:paraId="0A8E49A1" w14:textId="77777777" w:rsidR="0064728E" w:rsidRPr="0064728E" w:rsidRDefault="0064728E" w:rsidP="0064728E">
      <w:pPr>
        <w:pStyle w:val="EndNoteBibliography"/>
        <w:spacing w:after="0"/>
      </w:pPr>
      <w:bookmarkStart w:id="37" w:name="_ENREF_27"/>
      <w:r w:rsidRPr="0064728E">
        <w:t>27.</w:t>
      </w:r>
      <w:r w:rsidRPr="0064728E">
        <w:tab/>
        <w:t>Wong JS, Gottwald M. Advance Care Planning Discussions in Chronic Obstructive Pulmonary Disease: A critical review. J Palliat Care. 2015;31(4):258-64.</w:t>
      </w:r>
      <w:bookmarkEnd w:id="37"/>
    </w:p>
    <w:p w14:paraId="3C7AE227" w14:textId="77777777" w:rsidR="0064728E" w:rsidRPr="0064728E" w:rsidRDefault="0064728E" w:rsidP="0064728E">
      <w:pPr>
        <w:pStyle w:val="EndNoteBibliography"/>
        <w:spacing w:after="0"/>
      </w:pPr>
      <w:bookmarkStart w:id="38" w:name="_ENREF_28"/>
      <w:r w:rsidRPr="0064728E">
        <w:t>28.</w:t>
      </w:r>
      <w:r w:rsidRPr="0064728E">
        <w:tab/>
        <w:t>Gray JR, Grove SK, Sutherland S. Burns and Grove's the practice of nursing research: appraisal, synthesis and generation of evidence. Eight Edition ed. Misouri: Elsevier; 2017.</w:t>
      </w:r>
      <w:bookmarkEnd w:id="38"/>
    </w:p>
    <w:p w14:paraId="5F0C8274" w14:textId="77777777" w:rsidR="0064728E" w:rsidRPr="0064728E" w:rsidRDefault="0064728E" w:rsidP="0064728E">
      <w:pPr>
        <w:pStyle w:val="EndNoteBibliography"/>
        <w:spacing w:after="0"/>
      </w:pPr>
      <w:bookmarkStart w:id="39" w:name="_ENREF_29"/>
      <w:r w:rsidRPr="0064728E">
        <w:t>29.</w:t>
      </w:r>
      <w:r w:rsidRPr="0064728E">
        <w:tab/>
        <w:t>Reinke LF, Feemster LC, McDowell J, Gunnink E, Tartaglione EV, Udris E, et al. The long term impact of an end-of-life communication intervention among veterans with COPD. Heart &amp; lung : the journal of critical care. 2017;46(1):30-4.</w:t>
      </w:r>
      <w:bookmarkEnd w:id="39"/>
    </w:p>
    <w:p w14:paraId="104676FB" w14:textId="77777777" w:rsidR="0064728E" w:rsidRPr="0064728E" w:rsidRDefault="0064728E" w:rsidP="0064728E">
      <w:pPr>
        <w:pStyle w:val="EndNoteBibliography"/>
        <w:spacing w:after="0"/>
      </w:pPr>
      <w:bookmarkStart w:id="40" w:name="_ENREF_30"/>
      <w:r w:rsidRPr="0064728E">
        <w:t>30.</w:t>
      </w:r>
      <w:r w:rsidRPr="0064728E">
        <w:tab/>
        <w:t>Global Initiative for Chronic Obstructive Lung Disease. Global strategy for the diagnosis, management and prevention of chronic osbtrcutive pulmonary disease 2018.</w:t>
      </w:r>
      <w:bookmarkEnd w:id="40"/>
    </w:p>
    <w:p w14:paraId="4C2AEAA4" w14:textId="77777777" w:rsidR="0064728E" w:rsidRPr="0064728E" w:rsidRDefault="0064728E" w:rsidP="0064728E">
      <w:pPr>
        <w:pStyle w:val="EndNoteBibliography"/>
        <w:spacing w:after="0"/>
      </w:pPr>
      <w:bookmarkStart w:id="41" w:name="_ENREF_31"/>
      <w:r w:rsidRPr="0064728E">
        <w:t>31.</w:t>
      </w:r>
      <w:r w:rsidRPr="0064728E">
        <w:tab/>
        <w:t>Smith JA. Qualitative psychology: a practical guide to research methods. Third edition ed. London 2015.</w:t>
      </w:r>
      <w:bookmarkEnd w:id="41"/>
    </w:p>
    <w:p w14:paraId="1070A76D" w14:textId="77777777" w:rsidR="0064728E" w:rsidRPr="0064728E" w:rsidRDefault="0064728E" w:rsidP="0064728E">
      <w:pPr>
        <w:pStyle w:val="EndNoteBibliography"/>
        <w:spacing w:after="0"/>
      </w:pPr>
      <w:bookmarkStart w:id="42" w:name="_ENREF_32"/>
      <w:r w:rsidRPr="0064728E">
        <w:t>32.</w:t>
      </w:r>
      <w:r w:rsidRPr="0064728E">
        <w:tab/>
        <w:t>Larkin M, Thompson A. Interpretative phenomenological analysis. In: Andrew Thompson DH, editor. Qualitative research methods in mental health and psychotherapy - a guide for students and practitioners. Oxford: John Wiley &amp; Sons; 2012. p. 99-116.</w:t>
      </w:r>
      <w:bookmarkEnd w:id="42"/>
    </w:p>
    <w:p w14:paraId="3C823469" w14:textId="77777777" w:rsidR="0064728E" w:rsidRPr="0064728E" w:rsidRDefault="0064728E" w:rsidP="0064728E">
      <w:pPr>
        <w:pStyle w:val="EndNoteBibliography"/>
        <w:spacing w:after="0"/>
      </w:pPr>
      <w:bookmarkStart w:id="43" w:name="_ENREF_33"/>
      <w:r w:rsidRPr="0064728E">
        <w:t>33.</w:t>
      </w:r>
      <w:r w:rsidRPr="0064728E">
        <w:tab/>
        <w:t>Smith JA. Beyond the divide between cognition and discourse: Using interpretative phenomenological analysis in health psychology. Psychology &amp; Health. 1996;11(2):261-71.</w:t>
      </w:r>
      <w:bookmarkEnd w:id="43"/>
    </w:p>
    <w:p w14:paraId="3E95E6BB" w14:textId="77777777" w:rsidR="0064728E" w:rsidRPr="0064728E" w:rsidRDefault="0064728E" w:rsidP="0064728E">
      <w:pPr>
        <w:pStyle w:val="EndNoteBibliography"/>
        <w:spacing w:after="0"/>
      </w:pPr>
      <w:bookmarkStart w:id="44" w:name="_ENREF_34"/>
      <w:r w:rsidRPr="0064728E">
        <w:t>34.</w:t>
      </w:r>
      <w:r w:rsidRPr="0064728E">
        <w:tab/>
        <w:t>Smith JA. Evaluating the contribution of interpretative phenomenological analysis. Health Psychology Review. 2011;5(1):9-27.</w:t>
      </w:r>
      <w:bookmarkEnd w:id="44"/>
    </w:p>
    <w:p w14:paraId="730771D0" w14:textId="77777777" w:rsidR="0064728E" w:rsidRPr="0064728E" w:rsidRDefault="0064728E" w:rsidP="0064728E">
      <w:pPr>
        <w:pStyle w:val="EndNoteBibliography"/>
        <w:spacing w:after="0"/>
      </w:pPr>
      <w:bookmarkStart w:id="45" w:name="_ENREF_35"/>
      <w:r w:rsidRPr="0064728E">
        <w:t>35.</w:t>
      </w:r>
      <w:r w:rsidRPr="0064728E">
        <w:tab/>
        <w:t>Smith JA, Flower P, Larkin M. Interpretative Phenomenological Analysis: Theory, Method and Research: Sage Publications; 2009.</w:t>
      </w:r>
      <w:bookmarkEnd w:id="45"/>
    </w:p>
    <w:p w14:paraId="796E77D0" w14:textId="77777777" w:rsidR="0064728E" w:rsidRPr="0064728E" w:rsidRDefault="0064728E" w:rsidP="0064728E">
      <w:pPr>
        <w:pStyle w:val="EndNoteBibliography"/>
        <w:spacing w:after="0"/>
      </w:pPr>
      <w:bookmarkStart w:id="46" w:name="_ENREF_36"/>
      <w:r w:rsidRPr="0064728E">
        <w:t>36.</w:t>
      </w:r>
      <w:r w:rsidRPr="0064728E">
        <w:tab/>
        <w:t>Pietkiewicz I, Smith J. A practical guide to using Interpretative Phenomenological Analysis in qualitative research psychology2014. 7-14 p.</w:t>
      </w:r>
      <w:bookmarkEnd w:id="46"/>
    </w:p>
    <w:p w14:paraId="0086057D" w14:textId="77777777" w:rsidR="0064728E" w:rsidRPr="0064728E" w:rsidRDefault="0064728E" w:rsidP="0064728E">
      <w:pPr>
        <w:pStyle w:val="EndNoteBibliography"/>
        <w:spacing w:after="0"/>
      </w:pPr>
      <w:bookmarkStart w:id="47" w:name="_ENREF_37"/>
      <w:r w:rsidRPr="0064728E">
        <w:t>37.</w:t>
      </w:r>
      <w:r w:rsidRPr="0064728E">
        <w:tab/>
        <w:t>Tong A, Craig J, Sainsbury P. Consolidated criteria for reporting qualitative research (COREQ): a 32-item checklist for interviews and focus groups. International Journal for Quality in Health Care. 2007;19(6):349-57.</w:t>
      </w:r>
      <w:bookmarkEnd w:id="47"/>
    </w:p>
    <w:p w14:paraId="36AD6F92" w14:textId="77777777" w:rsidR="0064728E" w:rsidRPr="0064728E" w:rsidRDefault="0064728E" w:rsidP="0064728E">
      <w:pPr>
        <w:pStyle w:val="EndNoteBibliography"/>
        <w:spacing w:after="0"/>
      </w:pPr>
      <w:bookmarkStart w:id="48" w:name="_ENREF_38"/>
      <w:r w:rsidRPr="0064728E">
        <w:t>38.</w:t>
      </w:r>
      <w:r w:rsidRPr="0064728E">
        <w:tab/>
        <w:t>Janssen DJ, Spruit MA, Schols JM, Wouters EF. A call for high-quality advance care planning in outpatients with severe COPD or chronic heart failure. CHEST. 2011;139(5):1081-8.</w:t>
      </w:r>
      <w:bookmarkEnd w:id="48"/>
    </w:p>
    <w:p w14:paraId="57F1FB7B" w14:textId="77777777" w:rsidR="0064728E" w:rsidRPr="0064728E" w:rsidRDefault="0064728E" w:rsidP="0064728E">
      <w:pPr>
        <w:pStyle w:val="EndNoteBibliography"/>
        <w:spacing w:after="0"/>
      </w:pPr>
      <w:bookmarkStart w:id="49" w:name="_ENREF_39"/>
      <w:r w:rsidRPr="0064728E">
        <w:t>39.</w:t>
      </w:r>
      <w:r w:rsidRPr="0064728E">
        <w:tab/>
        <w:t>Leung JM, Udris EM, Uman J, Au DH. The effect of end-of-life discussions on perceived quality of care and health status among patients with COPD. American journal of respiratory and critical care medicine. 2011;183 (1 MeetingAbstracts).</w:t>
      </w:r>
      <w:bookmarkEnd w:id="49"/>
    </w:p>
    <w:p w14:paraId="57E6FE3C" w14:textId="77777777" w:rsidR="0064728E" w:rsidRPr="0064728E" w:rsidRDefault="0064728E" w:rsidP="0064728E">
      <w:pPr>
        <w:pStyle w:val="EndNoteBibliography"/>
        <w:spacing w:after="0"/>
      </w:pPr>
      <w:bookmarkStart w:id="50" w:name="_ENREF_40"/>
      <w:r w:rsidRPr="0064728E">
        <w:t>40.</w:t>
      </w:r>
      <w:r w:rsidRPr="0064728E">
        <w:tab/>
        <w:t>Seamark D, Blake S, Seamark C, Hyland ME, Greaves C, Pinnuck M, et al. Is hospitalisation for COPD an opportunity for advance care planning? A qualitative study. Primary care respiratory journal : journal of the General Practice Airways Group. 2012;21(3):261-6.</w:t>
      </w:r>
      <w:bookmarkEnd w:id="50"/>
    </w:p>
    <w:p w14:paraId="675EA307" w14:textId="77777777" w:rsidR="0064728E" w:rsidRPr="0064728E" w:rsidRDefault="0064728E" w:rsidP="0064728E">
      <w:pPr>
        <w:pStyle w:val="EndNoteBibliography"/>
        <w:spacing w:after="0"/>
      </w:pPr>
      <w:bookmarkStart w:id="51" w:name="_ENREF_41"/>
      <w:r w:rsidRPr="0064728E">
        <w:t>41.</w:t>
      </w:r>
      <w:r w:rsidRPr="0064728E">
        <w:tab/>
        <w:t>Hofmann JC, Wenger NS, Davis RB, Teno J, Connors AF, Jr., Desbiens N, et al. Patient preferences for communication with physicians about end-of-life decisions. SUPPORT Investigators. Study to Understand Prognoses and Preference for Outcomes and Risks of Treatment. Annals of internal medicine. 1997;127(1):1-12.</w:t>
      </w:r>
      <w:bookmarkEnd w:id="51"/>
    </w:p>
    <w:p w14:paraId="0EA43EA3" w14:textId="77777777" w:rsidR="0064728E" w:rsidRPr="0064728E" w:rsidRDefault="0064728E" w:rsidP="0064728E">
      <w:pPr>
        <w:pStyle w:val="EndNoteBibliography"/>
        <w:spacing w:after="0"/>
      </w:pPr>
      <w:bookmarkStart w:id="52" w:name="_ENREF_42"/>
      <w:r w:rsidRPr="0064728E">
        <w:t>42.</w:t>
      </w:r>
      <w:r w:rsidRPr="0064728E">
        <w:tab/>
        <w:t>Buchan J, Charlesworth A, Gershlick B, Seccombe I. A critical moment: NHS staffing trends, retention and attrition. 2019.</w:t>
      </w:r>
      <w:bookmarkEnd w:id="52"/>
    </w:p>
    <w:p w14:paraId="7C808D15" w14:textId="77777777" w:rsidR="0064728E" w:rsidRPr="0064728E" w:rsidRDefault="0064728E" w:rsidP="0064728E">
      <w:pPr>
        <w:pStyle w:val="EndNoteBibliography"/>
        <w:spacing w:after="0"/>
      </w:pPr>
      <w:bookmarkStart w:id="53" w:name="_ENREF_43"/>
      <w:r w:rsidRPr="0064728E">
        <w:t>43.</w:t>
      </w:r>
      <w:r w:rsidRPr="0064728E">
        <w:tab/>
        <w:t>The King's Fund. Make or break? ; 2018.</w:t>
      </w:r>
      <w:bookmarkEnd w:id="53"/>
    </w:p>
    <w:p w14:paraId="237816A6" w14:textId="64A303EF" w:rsidR="0064728E" w:rsidRPr="0064728E" w:rsidRDefault="0064728E" w:rsidP="0064728E">
      <w:pPr>
        <w:pStyle w:val="EndNoteBibliography"/>
        <w:spacing w:after="0"/>
      </w:pPr>
      <w:bookmarkStart w:id="54" w:name="_ENREF_44"/>
      <w:r w:rsidRPr="0064728E">
        <w:lastRenderedPageBreak/>
        <w:t>44.</w:t>
      </w:r>
      <w:r w:rsidRPr="0064728E">
        <w:tab/>
        <w:t xml:space="preserve">World Health Organization. The global burden of chronic 2019 [Available from: </w:t>
      </w:r>
      <w:hyperlink r:id="rId9" w:history="1">
        <w:r w:rsidRPr="0064728E">
          <w:rPr>
            <w:rStyle w:val="Hyperlink"/>
          </w:rPr>
          <w:t>https://www.who.int/nutrition/topics/2_background/en/</w:t>
        </w:r>
      </w:hyperlink>
      <w:r w:rsidRPr="0064728E">
        <w:t>.</w:t>
      </w:r>
      <w:bookmarkEnd w:id="54"/>
    </w:p>
    <w:p w14:paraId="7CB67770" w14:textId="77777777" w:rsidR="0064728E" w:rsidRPr="0064728E" w:rsidRDefault="0064728E" w:rsidP="0064728E">
      <w:pPr>
        <w:pStyle w:val="EndNoteBibliography"/>
        <w:spacing w:after="0"/>
      </w:pPr>
      <w:bookmarkStart w:id="55" w:name="_ENREF_45"/>
      <w:r w:rsidRPr="0064728E">
        <w:t>45.</w:t>
      </w:r>
      <w:r w:rsidRPr="0064728E">
        <w:tab/>
        <w:t>Knauft E, Nielsen EL, Engelberg RA, Patrick DL, Curtis JR. Barriers and facilitators to end-of-life care communication for patients with COPD. CHEST. 2005;127(6):2188-96.</w:t>
      </w:r>
      <w:bookmarkEnd w:id="55"/>
    </w:p>
    <w:p w14:paraId="4A2E4335" w14:textId="77777777" w:rsidR="0064728E" w:rsidRPr="0064728E" w:rsidRDefault="0064728E" w:rsidP="0064728E">
      <w:pPr>
        <w:pStyle w:val="EndNoteBibliography"/>
        <w:spacing w:after="0"/>
      </w:pPr>
      <w:bookmarkStart w:id="56" w:name="_ENREF_46"/>
      <w:r w:rsidRPr="0064728E">
        <w:t>46.</w:t>
      </w:r>
      <w:r w:rsidRPr="0064728E">
        <w:tab/>
        <w:t>Aslakson RA, Wyskiel R, Thornton I, Copley C, Shaffer D, Zyra M, et al. Nurse-perceived barriers to effective communication regarding prognosis and optimal end-of-life care for surgical ICU patients: a qualitative exploration. Journal Of Palliative Medicine. 2012;15(8):910-5.</w:t>
      </w:r>
      <w:bookmarkEnd w:id="56"/>
    </w:p>
    <w:p w14:paraId="41E2B279" w14:textId="77777777" w:rsidR="0064728E" w:rsidRPr="0064728E" w:rsidRDefault="0064728E" w:rsidP="0064728E">
      <w:pPr>
        <w:pStyle w:val="EndNoteBibliography"/>
        <w:spacing w:after="0"/>
      </w:pPr>
      <w:bookmarkStart w:id="57" w:name="_ENREF_47"/>
      <w:r w:rsidRPr="0064728E">
        <w:t>47.</w:t>
      </w:r>
      <w:r w:rsidRPr="0064728E">
        <w:tab/>
        <w:t>Dugdale DC, Epstein R, Pantilat SZ. Time and the patient-physician relationship. Journal of general internal medicine. 1999;14 Suppl 1(Suppl 1):S34-S40.</w:t>
      </w:r>
      <w:bookmarkEnd w:id="57"/>
    </w:p>
    <w:p w14:paraId="127DD613" w14:textId="77777777" w:rsidR="0064728E" w:rsidRPr="0064728E" w:rsidRDefault="0064728E" w:rsidP="0064728E">
      <w:pPr>
        <w:pStyle w:val="EndNoteBibliography"/>
        <w:spacing w:after="0"/>
      </w:pPr>
      <w:bookmarkStart w:id="58" w:name="_ENREF_48"/>
      <w:r w:rsidRPr="0064728E">
        <w:t>48.</w:t>
      </w:r>
      <w:r w:rsidRPr="0064728E">
        <w:tab/>
        <w:t>Erickson SM, Rockwern B, Koltov M, McLean RM, Practice ftM, Physicians QCotACo. Putting Patients First by Reducing Administrative Tasks in Health Care: A Position Paper of the American College of PhysiciansPutting Patients First by Reducing Administrative Tasks in Health Care. Annals of internal medicine. 2017;166(9):659-61.</w:t>
      </w:r>
      <w:bookmarkEnd w:id="58"/>
    </w:p>
    <w:p w14:paraId="16B5ED0D" w14:textId="77777777" w:rsidR="0064728E" w:rsidRPr="0064728E" w:rsidRDefault="0064728E" w:rsidP="0064728E">
      <w:pPr>
        <w:pStyle w:val="EndNoteBibliography"/>
        <w:spacing w:after="0"/>
      </w:pPr>
      <w:bookmarkStart w:id="59" w:name="_ENREF_49"/>
      <w:r w:rsidRPr="0064728E">
        <w:t>49.</w:t>
      </w:r>
      <w:r w:rsidRPr="0064728E">
        <w:tab/>
        <w:t>Hjortdahl P, Laerum E. Continuity of care in general practice: effect on patient satisfaction. British Medical Journal. 1992;304(6837):1287-90.</w:t>
      </w:r>
      <w:bookmarkEnd w:id="59"/>
    </w:p>
    <w:p w14:paraId="02D8F824" w14:textId="77777777" w:rsidR="0064728E" w:rsidRPr="0064728E" w:rsidRDefault="0064728E" w:rsidP="0064728E">
      <w:pPr>
        <w:pStyle w:val="EndNoteBibliography"/>
        <w:spacing w:after="0"/>
      </w:pPr>
      <w:bookmarkStart w:id="60" w:name="_ENREF_50"/>
      <w:r w:rsidRPr="0064728E">
        <w:t>50.</w:t>
      </w:r>
      <w:r w:rsidRPr="0064728E">
        <w:tab/>
        <w:t>Guthrie B, Wyke S. Personal continuity and access in UK general practice: a qualitative study of general practitioners' and patients' perceptions of when and how they matter. BMC family practice. 2006;7(1):11.</w:t>
      </w:r>
      <w:bookmarkEnd w:id="60"/>
    </w:p>
    <w:p w14:paraId="15751538" w14:textId="77777777" w:rsidR="0064728E" w:rsidRPr="0064728E" w:rsidRDefault="0064728E" w:rsidP="0064728E">
      <w:pPr>
        <w:pStyle w:val="EndNoteBibliography"/>
        <w:spacing w:after="0"/>
      </w:pPr>
      <w:bookmarkStart w:id="61" w:name="_ENREF_51"/>
      <w:r w:rsidRPr="0064728E">
        <w:t>51.</w:t>
      </w:r>
      <w:r w:rsidRPr="0064728E">
        <w:tab/>
        <w:t>Adler R, Vasiliadis A, Bickell N. The relationship between continuity and patient satisfaction: a systematic review. Family Practice. 2010;27(2):171-8.</w:t>
      </w:r>
      <w:bookmarkEnd w:id="61"/>
    </w:p>
    <w:p w14:paraId="758C7741" w14:textId="77777777" w:rsidR="0064728E" w:rsidRPr="0064728E" w:rsidRDefault="0064728E" w:rsidP="0064728E">
      <w:pPr>
        <w:pStyle w:val="EndNoteBibliography"/>
        <w:spacing w:after="0"/>
      </w:pPr>
      <w:bookmarkStart w:id="62" w:name="_ENREF_52"/>
      <w:r w:rsidRPr="0064728E">
        <w:t>52.</w:t>
      </w:r>
      <w:r w:rsidRPr="0064728E">
        <w:tab/>
        <w:t>Barker I, Steventon A, Deeny SR. Association between continuity of care in general practice and hospital admissions for ambulatory care sensitive conditions: cross sectional study of routinely collected, person level data. Bmj. 2017;356:j84.</w:t>
      </w:r>
      <w:bookmarkEnd w:id="62"/>
    </w:p>
    <w:p w14:paraId="05D3EA6B" w14:textId="77777777" w:rsidR="0064728E" w:rsidRPr="0064728E" w:rsidRDefault="0064728E" w:rsidP="0064728E">
      <w:pPr>
        <w:pStyle w:val="EndNoteBibliography"/>
        <w:spacing w:after="0"/>
      </w:pPr>
      <w:bookmarkStart w:id="63" w:name="_ENREF_53"/>
      <w:r w:rsidRPr="0064728E">
        <w:t>53.</w:t>
      </w:r>
      <w:r w:rsidRPr="0064728E">
        <w:tab/>
        <w:t>Roberts NJ, Ghiassi R, Partridge MR. Health literacy in COPD. International journal of chronic obstructive pulmonary disease. 2008;3(4):499-507.</w:t>
      </w:r>
      <w:bookmarkEnd w:id="63"/>
    </w:p>
    <w:p w14:paraId="127076F8" w14:textId="77777777" w:rsidR="0064728E" w:rsidRPr="0064728E" w:rsidRDefault="0064728E" w:rsidP="0064728E">
      <w:pPr>
        <w:pStyle w:val="EndNoteBibliography"/>
        <w:spacing w:after="0"/>
      </w:pPr>
      <w:bookmarkStart w:id="64" w:name="_ENREF_54"/>
      <w:r w:rsidRPr="0064728E">
        <w:t>54.</w:t>
      </w:r>
      <w:r w:rsidRPr="0064728E">
        <w:tab/>
        <w:t>Gauronskaite R, Zemnickiene S, Liustrickyte I, Poceviciute D, Danila E, Kibarskyte R. How COPD patients understand their disease and what are their future expectations? European Respiratory Journal. 2016;48(suppl 60):PA4342.</w:t>
      </w:r>
      <w:bookmarkEnd w:id="64"/>
    </w:p>
    <w:p w14:paraId="6D564EC5" w14:textId="77777777" w:rsidR="0064728E" w:rsidRPr="0064728E" w:rsidRDefault="0064728E" w:rsidP="0064728E">
      <w:pPr>
        <w:pStyle w:val="EndNoteBibliography"/>
        <w:spacing w:after="0"/>
      </w:pPr>
      <w:bookmarkStart w:id="65" w:name="_ENREF_55"/>
      <w:r w:rsidRPr="0064728E">
        <w:t>55.</w:t>
      </w:r>
      <w:r w:rsidRPr="0064728E">
        <w:tab/>
        <w:t>Prescott E, Vestbo J. Socioeconomic status and chronic obstructive pulmonary disease. Thorax. 1999;54(8):737-41.</w:t>
      </w:r>
      <w:bookmarkEnd w:id="65"/>
    </w:p>
    <w:p w14:paraId="3D098063" w14:textId="77777777" w:rsidR="0064728E" w:rsidRPr="0064728E" w:rsidRDefault="0064728E" w:rsidP="0064728E">
      <w:pPr>
        <w:pStyle w:val="EndNoteBibliography"/>
        <w:spacing w:after="0"/>
      </w:pPr>
      <w:bookmarkStart w:id="66" w:name="_ENREF_56"/>
      <w:r w:rsidRPr="0064728E">
        <w:t>56.</w:t>
      </w:r>
      <w:r w:rsidRPr="0064728E">
        <w:tab/>
        <w:t>Joseph-Williams N, Elwyn G, Edwards A. Knowledge is not power for patients: A systematic review and thematic synthesis of patient-reported barriers and facilitators to shared decision making. Patient education and counseling. 2014;94(3):291-309.</w:t>
      </w:r>
      <w:bookmarkEnd w:id="66"/>
    </w:p>
    <w:p w14:paraId="57897F6C" w14:textId="77777777" w:rsidR="0064728E" w:rsidRPr="0064728E" w:rsidRDefault="0064728E" w:rsidP="0064728E">
      <w:pPr>
        <w:pStyle w:val="EndNoteBibliography"/>
        <w:spacing w:after="0"/>
      </w:pPr>
      <w:bookmarkStart w:id="67" w:name="_ENREF_57"/>
      <w:r w:rsidRPr="0064728E">
        <w:t>57.</w:t>
      </w:r>
      <w:r w:rsidRPr="0064728E">
        <w:tab/>
        <w:t>Laue J, Melbye H, Risør MB. Self-treatment of acute exacerbations of chronic obstructive pulmonary disease requires more than symptom recognition – a qualitative study of COPD patients’ perspectives on self-treatment. BMC family practice. 2017;18(1):8.</w:t>
      </w:r>
      <w:bookmarkEnd w:id="67"/>
    </w:p>
    <w:p w14:paraId="282CAEB6" w14:textId="77777777" w:rsidR="0064728E" w:rsidRPr="0064728E" w:rsidRDefault="0064728E" w:rsidP="0064728E">
      <w:pPr>
        <w:pStyle w:val="EndNoteBibliography"/>
        <w:spacing w:after="0"/>
      </w:pPr>
      <w:bookmarkStart w:id="68" w:name="_ENREF_58"/>
      <w:r w:rsidRPr="0064728E">
        <w:t>58.</w:t>
      </w:r>
      <w:r w:rsidRPr="0064728E">
        <w:tab/>
        <w:t>Simon J. Attitudes of Hungarian asthmatic and COPD patients affecting disease control: empirical research based on Health Belief Model. Frontiers in Pharmacology. 2013;4:135.</w:t>
      </w:r>
      <w:bookmarkEnd w:id="68"/>
    </w:p>
    <w:p w14:paraId="5A40F5B8" w14:textId="77777777" w:rsidR="0064728E" w:rsidRPr="0064728E" w:rsidRDefault="0064728E" w:rsidP="0064728E">
      <w:pPr>
        <w:pStyle w:val="EndNoteBibliography"/>
        <w:spacing w:after="0"/>
      </w:pPr>
      <w:bookmarkStart w:id="69" w:name="_ENREF_59"/>
      <w:r w:rsidRPr="0064728E">
        <w:t>59.</w:t>
      </w:r>
      <w:r w:rsidRPr="0064728E">
        <w:tab/>
        <w:t>Say RE, Thomson R. The importance of patient preferences in treatment decisions--challenges for doctors. BMJ (Clinical research ed). 2003;327(7414):542-5.</w:t>
      </w:r>
      <w:bookmarkEnd w:id="69"/>
    </w:p>
    <w:p w14:paraId="17749097" w14:textId="77777777" w:rsidR="0064728E" w:rsidRPr="0064728E" w:rsidRDefault="0064728E" w:rsidP="0064728E">
      <w:pPr>
        <w:pStyle w:val="EndNoteBibliography"/>
        <w:spacing w:after="0"/>
      </w:pPr>
      <w:bookmarkStart w:id="70" w:name="_ENREF_60"/>
      <w:r w:rsidRPr="0064728E">
        <w:t>60.</w:t>
      </w:r>
      <w:r w:rsidRPr="0064728E">
        <w:tab/>
        <w:t>Johnson JL, Campbell AC, Bowers M, Nichol A-M. Understanding the Social Consequences of Chronic Obstructive Pulmonary Disease. Proceedings of the American Thoracic Society. 2007;4(8):680-2.</w:t>
      </w:r>
      <w:bookmarkEnd w:id="70"/>
    </w:p>
    <w:p w14:paraId="1CFE23A9" w14:textId="77777777" w:rsidR="0064728E" w:rsidRPr="0064728E" w:rsidRDefault="0064728E" w:rsidP="0064728E">
      <w:pPr>
        <w:pStyle w:val="EndNoteBibliography"/>
        <w:spacing w:after="0"/>
      </w:pPr>
      <w:bookmarkStart w:id="71" w:name="_ENREF_61"/>
      <w:r w:rsidRPr="0064728E">
        <w:t>61.</w:t>
      </w:r>
      <w:r w:rsidRPr="0064728E">
        <w:tab/>
        <w:t>Berger BE, Kapella MC, Larson JL. The Experience of Stigma in Chronic Obstructive Pulmonary Disease. Western Journal of Nursing Research. 2010;33(7):916-32.</w:t>
      </w:r>
      <w:bookmarkEnd w:id="71"/>
    </w:p>
    <w:p w14:paraId="3C2BDA13" w14:textId="77777777" w:rsidR="0064728E" w:rsidRPr="0064728E" w:rsidRDefault="0064728E" w:rsidP="0064728E">
      <w:pPr>
        <w:pStyle w:val="EndNoteBibliography"/>
        <w:spacing w:after="0"/>
      </w:pPr>
      <w:bookmarkStart w:id="72" w:name="_ENREF_62"/>
      <w:r w:rsidRPr="0064728E">
        <w:t>62.</w:t>
      </w:r>
      <w:r w:rsidRPr="0064728E">
        <w:tab/>
        <w:t>Gardener AC, Ewing G, Kuhn I, Farquhar M. Support needs of patients with COPD: a systematic literature search and narrative review. International journal of chronic obstructive pulmonary disease. 2018;13:1021-35.</w:t>
      </w:r>
      <w:bookmarkEnd w:id="72"/>
    </w:p>
    <w:p w14:paraId="6F093DB2" w14:textId="77777777" w:rsidR="0064728E" w:rsidRPr="0064728E" w:rsidRDefault="0064728E" w:rsidP="0064728E">
      <w:pPr>
        <w:pStyle w:val="EndNoteBibliography"/>
        <w:spacing w:after="0"/>
      </w:pPr>
      <w:bookmarkStart w:id="73" w:name="_ENREF_63"/>
      <w:r w:rsidRPr="0064728E">
        <w:t>63.</w:t>
      </w:r>
      <w:r w:rsidRPr="0064728E">
        <w:tab/>
        <w:t>Giacomini M, DeJean D, Simeonov D, Smith A. Experiences of living and dying with COPD: A systematic review and synthesis of the qualitative empirical literature. Ontario Health Technology Assessment Series. 2012;12(13):1-47.</w:t>
      </w:r>
      <w:bookmarkEnd w:id="73"/>
    </w:p>
    <w:p w14:paraId="3768D005" w14:textId="77777777" w:rsidR="0064728E" w:rsidRPr="0064728E" w:rsidRDefault="0064728E" w:rsidP="0064728E">
      <w:pPr>
        <w:pStyle w:val="EndNoteBibliography"/>
        <w:spacing w:after="0"/>
      </w:pPr>
      <w:bookmarkStart w:id="74" w:name="_ENREF_64"/>
      <w:r w:rsidRPr="0064728E">
        <w:lastRenderedPageBreak/>
        <w:t>64.</w:t>
      </w:r>
      <w:r w:rsidRPr="0064728E">
        <w:tab/>
        <w:t>Brown AJ, Shen MJ, Ramondetta LM, Bodurka DC, Giuntoli RL, 2nd, Diaz-Montes T. Does death anxiety affect end-of-life care discussions? International journal of gynecological cancer : official journal of the International Gynecological Cancer Society. 2014;24(8):1521-6.</w:t>
      </w:r>
      <w:bookmarkEnd w:id="74"/>
    </w:p>
    <w:p w14:paraId="69FD7F4F" w14:textId="77777777" w:rsidR="0064728E" w:rsidRPr="0064728E" w:rsidRDefault="0064728E" w:rsidP="0064728E">
      <w:pPr>
        <w:pStyle w:val="EndNoteBibliography"/>
        <w:spacing w:after="0"/>
      </w:pPr>
      <w:bookmarkStart w:id="75" w:name="_ENREF_65"/>
      <w:r w:rsidRPr="0064728E">
        <w:t>65.</w:t>
      </w:r>
      <w:r w:rsidRPr="0064728E">
        <w:tab/>
        <w:t>Sherman DW, Norman R, McSherry CB. A Comparison of Death Anxiety and Quality of Life of Patients With Advanced Cancer or AIDS and Their Family Caregivers. Journal of the Association of Nurses in AIDS Care. 2010;21(2):99-112.</w:t>
      </w:r>
      <w:bookmarkEnd w:id="75"/>
    </w:p>
    <w:p w14:paraId="403E21B0" w14:textId="77777777" w:rsidR="0064728E" w:rsidRPr="0064728E" w:rsidRDefault="0064728E" w:rsidP="0064728E">
      <w:pPr>
        <w:pStyle w:val="EndNoteBibliography"/>
        <w:spacing w:after="0"/>
      </w:pPr>
      <w:bookmarkStart w:id="76" w:name="_ENREF_66"/>
      <w:r w:rsidRPr="0064728E">
        <w:t>66.</w:t>
      </w:r>
      <w:r w:rsidRPr="0064728E">
        <w:tab/>
        <w:t>Cella DF, Tross S. Death Anxiety in Cancer Survival: A Preliminary Cross-Validation Study. Journal of Personality Assessment. 1987;51(3):451-61.</w:t>
      </w:r>
      <w:bookmarkEnd w:id="76"/>
    </w:p>
    <w:p w14:paraId="7E07FB43" w14:textId="77777777" w:rsidR="0064728E" w:rsidRPr="0064728E" w:rsidRDefault="0064728E" w:rsidP="0064728E">
      <w:pPr>
        <w:pStyle w:val="EndNoteBibliography"/>
        <w:spacing w:after="0"/>
      </w:pPr>
      <w:bookmarkStart w:id="77" w:name="_ENREF_67"/>
      <w:r w:rsidRPr="0064728E">
        <w:t>67.</w:t>
      </w:r>
      <w:r w:rsidRPr="0064728E">
        <w:tab/>
        <w:t>Wacker ME, Jörres RA, Karch A, Wilke S, Heinrich J, Karrasch S, et al. Assessing health-related quality of life in COPD: comparing generic and disease-specific instruments with focus on comorbidities. BMC Pulmonary Medicine. 2016;16(1):70.</w:t>
      </w:r>
      <w:bookmarkEnd w:id="77"/>
    </w:p>
    <w:p w14:paraId="699BDA86" w14:textId="77777777" w:rsidR="0064728E" w:rsidRPr="0064728E" w:rsidRDefault="0064728E" w:rsidP="0064728E">
      <w:pPr>
        <w:pStyle w:val="EndNoteBibliography"/>
        <w:spacing w:after="0"/>
      </w:pPr>
      <w:bookmarkStart w:id="78" w:name="_ENREF_68"/>
      <w:r w:rsidRPr="0064728E">
        <w:t>68.</w:t>
      </w:r>
      <w:r w:rsidRPr="0064728E">
        <w:tab/>
        <w:t>Zamzam MA, Azab NY, El Wahsh RA, Ragab AZ, Allam EM. Quality of life in COPD patients. Egyptian Journal of Chest Diseases and Tuberculosis. 2012;61(4):281-9.</w:t>
      </w:r>
      <w:bookmarkEnd w:id="78"/>
    </w:p>
    <w:p w14:paraId="7298AC91" w14:textId="77777777" w:rsidR="0064728E" w:rsidRPr="0064728E" w:rsidRDefault="0064728E" w:rsidP="0064728E">
      <w:pPr>
        <w:pStyle w:val="EndNoteBibliography"/>
        <w:spacing w:after="0"/>
      </w:pPr>
      <w:bookmarkStart w:id="79" w:name="_ENREF_69"/>
      <w:r w:rsidRPr="0064728E">
        <w:t>69.</w:t>
      </w:r>
      <w:r w:rsidRPr="0064728E">
        <w:tab/>
        <w:t>Hardin KA, Meyers F, Louie S. Integrating Palliative Care in Severe Chronic Obstructive Lung Disease. COPD: Journal of Chronic Obstructive Pulmonary Disease. 2008;5(4):207-20.</w:t>
      </w:r>
      <w:bookmarkEnd w:id="79"/>
    </w:p>
    <w:p w14:paraId="156566D2" w14:textId="77777777" w:rsidR="0064728E" w:rsidRPr="0064728E" w:rsidRDefault="0064728E" w:rsidP="0064728E">
      <w:pPr>
        <w:pStyle w:val="EndNoteBibliography"/>
        <w:spacing w:after="0"/>
      </w:pPr>
      <w:bookmarkStart w:id="80" w:name="_ENREF_70"/>
      <w:r w:rsidRPr="0064728E">
        <w:t>70.</w:t>
      </w:r>
      <w:r w:rsidRPr="0064728E">
        <w:tab/>
        <w:t>Shipman C, Gysels M, White P, Worth A, Murray SA, Barclay S, et al. Improving generalist end of life care: national consultation with practitioners, commissioners, academics, and service user groups. Bmj. 2008;337:a1720.</w:t>
      </w:r>
      <w:bookmarkEnd w:id="80"/>
    </w:p>
    <w:p w14:paraId="4DEFC9F1" w14:textId="77777777" w:rsidR="0064728E" w:rsidRPr="0064728E" w:rsidRDefault="0064728E" w:rsidP="0064728E">
      <w:pPr>
        <w:pStyle w:val="EndNoteBibliography"/>
        <w:spacing w:after="0"/>
      </w:pPr>
      <w:bookmarkStart w:id="81" w:name="_ENREF_71"/>
      <w:r w:rsidRPr="0064728E">
        <w:t>71.</w:t>
      </w:r>
      <w:r w:rsidRPr="0064728E">
        <w:tab/>
        <w:t>Goff SL, Eneanya ND, Feinberg R, Germain MJ, Marr L, Berzoff J, et al. Advance care planning: a qualitative study of dialysis patients and families. Clinical journal of the American Society of Nephrology : CJASN. 2015;10(3):390-400.</w:t>
      </w:r>
      <w:bookmarkEnd w:id="81"/>
    </w:p>
    <w:p w14:paraId="0D448AA9" w14:textId="77777777" w:rsidR="0064728E" w:rsidRPr="0064728E" w:rsidRDefault="0064728E" w:rsidP="0064728E">
      <w:pPr>
        <w:pStyle w:val="EndNoteBibliography"/>
        <w:spacing w:after="0"/>
      </w:pPr>
      <w:bookmarkStart w:id="82" w:name="_ENREF_72"/>
      <w:r w:rsidRPr="0064728E">
        <w:t>72.</w:t>
      </w:r>
      <w:r w:rsidRPr="0064728E">
        <w:tab/>
        <w:t>Halliwell J, Mulcahy P, Buetow S, Bray Y, Coster G, Osman LM. GP discussion of prognosis with patients with severe chronic obstructive pulmonary disease: a qualitative study. The British journal of general practice : the journal of the Royal College of General Practitioners. 2004;54(509):904-8.</w:t>
      </w:r>
      <w:bookmarkEnd w:id="82"/>
    </w:p>
    <w:p w14:paraId="195DD020" w14:textId="77777777" w:rsidR="0064728E" w:rsidRPr="0064728E" w:rsidRDefault="0064728E" w:rsidP="0064728E">
      <w:pPr>
        <w:pStyle w:val="EndNoteBibliography"/>
        <w:spacing w:after="0"/>
      </w:pPr>
      <w:bookmarkStart w:id="83" w:name="_ENREF_73"/>
      <w:r w:rsidRPr="0064728E">
        <w:t>73.</w:t>
      </w:r>
      <w:r w:rsidRPr="0064728E">
        <w:tab/>
        <w:t>Sundh J, Janson C, Lisspers K, Ställberg B, Montgomery S. The Dyspnoea, Obstruction, Smoking, Exacerbation (DOSE) index is predictive of mortality in COPD. Primary Care Respiratory Journal. 2012;21(3):295-301.</w:t>
      </w:r>
      <w:bookmarkEnd w:id="83"/>
    </w:p>
    <w:p w14:paraId="5235296D" w14:textId="77777777" w:rsidR="0064728E" w:rsidRPr="00A31FD5" w:rsidRDefault="0064728E" w:rsidP="0064728E">
      <w:pPr>
        <w:pStyle w:val="EndNoteBibliography"/>
        <w:spacing w:after="0"/>
        <w:rPr>
          <w:lang w:val="pt-PT"/>
        </w:rPr>
      </w:pPr>
      <w:bookmarkStart w:id="84" w:name="_ENREF_74"/>
      <w:r w:rsidRPr="0064728E">
        <w:t>74.</w:t>
      </w:r>
      <w:r w:rsidRPr="0064728E">
        <w:tab/>
        <w:t xml:space="preserve">Powrie DJ. The BODE index: a new grading system in COPD. </w:t>
      </w:r>
      <w:r w:rsidRPr="00A31FD5">
        <w:rPr>
          <w:lang w:val="pt-PT"/>
        </w:rPr>
        <w:t>Thorax. 2004;59(5):427-.</w:t>
      </w:r>
      <w:bookmarkEnd w:id="84"/>
    </w:p>
    <w:p w14:paraId="3BF4BF79" w14:textId="77777777" w:rsidR="0064728E" w:rsidRPr="0064728E" w:rsidRDefault="0064728E" w:rsidP="0064728E">
      <w:pPr>
        <w:pStyle w:val="EndNoteBibliography"/>
        <w:spacing w:after="0"/>
      </w:pPr>
      <w:bookmarkStart w:id="85" w:name="_ENREF_75"/>
      <w:r w:rsidRPr="00A31FD5">
        <w:rPr>
          <w:lang w:val="pt-PT"/>
        </w:rPr>
        <w:t>75.</w:t>
      </w:r>
      <w:r w:rsidRPr="00A31FD5">
        <w:rPr>
          <w:lang w:val="pt-PT"/>
        </w:rPr>
        <w:tab/>
        <w:t xml:space="preserve">Esteban C, Quintana JM, Moraza J, Aburto M, Aguirre U, Aguirregomoscorta JI, et al. </w:t>
      </w:r>
      <w:r w:rsidRPr="0064728E">
        <w:t>BODE-Index vs HADO-score in chronic obstructive pulmonary disease: Which one to use in general practice? BMC Medicine. 2010;8:28-.</w:t>
      </w:r>
      <w:bookmarkEnd w:id="85"/>
    </w:p>
    <w:p w14:paraId="1A940348" w14:textId="77777777" w:rsidR="0064728E" w:rsidRPr="0064728E" w:rsidRDefault="0064728E" w:rsidP="0064728E">
      <w:pPr>
        <w:pStyle w:val="EndNoteBibliography"/>
        <w:spacing w:after="0"/>
      </w:pPr>
      <w:bookmarkStart w:id="86" w:name="_ENREF_76"/>
      <w:r w:rsidRPr="0064728E">
        <w:t>76.</w:t>
      </w:r>
      <w:r w:rsidRPr="0064728E">
        <w:tab/>
        <w:t>den Herder-van der Eerden M, Hasselaar J, Payne S, Varey S, Schwabe S, Radbruch L, et al. How continuity of care is experienced within the context of integrated palliative care: A qualitative study with patients and family caregivers in five European countries. Palliat Med. 2017;31(10):946-55.</w:t>
      </w:r>
      <w:bookmarkEnd w:id="86"/>
    </w:p>
    <w:p w14:paraId="7CEEA232" w14:textId="77777777" w:rsidR="0064728E" w:rsidRPr="0064728E" w:rsidRDefault="0064728E" w:rsidP="0064728E">
      <w:pPr>
        <w:pStyle w:val="EndNoteBibliography"/>
        <w:spacing w:after="0"/>
      </w:pPr>
      <w:bookmarkStart w:id="87" w:name="_ENREF_77"/>
      <w:r w:rsidRPr="0064728E">
        <w:t>77.</w:t>
      </w:r>
      <w:r w:rsidRPr="0064728E">
        <w:tab/>
        <w:t>Scheerens C, Chambaere K, Pardon K, Derom E, Van Belle S, Joos G, et al. Development of a complex intervention for early integration of palliative home care into standard care for end-stage COPD patients: A Phase 0-I study. PLoS One. 2018;13(9):e0203326.</w:t>
      </w:r>
      <w:bookmarkEnd w:id="87"/>
    </w:p>
    <w:p w14:paraId="7F21583E" w14:textId="77777777" w:rsidR="0064728E" w:rsidRPr="0064728E" w:rsidRDefault="0064728E" w:rsidP="0064728E">
      <w:pPr>
        <w:pStyle w:val="EndNoteBibliography"/>
        <w:spacing w:after="0"/>
      </w:pPr>
      <w:bookmarkStart w:id="88" w:name="_ENREF_78"/>
      <w:r w:rsidRPr="0064728E">
        <w:t>78.</w:t>
      </w:r>
      <w:r w:rsidRPr="0064728E">
        <w:tab/>
        <w:t>Siouta N, Clement P, Aertgeerts B, Van Beek K, Menten J. Professionals' perceptions and current practices of integrated palliative care in chronic heart failure and chronic obstructive pulmonary disease: a qualitative study in Belgium. BMC Palliat Care. 2018;17(1):103.</w:t>
      </w:r>
      <w:bookmarkEnd w:id="88"/>
    </w:p>
    <w:p w14:paraId="2C546F9F" w14:textId="77777777" w:rsidR="0064728E" w:rsidRPr="0064728E" w:rsidRDefault="0064728E" w:rsidP="0064728E">
      <w:pPr>
        <w:pStyle w:val="EndNoteBibliography"/>
        <w:spacing w:after="0"/>
      </w:pPr>
      <w:bookmarkStart w:id="89" w:name="_ENREF_79"/>
      <w:r w:rsidRPr="0064728E">
        <w:t>79.</w:t>
      </w:r>
      <w:r w:rsidRPr="0064728E">
        <w:tab/>
        <w:t>Pinnock H, Kendall M, Murray SA, Worth A, Levack P, Porter M, et al. Living and dying with severe chronic obstructive pulmonary disease: multi-perspective longitudinal qualitative study. BMJ: British Medical Journal (Overseas &amp; Retired Doctors Edition). 2011;342:d142-d.</w:t>
      </w:r>
      <w:bookmarkEnd w:id="89"/>
    </w:p>
    <w:p w14:paraId="0729EAFB" w14:textId="77777777" w:rsidR="0064728E" w:rsidRPr="0064728E" w:rsidRDefault="0064728E" w:rsidP="0064728E">
      <w:pPr>
        <w:pStyle w:val="EndNoteBibliography"/>
        <w:spacing w:after="0"/>
      </w:pPr>
      <w:bookmarkStart w:id="90" w:name="_ENREF_80"/>
      <w:r w:rsidRPr="00A31FD5">
        <w:rPr>
          <w:lang w:val="pt-PT"/>
        </w:rPr>
        <w:t>80.</w:t>
      </w:r>
      <w:r w:rsidRPr="00A31FD5">
        <w:rPr>
          <w:lang w:val="pt-PT"/>
        </w:rPr>
        <w:tab/>
        <w:t xml:space="preserve">Harb N, Foster JM, Dobler CC. </w:t>
      </w:r>
      <w:r w:rsidRPr="0064728E">
        <w:t>Patient-perceived treatment burden of chronic obstructive pulmonary disease. International journal of chronic obstructive pulmonary disease. 2017;12:1641-52.</w:t>
      </w:r>
      <w:bookmarkEnd w:id="90"/>
    </w:p>
    <w:p w14:paraId="117C1B89" w14:textId="77777777" w:rsidR="0064728E" w:rsidRPr="0064728E" w:rsidRDefault="0064728E" w:rsidP="0064728E">
      <w:pPr>
        <w:pStyle w:val="EndNoteBibliography"/>
        <w:spacing w:after="0"/>
      </w:pPr>
      <w:bookmarkStart w:id="91" w:name="_ENREF_81"/>
      <w:r w:rsidRPr="0064728E">
        <w:t>81.</w:t>
      </w:r>
      <w:r w:rsidRPr="0064728E">
        <w:tab/>
        <w:t>Bereza BG, Troelsgaard Nielsen A, Valgardsson S, Hemels MEH, Einarson TR. Patient preferences in severe COPD and asthma: a comprehensive literature review. International journal of chronic obstructive pulmonary disease. 2015;10:739-44.</w:t>
      </w:r>
      <w:bookmarkEnd w:id="91"/>
    </w:p>
    <w:p w14:paraId="7285E495" w14:textId="77777777" w:rsidR="0064728E" w:rsidRPr="0064728E" w:rsidRDefault="0064728E" w:rsidP="0064728E">
      <w:pPr>
        <w:pStyle w:val="EndNoteBibliography"/>
      </w:pPr>
      <w:bookmarkStart w:id="92" w:name="_ENREF_82"/>
      <w:r w:rsidRPr="0064728E">
        <w:lastRenderedPageBreak/>
        <w:t>82.</w:t>
      </w:r>
      <w:r w:rsidRPr="0064728E">
        <w:tab/>
        <w:t>Johansson G, Mushnikov V, Bäckström T, Engström A, Khalid JM, Wall J, et al. Exacerbations and healthcare resource utilization among COPD patients in a Swedish registry-based nation-wide study. BMC pulmonary medicine. 2018;18(1):17-.</w:t>
      </w:r>
      <w:bookmarkEnd w:id="92"/>
    </w:p>
    <w:p w14:paraId="14971655" w14:textId="673EE28B" w:rsidR="00AA36A7" w:rsidRDefault="006F2C22" w:rsidP="009610B2">
      <w:pPr>
        <w:pStyle w:val="EndNoteBibliography"/>
        <w:ind w:left="720" w:hanging="720"/>
      </w:pPr>
      <w:r w:rsidRPr="00093E34">
        <w:rPr>
          <w:rFonts w:cstheme="majorBidi"/>
          <w:b/>
          <w:bCs/>
          <w:color w:val="000000" w:themeColor="text1"/>
        </w:rPr>
        <w:fldChar w:fldCharType="end"/>
      </w:r>
      <w:r w:rsidR="00AA36A7">
        <w:br w:type="page"/>
      </w:r>
    </w:p>
    <w:p w14:paraId="58919958" w14:textId="00F82B79" w:rsidR="00AA36A7" w:rsidRDefault="00AA36A7" w:rsidP="00AF5D9D">
      <w:pPr>
        <w:pStyle w:val="EndNoteBibliography"/>
        <w:ind w:left="720" w:hanging="720"/>
        <w:rPr>
          <w:rFonts w:cstheme="majorBidi"/>
          <w:b/>
          <w:bCs/>
          <w:color w:val="000000" w:themeColor="text1"/>
        </w:rPr>
      </w:pPr>
      <w:r>
        <w:rPr>
          <w:rFonts w:cstheme="majorBidi"/>
          <w:b/>
          <w:bCs/>
          <w:color w:val="000000" w:themeColor="text1"/>
        </w:rPr>
        <w:lastRenderedPageBreak/>
        <w:t>Authorship declaration</w:t>
      </w:r>
    </w:p>
    <w:p w14:paraId="08502224" w14:textId="77777777" w:rsidR="00AA36A7" w:rsidRDefault="00AA36A7" w:rsidP="00AA36A7">
      <w:pPr>
        <w:pStyle w:val="EndNoteBibliography"/>
        <w:ind w:hanging="11"/>
        <w:rPr>
          <w:rFonts w:cstheme="majorBidi"/>
          <w:bCs/>
          <w:color w:val="000000" w:themeColor="text1"/>
        </w:rPr>
      </w:pPr>
      <w:r w:rsidRPr="00AA36A7">
        <w:rPr>
          <w:rFonts w:cstheme="majorBidi"/>
          <w:bCs/>
          <w:color w:val="000000" w:themeColor="text1"/>
        </w:rPr>
        <w:t xml:space="preserve">All authors participated </w:t>
      </w:r>
      <w:r>
        <w:rPr>
          <w:rFonts w:cstheme="majorBidi"/>
          <w:bCs/>
          <w:color w:val="000000" w:themeColor="text1"/>
        </w:rPr>
        <w:t>in the different components of the reaserch study.</w:t>
      </w:r>
    </w:p>
    <w:p w14:paraId="72A2F785" w14:textId="77777777" w:rsidR="00AA36A7" w:rsidRDefault="00AA36A7" w:rsidP="00AA36A7">
      <w:pPr>
        <w:pStyle w:val="EndNoteBibliography"/>
        <w:ind w:hanging="11"/>
        <w:rPr>
          <w:rFonts w:cstheme="majorBidi"/>
          <w:bCs/>
          <w:color w:val="000000" w:themeColor="text1"/>
        </w:rPr>
      </w:pPr>
    </w:p>
    <w:p w14:paraId="70FE9DD4" w14:textId="7144304D" w:rsidR="00AA36A7" w:rsidRPr="00AA36A7" w:rsidRDefault="00AA36A7" w:rsidP="00AA36A7">
      <w:pPr>
        <w:pStyle w:val="EndNoteBibliography"/>
        <w:ind w:hanging="11"/>
        <w:rPr>
          <w:rFonts w:cstheme="majorBidi"/>
          <w:b/>
          <w:bCs/>
          <w:color w:val="000000" w:themeColor="text1"/>
        </w:rPr>
      </w:pPr>
      <w:r>
        <w:rPr>
          <w:rFonts w:cstheme="majorBidi"/>
          <w:b/>
          <w:bCs/>
          <w:color w:val="000000" w:themeColor="text1"/>
        </w:rPr>
        <w:t>Funding</w:t>
      </w:r>
    </w:p>
    <w:p w14:paraId="4BA86B97" w14:textId="2C7D12F7" w:rsidR="00AA36A7" w:rsidRDefault="00AA36A7" w:rsidP="00AA36A7">
      <w:pPr>
        <w:pStyle w:val="EndNoteBibliography"/>
        <w:ind w:hanging="11"/>
        <w:rPr>
          <w:rFonts w:asciiTheme="minorHAnsi" w:hAnsiTheme="minorHAnsi" w:cs="Arial"/>
          <w:shd w:val="clear" w:color="auto" w:fill="FFFFFF"/>
        </w:rPr>
      </w:pPr>
      <w:r w:rsidRPr="00AA36A7">
        <w:rPr>
          <w:rFonts w:asciiTheme="minorHAnsi" w:hAnsiTheme="minorHAnsi" w:cs="Arial"/>
          <w:shd w:val="clear" w:color="auto" w:fill="FFFFFF"/>
        </w:rPr>
        <w:t>This research received no specific grant from any funding agency in the public, commercial, or not-for-profit sectors’.</w:t>
      </w:r>
    </w:p>
    <w:p w14:paraId="49663F9B" w14:textId="77777777" w:rsidR="00AA36A7" w:rsidRDefault="00AA36A7" w:rsidP="00AA36A7">
      <w:pPr>
        <w:pStyle w:val="EndNoteBibliography"/>
        <w:ind w:hanging="11"/>
        <w:rPr>
          <w:rFonts w:asciiTheme="minorHAnsi" w:hAnsiTheme="minorHAnsi" w:cstheme="majorBidi"/>
          <w:bCs/>
        </w:rPr>
      </w:pPr>
    </w:p>
    <w:p w14:paraId="5FFDDD67" w14:textId="54E83D10" w:rsidR="00AA36A7" w:rsidRPr="00AA36A7" w:rsidRDefault="00AA36A7" w:rsidP="00AA36A7">
      <w:pPr>
        <w:pStyle w:val="EndNoteBibliography"/>
        <w:ind w:hanging="11"/>
        <w:rPr>
          <w:rFonts w:asciiTheme="minorHAnsi" w:hAnsiTheme="minorHAnsi" w:cstheme="majorBidi"/>
          <w:b/>
          <w:bCs/>
        </w:rPr>
      </w:pPr>
      <w:r w:rsidRPr="00AA36A7">
        <w:rPr>
          <w:rFonts w:asciiTheme="minorHAnsi" w:hAnsiTheme="minorHAnsi" w:cstheme="majorBidi"/>
          <w:b/>
          <w:bCs/>
        </w:rPr>
        <w:t xml:space="preserve">Declaration of interest </w:t>
      </w:r>
    </w:p>
    <w:p w14:paraId="292393C2" w14:textId="0D3B63FE" w:rsidR="00AA36A7" w:rsidRPr="00AA36A7" w:rsidRDefault="00AA36A7" w:rsidP="00AA36A7">
      <w:pPr>
        <w:pStyle w:val="EndNoteBibliography"/>
        <w:ind w:hanging="11"/>
        <w:rPr>
          <w:rFonts w:asciiTheme="minorHAnsi" w:hAnsiTheme="minorHAnsi" w:cstheme="majorBidi"/>
          <w:b/>
          <w:bCs/>
        </w:rPr>
      </w:pPr>
      <w:r w:rsidRPr="00AA36A7">
        <w:rPr>
          <w:rFonts w:asciiTheme="minorHAnsi" w:hAnsiTheme="minorHAnsi" w:cs="Arial"/>
          <w:shd w:val="clear" w:color="auto" w:fill="FFFFFF"/>
        </w:rPr>
        <w:t>The Authors declare that there is no conflict of interest.</w:t>
      </w:r>
    </w:p>
    <w:p w14:paraId="6C7B6281" w14:textId="77777777" w:rsidR="00AA36A7" w:rsidRDefault="00AA36A7" w:rsidP="00AA36A7">
      <w:pPr>
        <w:pStyle w:val="EndNoteBibliography"/>
        <w:ind w:hanging="11"/>
        <w:rPr>
          <w:rFonts w:asciiTheme="minorHAnsi" w:hAnsiTheme="minorHAnsi" w:cstheme="majorBidi"/>
          <w:bCs/>
        </w:rPr>
      </w:pPr>
    </w:p>
    <w:p w14:paraId="798608B9" w14:textId="5820A64F" w:rsidR="009622DB" w:rsidRPr="009622DB" w:rsidRDefault="009622DB" w:rsidP="00AA36A7">
      <w:pPr>
        <w:pStyle w:val="EndNoteBibliography"/>
        <w:ind w:hanging="11"/>
        <w:rPr>
          <w:rFonts w:asciiTheme="minorHAnsi" w:hAnsiTheme="minorHAnsi" w:cstheme="majorBidi"/>
          <w:b/>
          <w:bCs/>
        </w:rPr>
      </w:pPr>
      <w:r w:rsidRPr="009622DB">
        <w:rPr>
          <w:rFonts w:asciiTheme="minorHAnsi" w:hAnsiTheme="minorHAnsi" w:cstheme="majorBidi"/>
          <w:b/>
          <w:bCs/>
        </w:rPr>
        <w:t xml:space="preserve">Research Ethics </w:t>
      </w:r>
    </w:p>
    <w:p w14:paraId="26099187" w14:textId="37A72B60" w:rsidR="009622DB" w:rsidRDefault="009622DB" w:rsidP="00AA36A7">
      <w:pPr>
        <w:pStyle w:val="EndNoteBibliography"/>
        <w:ind w:hanging="11"/>
        <w:rPr>
          <w:lang w:eastAsia="en-US"/>
        </w:rPr>
      </w:pPr>
      <w:r>
        <w:rPr>
          <w:lang w:eastAsia="en-US"/>
        </w:rPr>
        <w:t>The s</w:t>
      </w:r>
      <w:r w:rsidRPr="00093E34">
        <w:rPr>
          <w:lang w:eastAsia="en-US"/>
        </w:rPr>
        <w:t xml:space="preserve">tudy </w:t>
      </w:r>
      <w:r>
        <w:rPr>
          <w:lang w:eastAsia="en-US"/>
        </w:rPr>
        <w:t>was</w:t>
      </w:r>
      <w:r w:rsidRPr="00093E34">
        <w:rPr>
          <w:lang w:eastAsia="en-US"/>
        </w:rPr>
        <w:t xml:space="preserve"> approved by </w:t>
      </w:r>
      <w:r>
        <w:rPr>
          <w:lang w:eastAsia="en-US"/>
        </w:rPr>
        <w:t xml:space="preserve">the Health Research Authority and the </w:t>
      </w:r>
      <w:r w:rsidRPr="00093E34">
        <w:rPr>
          <w:lang w:eastAsia="en-US"/>
        </w:rPr>
        <w:t>Hampshire B Research Ethics Committee</w:t>
      </w:r>
      <w:r w:rsidR="00E84062">
        <w:rPr>
          <w:lang w:eastAsia="en-US"/>
        </w:rPr>
        <w:t xml:space="preserve"> in February 2017</w:t>
      </w:r>
      <w:r>
        <w:rPr>
          <w:lang w:eastAsia="en-US"/>
        </w:rPr>
        <w:t xml:space="preserve"> with the following </w:t>
      </w:r>
      <w:r w:rsidRPr="00093E34">
        <w:rPr>
          <w:lang w:eastAsia="en-US"/>
        </w:rPr>
        <w:t xml:space="preserve">IRAS ID </w:t>
      </w:r>
      <w:r>
        <w:rPr>
          <w:lang w:eastAsia="en-US"/>
        </w:rPr>
        <w:t xml:space="preserve">number: </w:t>
      </w:r>
      <w:r w:rsidRPr="00093E34">
        <w:rPr>
          <w:lang w:eastAsia="en-US"/>
        </w:rPr>
        <w:t>203444.</w:t>
      </w:r>
    </w:p>
    <w:p w14:paraId="7CD2A9F7" w14:textId="77777777" w:rsidR="009622DB" w:rsidRDefault="009622DB" w:rsidP="00AA36A7">
      <w:pPr>
        <w:pStyle w:val="EndNoteBibliography"/>
        <w:ind w:hanging="11"/>
        <w:rPr>
          <w:lang w:eastAsia="en-US"/>
        </w:rPr>
      </w:pPr>
    </w:p>
    <w:p w14:paraId="38CF69D5" w14:textId="430C2C98" w:rsidR="009622DB" w:rsidRDefault="009622DB" w:rsidP="00AA36A7">
      <w:pPr>
        <w:pStyle w:val="EndNoteBibliography"/>
        <w:ind w:hanging="11"/>
        <w:rPr>
          <w:b/>
          <w:lang w:eastAsia="en-US"/>
        </w:rPr>
      </w:pPr>
      <w:r w:rsidRPr="009622DB">
        <w:rPr>
          <w:b/>
          <w:lang w:eastAsia="en-US"/>
        </w:rPr>
        <w:t xml:space="preserve">Data management </w:t>
      </w:r>
    </w:p>
    <w:p w14:paraId="45178B73" w14:textId="6D9AF338" w:rsidR="009622DB" w:rsidRDefault="0042297D" w:rsidP="00AA36A7">
      <w:pPr>
        <w:pStyle w:val="EndNoteBibliography"/>
        <w:ind w:hanging="11"/>
        <w:rPr>
          <w:lang w:eastAsia="en-US"/>
        </w:rPr>
      </w:pPr>
      <w:r>
        <w:rPr>
          <w:lang w:eastAsia="en-US"/>
        </w:rPr>
        <w:t>All data are</w:t>
      </w:r>
      <w:r w:rsidR="009622DB">
        <w:rPr>
          <w:lang w:eastAsia="en-US"/>
        </w:rPr>
        <w:t xml:space="preserve"> kept </w:t>
      </w:r>
      <w:r>
        <w:rPr>
          <w:lang w:eastAsia="en-US"/>
        </w:rPr>
        <w:t xml:space="preserve">in the University of Southampton repositories for a minimum of 10 years. For more information please contact the University’s Data Protection Officer at </w:t>
      </w:r>
      <w:hyperlink r:id="rId10" w:history="1">
        <w:r w:rsidRPr="00CA26B1">
          <w:rPr>
            <w:rStyle w:val="Hyperlink"/>
            <w:lang w:eastAsia="en-US"/>
          </w:rPr>
          <w:t>data.protection@soton.ac.uk</w:t>
        </w:r>
      </w:hyperlink>
      <w:r>
        <w:rPr>
          <w:lang w:eastAsia="en-US"/>
        </w:rPr>
        <w:t xml:space="preserve">. </w:t>
      </w:r>
    </w:p>
    <w:p w14:paraId="6C719571" w14:textId="77777777" w:rsidR="0042297D" w:rsidRDefault="0042297D" w:rsidP="00AA36A7">
      <w:pPr>
        <w:pStyle w:val="EndNoteBibliography"/>
        <w:ind w:hanging="11"/>
        <w:rPr>
          <w:lang w:eastAsia="en-US"/>
        </w:rPr>
      </w:pPr>
    </w:p>
    <w:p w14:paraId="5C7EF1AE" w14:textId="0D0A9421" w:rsidR="0042297D" w:rsidRDefault="0042297D" w:rsidP="00AA36A7">
      <w:pPr>
        <w:pStyle w:val="EndNoteBibliography"/>
        <w:ind w:hanging="11"/>
        <w:rPr>
          <w:b/>
          <w:lang w:eastAsia="en-US"/>
        </w:rPr>
      </w:pPr>
      <w:r w:rsidRPr="0042297D">
        <w:rPr>
          <w:b/>
          <w:lang w:eastAsia="en-US"/>
        </w:rPr>
        <w:t xml:space="preserve">Acknowledgments </w:t>
      </w:r>
    </w:p>
    <w:p w14:paraId="69E16963" w14:textId="568CBCFC" w:rsidR="0042297D" w:rsidRPr="0042297D" w:rsidRDefault="0042297D" w:rsidP="00AA36A7">
      <w:pPr>
        <w:pStyle w:val="EndNoteBibliography"/>
        <w:ind w:hanging="11"/>
        <w:rPr>
          <w:rFonts w:asciiTheme="minorHAnsi" w:hAnsiTheme="minorHAnsi" w:cstheme="majorBidi"/>
          <w:bCs/>
        </w:rPr>
      </w:pPr>
      <w:r>
        <w:rPr>
          <w:lang w:eastAsia="en-US"/>
        </w:rPr>
        <w:t>The authors are grateful to all clinicians that signposted patients to the study, especially the clinicians working at Portsmouth Hospitals NHS Trust.</w:t>
      </w:r>
    </w:p>
    <w:sectPr w:rsidR="0042297D" w:rsidRPr="0042297D" w:rsidSect="00E73EDC">
      <w:footerReference w:type="default" r:id="rId11"/>
      <w:pgSz w:w="11906" w:h="16838"/>
      <w:pgMar w:top="1440" w:right="1440" w:bottom="1440" w:left="1440" w:header="709" w:footer="709" w:gutter="0"/>
      <w:lnNumType w:countBy="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6111DE" w16cid:durableId="20322EE0"/>
  <w16cid:commentId w16cid:paraId="76CA22E3" w16cid:durableId="20322FA0"/>
  <w16cid:commentId w16cid:paraId="1DD4B3EE" w16cid:durableId="20322EE1"/>
  <w16cid:commentId w16cid:paraId="1C679088" w16cid:durableId="2032315E"/>
  <w16cid:commentId w16cid:paraId="2CA0CC19" w16cid:durableId="2032313E"/>
  <w16cid:commentId w16cid:paraId="6408EFC3" w16cid:durableId="20322EE2"/>
  <w16cid:commentId w16cid:paraId="2975F63D" w16cid:durableId="203231BD"/>
  <w16cid:commentId w16cid:paraId="3177E1F8" w16cid:durableId="2032321D"/>
  <w16cid:commentId w16cid:paraId="75C02F69" w16cid:durableId="203231F9"/>
  <w16cid:commentId w16cid:paraId="3A9CFA59" w16cid:durableId="203232AF"/>
  <w16cid:commentId w16cid:paraId="3FF4C333" w16cid:durableId="203234C6"/>
  <w16cid:commentId w16cid:paraId="5E25488A" w16cid:durableId="20323568"/>
  <w16cid:commentId w16cid:paraId="646038D8" w16cid:durableId="20323694"/>
  <w16cid:commentId w16cid:paraId="68337AD1" w16cid:durableId="20323702"/>
  <w16cid:commentId w16cid:paraId="0D9F80FC" w16cid:durableId="2032372B"/>
  <w16cid:commentId w16cid:paraId="700758FC" w16cid:durableId="2032372F"/>
  <w16cid:commentId w16cid:paraId="201D2E0F" w16cid:durableId="20322EE3"/>
  <w16cid:commentId w16cid:paraId="0FD6EEBC" w16cid:durableId="203237FA"/>
  <w16cid:commentId w16cid:paraId="4B6B7969" w16cid:durableId="2032382C"/>
  <w16cid:commentId w16cid:paraId="08D8A9C2" w16cid:durableId="20323894"/>
  <w16cid:commentId w16cid:paraId="08F9783D" w16cid:durableId="2032395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55D072" w14:textId="77777777" w:rsidR="00134031" w:rsidRDefault="00134031" w:rsidP="00F47894">
      <w:pPr>
        <w:spacing w:after="0" w:line="240" w:lineRule="auto"/>
      </w:pPr>
      <w:r>
        <w:separator/>
      </w:r>
    </w:p>
  </w:endnote>
  <w:endnote w:type="continuationSeparator" w:id="0">
    <w:p w14:paraId="64FFD03B" w14:textId="77777777" w:rsidR="00134031" w:rsidRDefault="00134031" w:rsidP="00F478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orbel">
    <w:panose1 w:val="020B0503020204020204"/>
    <w:charset w:val="00"/>
    <w:family w:val="swiss"/>
    <w:pitch w:val="variable"/>
    <w:sig w:usb0="A00002EF" w:usb1="4000A44B" w:usb2="00000000" w:usb3="00000000" w:csb0="0000019F" w:csb1="00000000"/>
  </w:font>
  <w:font w:name="Calibri-Bol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4514017"/>
      <w:docPartObj>
        <w:docPartGallery w:val="Page Numbers (Bottom of Page)"/>
        <w:docPartUnique/>
      </w:docPartObj>
    </w:sdtPr>
    <w:sdtEndPr>
      <w:rPr>
        <w:noProof/>
      </w:rPr>
    </w:sdtEndPr>
    <w:sdtContent>
      <w:p w14:paraId="677C456D" w14:textId="0924357D" w:rsidR="00651FB1" w:rsidRDefault="00651FB1">
        <w:pPr>
          <w:pStyle w:val="Footer"/>
          <w:jc w:val="right"/>
        </w:pPr>
        <w:r>
          <w:fldChar w:fldCharType="begin"/>
        </w:r>
        <w:r>
          <w:instrText xml:space="preserve"> PAGE   \* MERGEFORMAT </w:instrText>
        </w:r>
        <w:r>
          <w:fldChar w:fldCharType="separate"/>
        </w:r>
        <w:r w:rsidR="00A31FD5">
          <w:rPr>
            <w:noProof/>
          </w:rPr>
          <w:t>24</w:t>
        </w:r>
        <w:r>
          <w:rPr>
            <w:noProof/>
          </w:rPr>
          <w:fldChar w:fldCharType="end"/>
        </w:r>
      </w:p>
    </w:sdtContent>
  </w:sdt>
  <w:p w14:paraId="25806408" w14:textId="77777777" w:rsidR="00651FB1" w:rsidRDefault="00651FB1" w:rsidP="007508DD">
    <w:pPr>
      <w:spacing w:after="120" w:line="360" w:lineRule="auto"/>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31DF2C" w14:textId="77777777" w:rsidR="00134031" w:rsidRDefault="00134031" w:rsidP="00F47894">
      <w:pPr>
        <w:spacing w:after="0" w:line="240" w:lineRule="auto"/>
      </w:pPr>
      <w:r>
        <w:separator/>
      </w:r>
    </w:p>
  </w:footnote>
  <w:footnote w:type="continuationSeparator" w:id="0">
    <w:p w14:paraId="00B8F2B4" w14:textId="77777777" w:rsidR="00134031" w:rsidRDefault="00134031" w:rsidP="00F478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CA04C7"/>
    <w:multiLevelType w:val="hybridMultilevel"/>
    <w:tmpl w:val="EF34351C"/>
    <w:lvl w:ilvl="0" w:tplc="26BA37B2">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083340D6"/>
    <w:multiLevelType w:val="hybridMultilevel"/>
    <w:tmpl w:val="3E2A1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A01F1C"/>
    <w:multiLevelType w:val="hybridMultilevel"/>
    <w:tmpl w:val="A27258C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20CC63F0"/>
    <w:multiLevelType w:val="hybridMultilevel"/>
    <w:tmpl w:val="FE406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431A4B"/>
    <w:multiLevelType w:val="multilevel"/>
    <w:tmpl w:val="694034CE"/>
    <w:lvl w:ilvl="0">
      <w:start w:val="1"/>
      <w:numFmt w:val="upperLetter"/>
      <w:pStyle w:val="AppendixThird"/>
      <w:lvlText w:val="Appendix %1"/>
      <w:lvlJc w:val="left"/>
      <w:pPr>
        <w:ind w:left="2061"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9F47E2C"/>
    <w:multiLevelType w:val="hybridMultilevel"/>
    <w:tmpl w:val="77BC08E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DDF61E6"/>
    <w:multiLevelType w:val="hybridMultilevel"/>
    <w:tmpl w:val="E1CE1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3D5B38"/>
    <w:multiLevelType w:val="hybridMultilevel"/>
    <w:tmpl w:val="0F906E8A"/>
    <w:lvl w:ilvl="0" w:tplc="842E4242">
      <w:start w:val="2"/>
      <w:numFmt w:val="decimal"/>
      <w:lvlText w:val="%1."/>
      <w:lvlJc w:val="left"/>
      <w:pPr>
        <w:ind w:left="720" w:hanging="360"/>
      </w:pPr>
      <w:rPr>
        <w:rFonts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184848"/>
    <w:multiLevelType w:val="hybridMultilevel"/>
    <w:tmpl w:val="300A6376"/>
    <w:lvl w:ilvl="0" w:tplc="842E4242">
      <w:start w:val="2"/>
      <w:numFmt w:val="decimal"/>
      <w:lvlText w:val="%1."/>
      <w:lvlJc w:val="left"/>
      <w:pPr>
        <w:ind w:left="180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FD70871"/>
    <w:multiLevelType w:val="hybridMultilevel"/>
    <w:tmpl w:val="1638C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05F6377"/>
    <w:multiLevelType w:val="hybridMultilevel"/>
    <w:tmpl w:val="23BAD898"/>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1" w15:restartNumberingAfterBreak="0">
    <w:nsid w:val="639F11B1"/>
    <w:multiLevelType w:val="hybridMultilevel"/>
    <w:tmpl w:val="A3AED4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A25413"/>
    <w:multiLevelType w:val="hybridMultilevel"/>
    <w:tmpl w:val="39C84192"/>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3" w15:restartNumberingAfterBreak="0">
    <w:nsid w:val="73251559"/>
    <w:multiLevelType w:val="hybridMultilevel"/>
    <w:tmpl w:val="921CAF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23"/>
  </w:num>
  <w:num w:numId="14">
    <w:abstractNumId w:val="17"/>
  </w:num>
  <w:num w:numId="15">
    <w:abstractNumId w:val="20"/>
  </w:num>
  <w:num w:numId="16">
    <w:abstractNumId w:val="22"/>
  </w:num>
  <w:num w:numId="17">
    <w:abstractNumId w:val="12"/>
  </w:num>
  <w:num w:numId="18">
    <w:abstractNumId w:val="10"/>
  </w:num>
  <w:num w:numId="19">
    <w:abstractNumId w:val="16"/>
  </w:num>
  <w:num w:numId="20">
    <w:abstractNumId w:val="18"/>
  </w:num>
  <w:num w:numId="21">
    <w:abstractNumId w:val="11"/>
  </w:num>
  <w:num w:numId="22">
    <w:abstractNumId w:val="15"/>
  </w:num>
  <w:num w:numId="23">
    <w:abstractNumId w:val="19"/>
  </w:num>
  <w:num w:numId="24">
    <w:abstractNumId w:val="2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esa92s5w9e0pvea02sxfd0j0xpaweezveae&quot;&gt;My EndNote Library Copy&lt;record-ids&gt;&lt;item&gt;298&lt;/item&gt;&lt;item&gt;509&lt;/item&gt;&lt;item&gt;528&lt;/item&gt;&lt;item&gt;541&lt;/item&gt;&lt;item&gt;587&lt;/item&gt;&lt;item&gt;1531&lt;/item&gt;&lt;item&gt;1555&lt;/item&gt;&lt;item&gt;2160&lt;/item&gt;&lt;item&gt;2295&lt;/item&gt;&lt;item&gt;2300&lt;/item&gt;&lt;item&gt;2333&lt;/item&gt;&lt;item&gt;2375&lt;/item&gt;&lt;item&gt;4161&lt;/item&gt;&lt;item&gt;4166&lt;/item&gt;&lt;item&gt;4211&lt;/item&gt;&lt;item&gt;4275&lt;/item&gt;&lt;item&gt;4397&lt;/item&gt;&lt;item&gt;4423&lt;/item&gt;&lt;item&gt;4587&lt;/item&gt;&lt;item&gt;4941&lt;/item&gt;&lt;item&gt;4967&lt;/item&gt;&lt;item&gt;5562&lt;/item&gt;&lt;item&gt;5563&lt;/item&gt;&lt;item&gt;5564&lt;/item&gt;&lt;item&gt;5569&lt;/item&gt;&lt;item&gt;5581&lt;/item&gt;&lt;item&gt;5597&lt;/item&gt;&lt;item&gt;5609&lt;/item&gt;&lt;item&gt;5661&lt;/item&gt;&lt;item&gt;5670&lt;/item&gt;&lt;item&gt;5679&lt;/item&gt;&lt;item&gt;5680&lt;/item&gt;&lt;item&gt;5690&lt;/item&gt;&lt;item&gt;5691&lt;/item&gt;&lt;item&gt;5692&lt;/item&gt;&lt;item&gt;5706&lt;/item&gt;&lt;item&gt;5726&lt;/item&gt;&lt;item&gt;5730&lt;/item&gt;&lt;item&gt;5734&lt;/item&gt;&lt;item&gt;5749&lt;/item&gt;&lt;item&gt;5750&lt;/item&gt;&lt;item&gt;5751&lt;/item&gt;&lt;item&gt;5752&lt;/item&gt;&lt;item&gt;5757&lt;/item&gt;&lt;item&gt;5758&lt;/item&gt;&lt;item&gt;5760&lt;/item&gt;&lt;item&gt;5763&lt;/item&gt;&lt;item&gt;5764&lt;/item&gt;&lt;item&gt;5766&lt;/item&gt;&lt;item&gt;5767&lt;/item&gt;&lt;item&gt;5768&lt;/item&gt;&lt;item&gt;5769&lt;/item&gt;&lt;item&gt;5770&lt;/item&gt;&lt;item&gt;5772&lt;/item&gt;&lt;item&gt;5773&lt;/item&gt;&lt;item&gt;5774&lt;/item&gt;&lt;item&gt;5775&lt;/item&gt;&lt;item&gt;5776&lt;/item&gt;&lt;item&gt;5786&lt;/item&gt;&lt;item&gt;5788&lt;/item&gt;&lt;item&gt;5793&lt;/item&gt;&lt;item&gt;5794&lt;/item&gt;&lt;item&gt;5806&lt;/item&gt;&lt;item&gt;5809&lt;/item&gt;&lt;item&gt;5810&lt;/item&gt;&lt;item&gt;5872&lt;/item&gt;&lt;item&gt;5879&lt;/item&gt;&lt;item&gt;5882&lt;/item&gt;&lt;item&gt;5884&lt;/item&gt;&lt;item&gt;5886&lt;/item&gt;&lt;item&gt;5891&lt;/item&gt;&lt;item&gt;5892&lt;/item&gt;&lt;item&gt;5897&lt;/item&gt;&lt;item&gt;5899&lt;/item&gt;&lt;item&gt;5906&lt;/item&gt;&lt;item&gt;5907&lt;/item&gt;&lt;item&gt;5908&lt;/item&gt;&lt;item&gt;5946&lt;/item&gt;&lt;/record-ids&gt;&lt;/item&gt;&lt;/Libraries&gt;"/>
  </w:docVars>
  <w:rsids>
    <w:rsidRoot w:val="00254EB6"/>
    <w:rsid w:val="000035D7"/>
    <w:rsid w:val="0000503E"/>
    <w:rsid w:val="0000605E"/>
    <w:rsid w:val="000074FF"/>
    <w:rsid w:val="00007732"/>
    <w:rsid w:val="000102FA"/>
    <w:rsid w:val="00010FEC"/>
    <w:rsid w:val="000118AF"/>
    <w:rsid w:val="00012F7D"/>
    <w:rsid w:val="00013E45"/>
    <w:rsid w:val="00014AF9"/>
    <w:rsid w:val="00015ECE"/>
    <w:rsid w:val="00016976"/>
    <w:rsid w:val="000204E0"/>
    <w:rsid w:val="00020C93"/>
    <w:rsid w:val="00022593"/>
    <w:rsid w:val="000229DA"/>
    <w:rsid w:val="00023B19"/>
    <w:rsid w:val="0002500C"/>
    <w:rsid w:val="0002572B"/>
    <w:rsid w:val="00025E4D"/>
    <w:rsid w:val="0002627D"/>
    <w:rsid w:val="000268B1"/>
    <w:rsid w:val="00027A2E"/>
    <w:rsid w:val="00030094"/>
    <w:rsid w:val="000316CE"/>
    <w:rsid w:val="00031703"/>
    <w:rsid w:val="00031BF6"/>
    <w:rsid w:val="00031D85"/>
    <w:rsid w:val="000322B7"/>
    <w:rsid w:val="00032DC6"/>
    <w:rsid w:val="000342E3"/>
    <w:rsid w:val="00034E72"/>
    <w:rsid w:val="000350DC"/>
    <w:rsid w:val="00035555"/>
    <w:rsid w:val="00035936"/>
    <w:rsid w:val="00040649"/>
    <w:rsid w:val="00041557"/>
    <w:rsid w:val="000427C3"/>
    <w:rsid w:val="000442AB"/>
    <w:rsid w:val="00044B41"/>
    <w:rsid w:val="00044B59"/>
    <w:rsid w:val="000508E9"/>
    <w:rsid w:val="00051742"/>
    <w:rsid w:val="000521FB"/>
    <w:rsid w:val="000544DD"/>
    <w:rsid w:val="00054545"/>
    <w:rsid w:val="00054C2A"/>
    <w:rsid w:val="000550F5"/>
    <w:rsid w:val="0005562A"/>
    <w:rsid w:val="00057651"/>
    <w:rsid w:val="00057669"/>
    <w:rsid w:val="0005784C"/>
    <w:rsid w:val="00057A76"/>
    <w:rsid w:val="00057E94"/>
    <w:rsid w:val="000606D1"/>
    <w:rsid w:val="00063D18"/>
    <w:rsid w:val="00064294"/>
    <w:rsid w:val="000643E1"/>
    <w:rsid w:val="0006562E"/>
    <w:rsid w:val="00066828"/>
    <w:rsid w:val="000704F8"/>
    <w:rsid w:val="00072127"/>
    <w:rsid w:val="000724CE"/>
    <w:rsid w:val="00072EFA"/>
    <w:rsid w:val="00073512"/>
    <w:rsid w:val="0007356D"/>
    <w:rsid w:val="00081CB0"/>
    <w:rsid w:val="000821B1"/>
    <w:rsid w:val="000827E1"/>
    <w:rsid w:val="000829FF"/>
    <w:rsid w:val="00082EFB"/>
    <w:rsid w:val="00083875"/>
    <w:rsid w:val="00085A04"/>
    <w:rsid w:val="00085D12"/>
    <w:rsid w:val="0008683D"/>
    <w:rsid w:val="000875DB"/>
    <w:rsid w:val="00087A7D"/>
    <w:rsid w:val="00087E9A"/>
    <w:rsid w:val="00092436"/>
    <w:rsid w:val="00093E34"/>
    <w:rsid w:val="00094B98"/>
    <w:rsid w:val="00094C1A"/>
    <w:rsid w:val="00095EA9"/>
    <w:rsid w:val="000964D3"/>
    <w:rsid w:val="00096CD7"/>
    <w:rsid w:val="00096D08"/>
    <w:rsid w:val="000A01FF"/>
    <w:rsid w:val="000A0FE6"/>
    <w:rsid w:val="000A1107"/>
    <w:rsid w:val="000A3888"/>
    <w:rsid w:val="000A4220"/>
    <w:rsid w:val="000A4B6C"/>
    <w:rsid w:val="000A4C55"/>
    <w:rsid w:val="000A5090"/>
    <w:rsid w:val="000A670C"/>
    <w:rsid w:val="000A7C27"/>
    <w:rsid w:val="000B0DE2"/>
    <w:rsid w:val="000B0EDA"/>
    <w:rsid w:val="000B2B5B"/>
    <w:rsid w:val="000B3E73"/>
    <w:rsid w:val="000B55B7"/>
    <w:rsid w:val="000B6297"/>
    <w:rsid w:val="000B6CFB"/>
    <w:rsid w:val="000B72D9"/>
    <w:rsid w:val="000C1FC6"/>
    <w:rsid w:val="000C3DCB"/>
    <w:rsid w:val="000C68F1"/>
    <w:rsid w:val="000C77CD"/>
    <w:rsid w:val="000C7F9B"/>
    <w:rsid w:val="000D09B7"/>
    <w:rsid w:val="000D0C36"/>
    <w:rsid w:val="000D1411"/>
    <w:rsid w:val="000D16A3"/>
    <w:rsid w:val="000D2D91"/>
    <w:rsid w:val="000D3C2B"/>
    <w:rsid w:val="000D3F30"/>
    <w:rsid w:val="000D41E8"/>
    <w:rsid w:val="000D5176"/>
    <w:rsid w:val="000D5E13"/>
    <w:rsid w:val="000E0569"/>
    <w:rsid w:val="000E0FB1"/>
    <w:rsid w:val="000E1061"/>
    <w:rsid w:val="000E1A38"/>
    <w:rsid w:val="000E28B0"/>
    <w:rsid w:val="000E3424"/>
    <w:rsid w:val="000E3610"/>
    <w:rsid w:val="000E3C55"/>
    <w:rsid w:val="000E44C3"/>
    <w:rsid w:val="000E4872"/>
    <w:rsid w:val="000E4ED2"/>
    <w:rsid w:val="000E565D"/>
    <w:rsid w:val="000E5EB6"/>
    <w:rsid w:val="000F08F0"/>
    <w:rsid w:val="000F0AA3"/>
    <w:rsid w:val="000F1613"/>
    <w:rsid w:val="000F18B1"/>
    <w:rsid w:val="000F4BCD"/>
    <w:rsid w:val="000F4ED8"/>
    <w:rsid w:val="000F52CF"/>
    <w:rsid w:val="000F5775"/>
    <w:rsid w:val="000F7096"/>
    <w:rsid w:val="000F7FE1"/>
    <w:rsid w:val="00101C1A"/>
    <w:rsid w:val="00101E35"/>
    <w:rsid w:val="001030AD"/>
    <w:rsid w:val="001035F9"/>
    <w:rsid w:val="001038A6"/>
    <w:rsid w:val="0010447D"/>
    <w:rsid w:val="00105F0A"/>
    <w:rsid w:val="00106CD1"/>
    <w:rsid w:val="0010759A"/>
    <w:rsid w:val="001076E6"/>
    <w:rsid w:val="001076F4"/>
    <w:rsid w:val="001104E3"/>
    <w:rsid w:val="00111627"/>
    <w:rsid w:val="0011261D"/>
    <w:rsid w:val="00112A7F"/>
    <w:rsid w:val="0011311B"/>
    <w:rsid w:val="00113BD0"/>
    <w:rsid w:val="00114B43"/>
    <w:rsid w:val="0011556E"/>
    <w:rsid w:val="001160C1"/>
    <w:rsid w:val="0011685F"/>
    <w:rsid w:val="0011717B"/>
    <w:rsid w:val="00117350"/>
    <w:rsid w:val="001175CB"/>
    <w:rsid w:val="0011760C"/>
    <w:rsid w:val="001179F2"/>
    <w:rsid w:val="00117CF1"/>
    <w:rsid w:val="00120D2C"/>
    <w:rsid w:val="00121382"/>
    <w:rsid w:val="00121893"/>
    <w:rsid w:val="001219C3"/>
    <w:rsid w:val="00122804"/>
    <w:rsid w:val="001241C6"/>
    <w:rsid w:val="00124662"/>
    <w:rsid w:val="00126701"/>
    <w:rsid w:val="00127E12"/>
    <w:rsid w:val="001300E0"/>
    <w:rsid w:val="00130F97"/>
    <w:rsid w:val="001323B9"/>
    <w:rsid w:val="00133083"/>
    <w:rsid w:val="00134031"/>
    <w:rsid w:val="0013552D"/>
    <w:rsid w:val="001360D6"/>
    <w:rsid w:val="001361E8"/>
    <w:rsid w:val="00136BFF"/>
    <w:rsid w:val="00136DE5"/>
    <w:rsid w:val="00137006"/>
    <w:rsid w:val="001409AD"/>
    <w:rsid w:val="00140AEB"/>
    <w:rsid w:val="00141D3E"/>
    <w:rsid w:val="00141DD0"/>
    <w:rsid w:val="001430BF"/>
    <w:rsid w:val="00144844"/>
    <w:rsid w:val="0014489B"/>
    <w:rsid w:val="001458F5"/>
    <w:rsid w:val="00147B8A"/>
    <w:rsid w:val="00150578"/>
    <w:rsid w:val="0015208A"/>
    <w:rsid w:val="00152ECC"/>
    <w:rsid w:val="00152F1E"/>
    <w:rsid w:val="00153374"/>
    <w:rsid w:val="00155165"/>
    <w:rsid w:val="0015592D"/>
    <w:rsid w:val="001570F9"/>
    <w:rsid w:val="00157488"/>
    <w:rsid w:val="00157FAE"/>
    <w:rsid w:val="001600C7"/>
    <w:rsid w:val="001610A7"/>
    <w:rsid w:val="00161A08"/>
    <w:rsid w:val="00162522"/>
    <w:rsid w:val="00162A5C"/>
    <w:rsid w:val="001631C2"/>
    <w:rsid w:val="001637EB"/>
    <w:rsid w:val="00164C9F"/>
    <w:rsid w:val="00165951"/>
    <w:rsid w:val="001665B3"/>
    <w:rsid w:val="00166845"/>
    <w:rsid w:val="00166D1F"/>
    <w:rsid w:val="001674F1"/>
    <w:rsid w:val="0016787F"/>
    <w:rsid w:val="00167F60"/>
    <w:rsid w:val="00174D70"/>
    <w:rsid w:val="00175BE1"/>
    <w:rsid w:val="00177703"/>
    <w:rsid w:val="0017796D"/>
    <w:rsid w:val="00180FF7"/>
    <w:rsid w:val="00181EDB"/>
    <w:rsid w:val="00183CEF"/>
    <w:rsid w:val="00190975"/>
    <w:rsid w:val="00192975"/>
    <w:rsid w:val="00194493"/>
    <w:rsid w:val="00196AF8"/>
    <w:rsid w:val="00196CAE"/>
    <w:rsid w:val="00197153"/>
    <w:rsid w:val="001A0924"/>
    <w:rsid w:val="001A0BCD"/>
    <w:rsid w:val="001A10A6"/>
    <w:rsid w:val="001A395F"/>
    <w:rsid w:val="001A41F6"/>
    <w:rsid w:val="001A52FB"/>
    <w:rsid w:val="001A563E"/>
    <w:rsid w:val="001B1BAC"/>
    <w:rsid w:val="001B334C"/>
    <w:rsid w:val="001B3A29"/>
    <w:rsid w:val="001B41AD"/>
    <w:rsid w:val="001B43D0"/>
    <w:rsid w:val="001B49E5"/>
    <w:rsid w:val="001B4CA0"/>
    <w:rsid w:val="001B4F89"/>
    <w:rsid w:val="001B6286"/>
    <w:rsid w:val="001B6EB4"/>
    <w:rsid w:val="001B7751"/>
    <w:rsid w:val="001C0311"/>
    <w:rsid w:val="001C0408"/>
    <w:rsid w:val="001C1060"/>
    <w:rsid w:val="001C22AE"/>
    <w:rsid w:val="001C29C6"/>
    <w:rsid w:val="001C50B1"/>
    <w:rsid w:val="001C62BF"/>
    <w:rsid w:val="001C7099"/>
    <w:rsid w:val="001C7291"/>
    <w:rsid w:val="001C757B"/>
    <w:rsid w:val="001D1250"/>
    <w:rsid w:val="001D37E5"/>
    <w:rsid w:val="001D3C86"/>
    <w:rsid w:val="001D45C6"/>
    <w:rsid w:val="001D4B9C"/>
    <w:rsid w:val="001D52F4"/>
    <w:rsid w:val="001D5482"/>
    <w:rsid w:val="001D6DC5"/>
    <w:rsid w:val="001D7936"/>
    <w:rsid w:val="001E09BD"/>
    <w:rsid w:val="001E1EF2"/>
    <w:rsid w:val="001E26B3"/>
    <w:rsid w:val="001E322F"/>
    <w:rsid w:val="001E3955"/>
    <w:rsid w:val="001E4ACB"/>
    <w:rsid w:val="001E4BD7"/>
    <w:rsid w:val="001E5CF6"/>
    <w:rsid w:val="001E6524"/>
    <w:rsid w:val="001E6E04"/>
    <w:rsid w:val="001E75CD"/>
    <w:rsid w:val="001E7B34"/>
    <w:rsid w:val="001E7EB1"/>
    <w:rsid w:val="001F0053"/>
    <w:rsid w:val="001F0266"/>
    <w:rsid w:val="001F027C"/>
    <w:rsid w:val="001F2745"/>
    <w:rsid w:val="001F2BBC"/>
    <w:rsid w:val="001F33FB"/>
    <w:rsid w:val="001F3CED"/>
    <w:rsid w:val="001F4B42"/>
    <w:rsid w:val="001F585F"/>
    <w:rsid w:val="001F5B46"/>
    <w:rsid w:val="001F6783"/>
    <w:rsid w:val="001F6ADB"/>
    <w:rsid w:val="00200BC4"/>
    <w:rsid w:val="00200CE2"/>
    <w:rsid w:val="00200CE4"/>
    <w:rsid w:val="00201944"/>
    <w:rsid w:val="00201E1F"/>
    <w:rsid w:val="00201FCE"/>
    <w:rsid w:val="00203E9D"/>
    <w:rsid w:val="00203FD1"/>
    <w:rsid w:val="002049D2"/>
    <w:rsid w:val="00204D89"/>
    <w:rsid w:val="00204F1A"/>
    <w:rsid w:val="0020525E"/>
    <w:rsid w:val="00207AAC"/>
    <w:rsid w:val="002113AB"/>
    <w:rsid w:val="00212ACF"/>
    <w:rsid w:val="00212F9E"/>
    <w:rsid w:val="0021351F"/>
    <w:rsid w:val="00213B51"/>
    <w:rsid w:val="00214AEB"/>
    <w:rsid w:val="00215361"/>
    <w:rsid w:val="002153BD"/>
    <w:rsid w:val="00216E1C"/>
    <w:rsid w:val="00217EF8"/>
    <w:rsid w:val="0022139F"/>
    <w:rsid w:val="00221441"/>
    <w:rsid w:val="00221723"/>
    <w:rsid w:val="0022188D"/>
    <w:rsid w:val="002240F9"/>
    <w:rsid w:val="0022414A"/>
    <w:rsid w:val="00224DB1"/>
    <w:rsid w:val="00225EAD"/>
    <w:rsid w:val="00227709"/>
    <w:rsid w:val="00227829"/>
    <w:rsid w:val="00227B88"/>
    <w:rsid w:val="002313E6"/>
    <w:rsid w:val="00231841"/>
    <w:rsid w:val="00232518"/>
    <w:rsid w:val="00235F77"/>
    <w:rsid w:val="002361F3"/>
    <w:rsid w:val="002376F2"/>
    <w:rsid w:val="00237C95"/>
    <w:rsid w:val="00242FA7"/>
    <w:rsid w:val="0024381B"/>
    <w:rsid w:val="00243CD4"/>
    <w:rsid w:val="002454FD"/>
    <w:rsid w:val="00246A3F"/>
    <w:rsid w:val="00246B14"/>
    <w:rsid w:val="002472B2"/>
    <w:rsid w:val="00247314"/>
    <w:rsid w:val="00247484"/>
    <w:rsid w:val="0025034B"/>
    <w:rsid w:val="002514CA"/>
    <w:rsid w:val="002530A5"/>
    <w:rsid w:val="00253181"/>
    <w:rsid w:val="00253DE1"/>
    <w:rsid w:val="00254617"/>
    <w:rsid w:val="00254EB6"/>
    <w:rsid w:val="0025524A"/>
    <w:rsid w:val="00256489"/>
    <w:rsid w:val="00256F01"/>
    <w:rsid w:val="0026009B"/>
    <w:rsid w:val="002602A5"/>
    <w:rsid w:val="00260D36"/>
    <w:rsid w:val="002624BA"/>
    <w:rsid w:val="002625C3"/>
    <w:rsid w:val="002626D0"/>
    <w:rsid w:val="0026320C"/>
    <w:rsid w:val="0026393A"/>
    <w:rsid w:val="00264016"/>
    <w:rsid w:val="00266D5C"/>
    <w:rsid w:val="00267203"/>
    <w:rsid w:val="0026748D"/>
    <w:rsid w:val="00267863"/>
    <w:rsid w:val="00267B4E"/>
    <w:rsid w:val="00270336"/>
    <w:rsid w:val="00270963"/>
    <w:rsid w:val="00271E03"/>
    <w:rsid w:val="0027248A"/>
    <w:rsid w:val="00272BCF"/>
    <w:rsid w:val="0027342A"/>
    <w:rsid w:val="002739CB"/>
    <w:rsid w:val="002740DE"/>
    <w:rsid w:val="00274490"/>
    <w:rsid w:val="00274F12"/>
    <w:rsid w:val="00275223"/>
    <w:rsid w:val="0027567F"/>
    <w:rsid w:val="002766EC"/>
    <w:rsid w:val="00276A10"/>
    <w:rsid w:val="00276AD5"/>
    <w:rsid w:val="00276BFD"/>
    <w:rsid w:val="00277E1A"/>
    <w:rsid w:val="002807F4"/>
    <w:rsid w:val="00281B08"/>
    <w:rsid w:val="002825A2"/>
    <w:rsid w:val="00282CB0"/>
    <w:rsid w:val="00282F4F"/>
    <w:rsid w:val="00283105"/>
    <w:rsid w:val="00283895"/>
    <w:rsid w:val="00283F6F"/>
    <w:rsid w:val="00284029"/>
    <w:rsid w:val="00284C59"/>
    <w:rsid w:val="00284D25"/>
    <w:rsid w:val="00286CAD"/>
    <w:rsid w:val="00287128"/>
    <w:rsid w:val="00290B7C"/>
    <w:rsid w:val="002928C1"/>
    <w:rsid w:val="00293586"/>
    <w:rsid w:val="002935C0"/>
    <w:rsid w:val="002938EE"/>
    <w:rsid w:val="00295095"/>
    <w:rsid w:val="002958D2"/>
    <w:rsid w:val="00297F3C"/>
    <w:rsid w:val="002A2B4E"/>
    <w:rsid w:val="002A4098"/>
    <w:rsid w:val="002A4BFC"/>
    <w:rsid w:val="002A5039"/>
    <w:rsid w:val="002A65CD"/>
    <w:rsid w:val="002A6B6D"/>
    <w:rsid w:val="002A6C4E"/>
    <w:rsid w:val="002B00FB"/>
    <w:rsid w:val="002B0266"/>
    <w:rsid w:val="002B07E8"/>
    <w:rsid w:val="002B11A2"/>
    <w:rsid w:val="002B27F5"/>
    <w:rsid w:val="002B38D4"/>
    <w:rsid w:val="002B39FA"/>
    <w:rsid w:val="002B4156"/>
    <w:rsid w:val="002B5706"/>
    <w:rsid w:val="002B5E32"/>
    <w:rsid w:val="002B62E6"/>
    <w:rsid w:val="002B7FE9"/>
    <w:rsid w:val="002C0FFC"/>
    <w:rsid w:val="002C136A"/>
    <w:rsid w:val="002C24D6"/>
    <w:rsid w:val="002C2DFF"/>
    <w:rsid w:val="002C3F2E"/>
    <w:rsid w:val="002C400B"/>
    <w:rsid w:val="002C4B6A"/>
    <w:rsid w:val="002C603B"/>
    <w:rsid w:val="002C6CFA"/>
    <w:rsid w:val="002C6D99"/>
    <w:rsid w:val="002C7EF1"/>
    <w:rsid w:val="002D0C11"/>
    <w:rsid w:val="002D1185"/>
    <w:rsid w:val="002D2116"/>
    <w:rsid w:val="002D3B27"/>
    <w:rsid w:val="002D41EA"/>
    <w:rsid w:val="002D6174"/>
    <w:rsid w:val="002D6304"/>
    <w:rsid w:val="002D73A3"/>
    <w:rsid w:val="002D7721"/>
    <w:rsid w:val="002D7B7D"/>
    <w:rsid w:val="002E03C6"/>
    <w:rsid w:val="002E05DF"/>
    <w:rsid w:val="002E0EF6"/>
    <w:rsid w:val="002E0F6C"/>
    <w:rsid w:val="002E0FA0"/>
    <w:rsid w:val="002E1183"/>
    <w:rsid w:val="002E1590"/>
    <w:rsid w:val="002E3222"/>
    <w:rsid w:val="002E3AA1"/>
    <w:rsid w:val="002E421E"/>
    <w:rsid w:val="002E5163"/>
    <w:rsid w:val="002E52C3"/>
    <w:rsid w:val="002E65FE"/>
    <w:rsid w:val="002E6B43"/>
    <w:rsid w:val="002F05F2"/>
    <w:rsid w:val="002F0E94"/>
    <w:rsid w:val="002F1552"/>
    <w:rsid w:val="002F1A0F"/>
    <w:rsid w:val="002F1FE7"/>
    <w:rsid w:val="002F2C7F"/>
    <w:rsid w:val="002F373A"/>
    <w:rsid w:val="002F3D64"/>
    <w:rsid w:val="002F48E0"/>
    <w:rsid w:val="002F672F"/>
    <w:rsid w:val="002F67C6"/>
    <w:rsid w:val="002F6C4D"/>
    <w:rsid w:val="00301589"/>
    <w:rsid w:val="00301F9D"/>
    <w:rsid w:val="00303B0F"/>
    <w:rsid w:val="00304214"/>
    <w:rsid w:val="0030470F"/>
    <w:rsid w:val="00304C36"/>
    <w:rsid w:val="003053A2"/>
    <w:rsid w:val="003058E1"/>
    <w:rsid w:val="00306A2F"/>
    <w:rsid w:val="00306B81"/>
    <w:rsid w:val="00307349"/>
    <w:rsid w:val="003121F4"/>
    <w:rsid w:val="0031240B"/>
    <w:rsid w:val="003130E1"/>
    <w:rsid w:val="003142CE"/>
    <w:rsid w:val="00314D98"/>
    <w:rsid w:val="0031513E"/>
    <w:rsid w:val="00315FB7"/>
    <w:rsid w:val="00316737"/>
    <w:rsid w:val="00317697"/>
    <w:rsid w:val="003204A5"/>
    <w:rsid w:val="00320BCC"/>
    <w:rsid w:val="003224CD"/>
    <w:rsid w:val="003229E2"/>
    <w:rsid w:val="00322A46"/>
    <w:rsid w:val="003238FC"/>
    <w:rsid w:val="0032421C"/>
    <w:rsid w:val="003244E2"/>
    <w:rsid w:val="003251B4"/>
    <w:rsid w:val="0032561B"/>
    <w:rsid w:val="0032588F"/>
    <w:rsid w:val="003262FD"/>
    <w:rsid w:val="003268A9"/>
    <w:rsid w:val="003269EA"/>
    <w:rsid w:val="00327AEA"/>
    <w:rsid w:val="00327C04"/>
    <w:rsid w:val="00330A63"/>
    <w:rsid w:val="00331571"/>
    <w:rsid w:val="00335336"/>
    <w:rsid w:val="00335882"/>
    <w:rsid w:val="003368C1"/>
    <w:rsid w:val="003371F7"/>
    <w:rsid w:val="003372B2"/>
    <w:rsid w:val="003375F9"/>
    <w:rsid w:val="00337739"/>
    <w:rsid w:val="003378A6"/>
    <w:rsid w:val="00337DBD"/>
    <w:rsid w:val="003400A4"/>
    <w:rsid w:val="003401A0"/>
    <w:rsid w:val="003408C9"/>
    <w:rsid w:val="00340B22"/>
    <w:rsid w:val="00341879"/>
    <w:rsid w:val="003422AE"/>
    <w:rsid w:val="0034319D"/>
    <w:rsid w:val="003436C4"/>
    <w:rsid w:val="00343782"/>
    <w:rsid w:val="003437A4"/>
    <w:rsid w:val="003437FF"/>
    <w:rsid w:val="00343887"/>
    <w:rsid w:val="00343963"/>
    <w:rsid w:val="00345A75"/>
    <w:rsid w:val="00345AA4"/>
    <w:rsid w:val="00345C0E"/>
    <w:rsid w:val="00345D38"/>
    <w:rsid w:val="003461C7"/>
    <w:rsid w:val="0034630C"/>
    <w:rsid w:val="00347A94"/>
    <w:rsid w:val="00347D13"/>
    <w:rsid w:val="003510AD"/>
    <w:rsid w:val="00351B87"/>
    <w:rsid w:val="003527CA"/>
    <w:rsid w:val="00353746"/>
    <w:rsid w:val="00354861"/>
    <w:rsid w:val="00356718"/>
    <w:rsid w:val="003604AB"/>
    <w:rsid w:val="003608AA"/>
    <w:rsid w:val="00360C15"/>
    <w:rsid w:val="00362863"/>
    <w:rsid w:val="003629F8"/>
    <w:rsid w:val="00362BE9"/>
    <w:rsid w:val="00363089"/>
    <w:rsid w:val="00363855"/>
    <w:rsid w:val="00364342"/>
    <w:rsid w:val="00366C25"/>
    <w:rsid w:val="00367249"/>
    <w:rsid w:val="00367599"/>
    <w:rsid w:val="0037019E"/>
    <w:rsid w:val="00371BAD"/>
    <w:rsid w:val="00372AB0"/>
    <w:rsid w:val="0037323E"/>
    <w:rsid w:val="0037383D"/>
    <w:rsid w:val="003747BC"/>
    <w:rsid w:val="0037511D"/>
    <w:rsid w:val="003752E6"/>
    <w:rsid w:val="00375CA3"/>
    <w:rsid w:val="00375D15"/>
    <w:rsid w:val="003762F0"/>
    <w:rsid w:val="00376A70"/>
    <w:rsid w:val="00380660"/>
    <w:rsid w:val="00382598"/>
    <w:rsid w:val="003825A8"/>
    <w:rsid w:val="00384030"/>
    <w:rsid w:val="003842ED"/>
    <w:rsid w:val="0038448F"/>
    <w:rsid w:val="00385BB5"/>
    <w:rsid w:val="003864AC"/>
    <w:rsid w:val="00387890"/>
    <w:rsid w:val="0039099B"/>
    <w:rsid w:val="0039111F"/>
    <w:rsid w:val="00391F6C"/>
    <w:rsid w:val="00392394"/>
    <w:rsid w:val="00392834"/>
    <w:rsid w:val="00393975"/>
    <w:rsid w:val="0039518C"/>
    <w:rsid w:val="00396293"/>
    <w:rsid w:val="003970DF"/>
    <w:rsid w:val="003A09E9"/>
    <w:rsid w:val="003A0F59"/>
    <w:rsid w:val="003A100C"/>
    <w:rsid w:val="003A1459"/>
    <w:rsid w:val="003A1598"/>
    <w:rsid w:val="003A3459"/>
    <w:rsid w:val="003A5FC2"/>
    <w:rsid w:val="003A686B"/>
    <w:rsid w:val="003A6B40"/>
    <w:rsid w:val="003A720E"/>
    <w:rsid w:val="003B1EB9"/>
    <w:rsid w:val="003B2AE1"/>
    <w:rsid w:val="003B2CEC"/>
    <w:rsid w:val="003B3DB3"/>
    <w:rsid w:val="003B432F"/>
    <w:rsid w:val="003B46FC"/>
    <w:rsid w:val="003B495A"/>
    <w:rsid w:val="003B5324"/>
    <w:rsid w:val="003B6CB6"/>
    <w:rsid w:val="003B6E8A"/>
    <w:rsid w:val="003B7D59"/>
    <w:rsid w:val="003C0240"/>
    <w:rsid w:val="003C0D79"/>
    <w:rsid w:val="003C2312"/>
    <w:rsid w:val="003C2479"/>
    <w:rsid w:val="003C3AE5"/>
    <w:rsid w:val="003C5EE1"/>
    <w:rsid w:val="003C64E5"/>
    <w:rsid w:val="003C693F"/>
    <w:rsid w:val="003C6DF5"/>
    <w:rsid w:val="003C7D39"/>
    <w:rsid w:val="003D057A"/>
    <w:rsid w:val="003D0CBA"/>
    <w:rsid w:val="003D0D1C"/>
    <w:rsid w:val="003D12C9"/>
    <w:rsid w:val="003D1D2F"/>
    <w:rsid w:val="003D2740"/>
    <w:rsid w:val="003D2B1F"/>
    <w:rsid w:val="003D2F76"/>
    <w:rsid w:val="003D48CE"/>
    <w:rsid w:val="003D5944"/>
    <w:rsid w:val="003D647D"/>
    <w:rsid w:val="003D6560"/>
    <w:rsid w:val="003D768A"/>
    <w:rsid w:val="003D7B36"/>
    <w:rsid w:val="003D7B94"/>
    <w:rsid w:val="003E0024"/>
    <w:rsid w:val="003E0ABF"/>
    <w:rsid w:val="003E10A2"/>
    <w:rsid w:val="003E16D2"/>
    <w:rsid w:val="003E1766"/>
    <w:rsid w:val="003E2003"/>
    <w:rsid w:val="003E2036"/>
    <w:rsid w:val="003E258D"/>
    <w:rsid w:val="003E330C"/>
    <w:rsid w:val="003E3D9E"/>
    <w:rsid w:val="003E427C"/>
    <w:rsid w:val="003F184D"/>
    <w:rsid w:val="003F188C"/>
    <w:rsid w:val="003F20CB"/>
    <w:rsid w:val="003F2147"/>
    <w:rsid w:val="003F3B7C"/>
    <w:rsid w:val="003F4856"/>
    <w:rsid w:val="003F4A2B"/>
    <w:rsid w:val="003F4DE0"/>
    <w:rsid w:val="003F5BB5"/>
    <w:rsid w:val="003F60AB"/>
    <w:rsid w:val="003F6367"/>
    <w:rsid w:val="003F7149"/>
    <w:rsid w:val="003F73E8"/>
    <w:rsid w:val="00400EB6"/>
    <w:rsid w:val="00401064"/>
    <w:rsid w:val="00402CD7"/>
    <w:rsid w:val="00402F2F"/>
    <w:rsid w:val="00402F9D"/>
    <w:rsid w:val="00402FD0"/>
    <w:rsid w:val="0040313F"/>
    <w:rsid w:val="00403934"/>
    <w:rsid w:val="004040BB"/>
    <w:rsid w:val="004044EE"/>
    <w:rsid w:val="00404F73"/>
    <w:rsid w:val="0040650B"/>
    <w:rsid w:val="0040695C"/>
    <w:rsid w:val="00410A4C"/>
    <w:rsid w:val="00412526"/>
    <w:rsid w:val="004128BE"/>
    <w:rsid w:val="00414038"/>
    <w:rsid w:val="00414AAC"/>
    <w:rsid w:val="00415292"/>
    <w:rsid w:val="00415FD8"/>
    <w:rsid w:val="00416812"/>
    <w:rsid w:val="004208AC"/>
    <w:rsid w:val="00420D84"/>
    <w:rsid w:val="004214A5"/>
    <w:rsid w:val="00421558"/>
    <w:rsid w:val="0042297D"/>
    <w:rsid w:val="0042301B"/>
    <w:rsid w:val="004231E1"/>
    <w:rsid w:val="0042370A"/>
    <w:rsid w:val="004251E8"/>
    <w:rsid w:val="00425BB6"/>
    <w:rsid w:val="004266F7"/>
    <w:rsid w:val="00426D36"/>
    <w:rsid w:val="004312C7"/>
    <w:rsid w:val="00431DE5"/>
    <w:rsid w:val="0043268C"/>
    <w:rsid w:val="0043276B"/>
    <w:rsid w:val="00433365"/>
    <w:rsid w:val="0043632F"/>
    <w:rsid w:val="00437960"/>
    <w:rsid w:val="004404B7"/>
    <w:rsid w:val="004406C0"/>
    <w:rsid w:val="00440B11"/>
    <w:rsid w:val="00440E25"/>
    <w:rsid w:val="00443919"/>
    <w:rsid w:val="0044395F"/>
    <w:rsid w:val="00444F8B"/>
    <w:rsid w:val="004452D9"/>
    <w:rsid w:val="004460F9"/>
    <w:rsid w:val="00446266"/>
    <w:rsid w:val="00447927"/>
    <w:rsid w:val="00450EBD"/>
    <w:rsid w:val="00452C3E"/>
    <w:rsid w:val="0045329A"/>
    <w:rsid w:val="00455243"/>
    <w:rsid w:val="0045605F"/>
    <w:rsid w:val="004569B4"/>
    <w:rsid w:val="00464116"/>
    <w:rsid w:val="00464CF1"/>
    <w:rsid w:val="00465635"/>
    <w:rsid w:val="00465A6E"/>
    <w:rsid w:val="00465D18"/>
    <w:rsid w:val="00466819"/>
    <w:rsid w:val="00466848"/>
    <w:rsid w:val="00466E78"/>
    <w:rsid w:val="004677BB"/>
    <w:rsid w:val="00467B21"/>
    <w:rsid w:val="00467CA8"/>
    <w:rsid w:val="00470B7D"/>
    <w:rsid w:val="0047138D"/>
    <w:rsid w:val="004719C1"/>
    <w:rsid w:val="00473ADF"/>
    <w:rsid w:val="00474585"/>
    <w:rsid w:val="004745C6"/>
    <w:rsid w:val="00475990"/>
    <w:rsid w:val="0047664B"/>
    <w:rsid w:val="00482ECF"/>
    <w:rsid w:val="00483D48"/>
    <w:rsid w:val="00484447"/>
    <w:rsid w:val="004846AD"/>
    <w:rsid w:val="00485815"/>
    <w:rsid w:val="004879ED"/>
    <w:rsid w:val="00487C0E"/>
    <w:rsid w:val="00492D2B"/>
    <w:rsid w:val="00493034"/>
    <w:rsid w:val="004936CC"/>
    <w:rsid w:val="00496F02"/>
    <w:rsid w:val="004972E2"/>
    <w:rsid w:val="004978AC"/>
    <w:rsid w:val="00497A47"/>
    <w:rsid w:val="004A08A5"/>
    <w:rsid w:val="004A11D7"/>
    <w:rsid w:val="004A1CD7"/>
    <w:rsid w:val="004A75FA"/>
    <w:rsid w:val="004B1493"/>
    <w:rsid w:val="004B1933"/>
    <w:rsid w:val="004B1D22"/>
    <w:rsid w:val="004B2ED0"/>
    <w:rsid w:val="004B489D"/>
    <w:rsid w:val="004B4BA7"/>
    <w:rsid w:val="004B6250"/>
    <w:rsid w:val="004B6DDB"/>
    <w:rsid w:val="004B7BF1"/>
    <w:rsid w:val="004C026C"/>
    <w:rsid w:val="004C095C"/>
    <w:rsid w:val="004C1738"/>
    <w:rsid w:val="004C3227"/>
    <w:rsid w:val="004C3799"/>
    <w:rsid w:val="004C495D"/>
    <w:rsid w:val="004C4A4F"/>
    <w:rsid w:val="004C4BC3"/>
    <w:rsid w:val="004C535D"/>
    <w:rsid w:val="004C6333"/>
    <w:rsid w:val="004C744C"/>
    <w:rsid w:val="004C7C32"/>
    <w:rsid w:val="004D021F"/>
    <w:rsid w:val="004D0763"/>
    <w:rsid w:val="004D1507"/>
    <w:rsid w:val="004D39F4"/>
    <w:rsid w:val="004D523A"/>
    <w:rsid w:val="004D581E"/>
    <w:rsid w:val="004D61EC"/>
    <w:rsid w:val="004D7568"/>
    <w:rsid w:val="004E0164"/>
    <w:rsid w:val="004E04E1"/>
    <w:rsid w:val="004E0CA1"/>
    <w:rsid w:val="004E0DD4"/>
    <w:rsid w:val="004E11BE"/>
    <w:rsid w:val="004E1337"/>
    <w:rsid w:val="004E1D0C"/>
    <w:rsid w:val="004E3CCF"/>
    <w:rsid w:val="004E3D97"/>
    <w:rsid w:val="004E5434"/>
    <w:rsid w:val="004E71A6"/>
    <w:rsid w:val="004E723C"/>
    <w:rsid w:val="004E7379"/>
    <w:rsid w:val="004F03AD"/>
    <w:rsid w:val="004F0B2E"/>
    <w:rsid w:val="004F2048"/>
    <w:rsid w:val="004F2B12"/>
    <w:rsid w:val="004F41AC"/>
    <w:rsid w:val="004F4402"/>
    <w:rsid w:val="004F504A"/>
    <w:rsid w:val="004F5858"/>
    <w:rsid w:val="004F7010"/>
    <w:rsid w:val="004F7980"/>
    <w:rsid w:val="004F7BD6"/>
    <w:rsid w:val="004F7F8B"/>
    <w:rsid w:val="00501048"/>
    <w:rsid w:val="0050144F"/>
    <w:rsid w:val="00501FF7"/>
    <w:rsid w:val="005025AE"/>
    <w:rsid w:val="00502818"/>
    <w:rsid w:val="00502B32"/>
    <w:rsid w:val="00503211"/>
    <w:rsid w:val="00503E0B"/>
    <w:rsid w:val="005049F6"/>
    <w:rsid w:val="00504A21"/>
    <w:rsid w:val="005051A5"/>
    <w:rsid w:val="0050540D"/>
    <w:rsid w:val="005065C1"/>
    <w:rsid w:val="00507AD8"/>
    <w:rsid w:val="00510E5F"/>
    <w:rsid w:val="00511B78"/>
    <w:rsid w:val="00512F11"/>
    <w:rsid w:val="00514F5A"/>
    <w:rsid w:val="00515563"/>
    <w:rsid w:val="00521FD0"/>
    <w:rsid w:val="00522EC9"/>
    <w:rsid w:val="005236B9"/>
    <w:rsid w:val="005247CF"/>
    <w:rsid w:val="0052499A"/>
    <w:rsid w:val="00524BC9"/>
    <w:rsid w:val="00524D6C"/>
    <w:rsid w:val="0052583C"/>
    <w:rsid w:val="005258B7"/>
    <w:rsid w:val="0052636E"/>
    <w:rsid w:val="00526F75"/>
    <w:rsid w:val="00527BC9"/>
    <w:rsid w:val="00532FCF"/>
    <w:rsid w:val="00533B2A"/>
    <w:rsid w:val="0053476D"/>
    <w:rsid w:val="00534FD7"/>
    <w:rsid w:val="00535462"/>
    <w:rsid w:val="00537271"/>
    <w:rsid w:val="00537BB9"/>
    <w:rsid w:val="005400B2"/>
    <w:rsid w:val="005410F0"/>
    <w:rsid w:val="00542171"/>
    <w:rsid w:val="005425D7"/>
    <w:rsid w:val="00542A1B"/>
    <w:rsid w:val="00542D32"/>
    <w:rsid w:val="00543421"/>
    <w:rsid w:val="00543A49"/>
    <w:rsid w:val="00543A81"/>
    <w:rsid w:val="005447B6"/>
    <w:rsid w:val="00546912"/>
    <w:rsid w:val="0054764D"/>
    <w:rsid w:val="005507D1"/>
    <w:rsid w:val="005511A4"/>
    <w:rsid w:val="005511D8"/>
    <w:rsid w:val="005533A0"/>
    <w:rsid w:val="00554407"/>
    <w:rsid w:val="00554E6C"/>
    <w:rsid w:val="005558E0"/>
    <w:rsid w:val="0055734E"/>
    <w:rsid w:val="00557DE4"/>
    <w:rsid w:val="00560C5F"/>
    <w:rsid w:val="005613AC"/>
    <w:rsid w:val="005619CF"/>
    <w:rsid w:val="00561D0E"/>
    <w:rsid w:val="005630A4"/>
    <w:rsid w:val="005630E6"/>
    <w:rsid w:val="005638DA"/>
    <w:rsid w:val="005641D2"/>
    <w:rsid w:val="005650A9"/>
    <w:rsid w:val="00565A42"/>
    <w:rsid w:val="00565FDD"/>
    <w:rsid w:val="00567B1D"/>
    <w:rsid w:val="00572C92"/>
    <w:rsid w:val="00572EBA"/>
    <w:rsid w:val="00573A50"/>
    <w:rsid w:val="00573A98"/>
    <w:rsid w:val="00574716"/>
    <w:rsid w:val="00576218"/>
    <w:rsid w:val="00577D15"/>
    <w:rsid w:val="00580715"/>
    <w:rsid w:val="005807DC"/>
    <w:rsid w:val="00580AB9"/>
    <w:rsid w:val="00580D56"/>
    <w:rsid w:val="00581435"/>
    <w:rsid w:val="00581686"/>
    <w:rsid w:val="00581817"/>
    <w:rsid w:val="00581D4D"/>
    <w:rsid w:val="00583050"/>
    <w:rsid w:val="00583180"/>
    <w:rsid w:val="00583A2D"/>
    <w:rsid w:val="00583F41"/>
    <w:rsid w:val="005859F9"/>
    <w:rsid w:val="00586B73"/>
    <w:rsid w:val="00586E17"/>
    <w:rsid w:val="005876B2"/>
    <w:rsid w:val="005877A6"/>
    <w:rsid w:val="005878A4"/>
    <w:rsid w:val="005904B1"/>
    <w:rsid w:val="005905B7"/>
    <w:rsid w:val="005907C5"/>
    <w:rsid w:val="005914C4"/>
    <w:rsid w:val="00591962"/>
    <w:rsid w:val="00591C1B"/>
    <w:rsid w:val="0059210F"/>
    <w:rsid w:val="0059281D"/>
    <w:rsid w:val="00592C54"/>
    <w:rsid w:val="00595592"/>
    <w:rsid w:val="005958FD"/>
    <w:rsid w:val="0059631A"/>
    <w:rsid w:val="00597193"/>
    <w:rsid w:val="005A1F4F"/>
    <w:rsid w:val="005A22A4"/>
    <w:rsid w:val="005A2E54"/>
    <w:rsid w:val="005A30A2"/>
    <w:rsid w:val="005A456F"/>
    <w:rsid w:val="005A55FE"/>
    <w:rsid w:val="005A5C50"/>
    <w:rsid w:val="005A5D48"/>
    <w:rsid w:val="005A7759"/>
    <w:rsid w:val="005B12A5"/>
    <w:rsid w:val="005B1465"/>
    <w:rsid w:val="005B15B4"/>
    <w:rsid w:val="005B19A2"/>
    <w:rsid w:val="005B1E72"/>
    <w:rsid w:val="005B2E00"/>
    <w:rsid w:val="005B33B5"/>
    <w:rsid w:val="005B4AC1"/>
    <w:rsid w:val="005B504B"/>
    <w:rsid w:val="005B6EFA"/>
    <w:rsid w:val="005B75FB"/>
    <w:rsid w:val="005C24D1"/>
    <w:rsid w:val="005C2D09"/>
    <w:rsid w:val="005C46A4"/>
    <w:rsid w:val="005C602A"/>
    <w:rsid w:val="005C7EAE"/>
    <w:rsid w:val="005D014A"/>
    <w:rsid w:val="005D01FD"/>
    <w:rsid w:val="005D1612"/>
    <w:rsid w:val="005D2A65"/>
    <w:rsid w:val="005D2A88"/>
    <w:rsid w:val="005D30A0"/>
    <w:rsid w:val="005D671A"/>
    <w:rsid w:val="005D6BBE"/>
    <w:rsid w:val="005D7BB3"/>
    <w:rsid w:val="005E0ED7"/>
    <w:rsid w:val="005E1822"/>
    <w:rsid w:val="005E1B48"/>
    <w:rsid w:val="005E2226"/>
    <w:rsid w:val="005E2E0C"/>
    <w:rsid w:val="005E39F6"/>
    <w:rsid w:val="005E4104"/>
    <w:rsid w:val="005E585A"/>
    <w:rsid w:val="005E63A2"/>
    <w:rsid w:val="005E69D2"/>
    <w:rsid w:val="005E6FAB"/>
    <w:rsid w:val="005E7CA4"/>
    <w:rsid w:val="005F0650"/>
    <w:rsid w:val="005F2A97"/>
    <w:rsid w:val="005F4AB9"/>
    <w:rsid w:val="005F4F1D"/>
    <w:rsid w:val="005F4F9F"/>
    <w:rsid w:val="005F5731"/>
    <w:rsid w:val="005F68F3"/>
    <w:rsid w:val="005F723F"/>
    <w:rsid w:val="005F7846"/>
    <w:rsid w:val="005F7956"/>
    <w:rsid w:val="00600411"/>
    <w:rsid w:val="00600E1F"/>
    <w:rsid w:val="00601264"/>
    <w:rsid w:val="006029AD"/>
    <w:rsid w:val="00603B98"/>
    <w:rsid w:val="006043B1"/>
    <w:rsid w:val="00604C13"/>
    <w:rsid w:val="00605735"/>
    <w:rsid w:val="006065CD"/>
    <w:rsid w:val="0060678A"/>
    <w:rsid w:val="00607DCF"/>
    <w:rsid w:val="00612163"/>
    <w:rsid w:val="00612452"/>
    <w:rsid w:val="00612A7A"/>
    <w:rsid w:val="006135A0"/>
    <w:rsid w:val="006139F4"/>
    <w:rsid w:val="00614139"/>
    <w:rsid w:val="006141AE"/>
    <w:rsid w:val="00614865"/>
    <w:rsid w:val="0061489A"/>
    <w:rsid w:val="00617222"/>
    <w:rsid w:val="00617973"/>
    <w:rsid w:val="00617AED"/>
    <w:rsid w:val="00617BA7"/>
    <w:rsid w:val="00617EE3"/>
    <w:rsid w:val="0062034E"/>
    <w:rsid w:val="00620AFC"/>
    <w:rsid w:val="00621292"/>
    <w:rsid w:val="00622CB6"/>
    <w:rsid w:val="0062524F"/>
    <w:rsid w:val="0062587D"/>
    <w:rsid w:val="0062611D"/>
    <w:rsid w:val="00626379"/>
    <w:rsid w:val="00627302"/>
    <w:rsid w:val="00627977"/>
    <w:rsid w:val="00630D8A"/>
    <w:rsid w:val="0063166C"/>
    <w:rsid w:val="006329EB"/>
    <w:rsid w:val="00633473"/>
    <w:rsid w:val="00633F5C"/>
    <w:rsid w:val="0063532D"/>
    <w:rsid w:val="00635628"/>
    <w:rsid w:val="006360AF"/>
    <w:rsid w:val="0063672A"/>
    <w:rsid w:val="00637FF2"/>
    <w:rsid w:val="0064035A"/>
    <w:rsid w:val="006412F5"/>
    <w:rsid w:val="006423DA"/>
    <w:rsid w:val="006426F7"/>
    <w:rsid w:val="00643472"/>
    <w:rsid w:val="006436DC"/>
    <w:rsid w:val="00643893"/>
    <w:rsid w:val="00644DCA"/>
    <w:rsid w:val="00645810"/>
    <w:rsid w:val="0064586D"/>
    <w:rsid w:val="00645DE9"/>
    <w:rsid w:val="0064620A"/>
    <w:rsid w:val="0064728E"/>
    <w:rsid w:val="00647399"/>
    <w:rsid w:val="00647582"/>
    <w:rsid w:val="006479E1"/>
    <w:rsid w:val="00651FB1"/>
    <w:rsid w:val="00652677"/>
    <w:rsid w:val="00653438"/>
    <w:rsid w:val="006538C6"/>
    <w:rsid w:val="00653AD8"/>
    <w:rsid w:val="00654095"/>
    <w:rsid w:val="006541C9"/>
    <w:rsid w:val="00654E8F"/>
    <w:rsid w:val="006550E7"/>
    <w:rsid w:val="006569F0"/>
    <w:rsid w:val="00656AFB"/>
    <w:rsid w:val="006573B5"/>
    <w:rsid w:val="00657560"/>
    <w:rsid w:val="00657981"/>
    <w:rsid w:val="00660BC5"/>
    <w:rsid w:val="006611B6"/>
    <w:rsid w:val="006612C5"/>
    <w:rsid w:val="00662F8B"/>
    <w:rsid w:val="006650B3"/>
    <w:rsid w:val="00666708"/>
    <w:rsid w:val="00666F93"/>
    <w:rsid w:val="006672DF"/>
    <w:rsid w:val="00667CA0"/>
    <w:rsid w:val="00667E88"/>
    <w:rsid w:val="00670C33"/>
    <w:rsid w:val="00670E2B"/>
    <w:rsid w:val="0067105D"/>
    <w:rsid w:val="00672832"/>
    <w:rsid w:val="006730FD"/>
    <w:rsid w:val="00673A50"/>
    <w:rsid w:val="0067575B"/>
    <w:rsid w:val="00675DAA"/>
    <w:rsid w:val="0067766C"/>
    <w:rsid w:val="006802B2"/>
    <w:rsid w:val="00680DB7"/>
    <w:rsid w:val="00681E37"/>
    <w:rsid w:val="006831D3"/>
    <w:rsid w:val="00683722"/>
    <w:rsid w:val="0068388F"/>
    <w:rsid w:val="006838DD"/>
    <w:rsid w:val="00683D6C"/>
    <w:rsid w:val="0068406D"/>
    <w:rsid w:val="0068582C"/>
    <w:rsid w:val="00685BAD"/>
    <w:rsid w:val="00685FB8"/>
    <w:rsid w:val="00687334"/>
    <w:rsid w:val="00690359"/>
    <w:rsid w:val="006903A5"/>
    <w:rsid w:val="0069212F"/>
    <w:rsid w:val="00693E72"/>
    <w:rsid w:val="00695F12"/>
    <w:rsid w:val="0069679B"/>
    <w:rsid w:val="00697A4D"/>
    <w:rsid w:val="006A02D5"/>
    <w:rsid w:val="006A123E"/>
    <w:rsid w:val="006A1A63"/>
    <w:rsid w:val="006A1CEF"/>
    <w:rsid w:val="006A28BB"/>
    <w:rsid w:val="006A6495"/>
    <w:rsid w:val="006B08B5"/>
    <w:rsid w:val="006B1967"/>
    <w:rsid w:val="006B1A75"/>
    <w:rsid w:val="006B2005"/>
    <w:rsid w:val="006B2AFD"/>
    <w:rsid w:val="006B3B88"/>
    <w:rsid w:val="006B3DAD"/>
    <w:rsid w:val="006B4B5A"/>
    <w:rsid w:val="006B4D07"/>
    <w:rsid w:val="006B6711"/>
    <w:rsid w:val="006B736C"/>
    <w:rsid w:val="006B73B7"/>
    <w:rsid w:val="006C0886"/>
    <w:rsid w:val="006C388B"/>
    <w:rsid w:val="006C4AD3"/>
    <w:rsid w:val="006C62A1"/>
    <w:rsid w:val="006C62A6"/>
    <w:rsid w:val="006C632D"/>
    <w:rsid w:val="006C7C24"/>
    <w:rsid w:val="006D2D85"/>
    <w:rsid w:val="006D2E02"/>
    <w:rsid w:val="006D410C"/>
    <w:rsid w:val="006D478F"/>
    <w:rsid w:val="006D6921"/>
    <w:rsid w:val="006D6F5B"/>
    <w:rsid w:val="006E1279"/>
    <w:rsid w:val="006E13D3"/>
    <w:rsid w:val="006E26D2"/>
    <w:rsid w:val="006E2E2D"/>
    <w:rsid w:val="006E5019"/>
    <w:rsid w:val="006E6DCF"/>
    <w:rsid w:val="006E6E56"/>
    <w:rsid w:val="006E7263"/>
    <w:rsid w:val="006F0805"/>
    <w:rsid w:val="006F0A4C"/>
    <w:rsid w:val="006F29BD"/>
    <w:rsid w:val="006F2C22"/>
    <w:rsid w:val="006F32A1"/>
    <w:rsid w:val="006F3814"/>
    <w:rsid w:val="006F4287"/>
    <w:rsid w:val="006F51CE"/>
    <w:rsid w:val="006F5BFA"/>
    <w:rsid w:val="006F5CCB"/>
    <w:rsid w:val="006F5DE9"/>
    <w:rsid w:val="006F69AF"/>
    <w:rsid w:val="006F7B91"/>
    <w:rsid w:val="00700C08"/>
    <w:rsid w:val="00701913"/>
    <w:rsid w:val="007025E8"/>
    <w:rsid w:val="00702AD0"/>
    <w:rsid w:val="00703AFE"/>
    <w:rsid w:val="0070446C"/>
    <w:rsid w:val="007049FA"/>
    <w:rsid w:val="00705E36"/>
    <w:rsid w:val="0070711E"/>
    <w:rsid w:val="007073EF"/>
    <w:rsid w:val="0070771B"/>
    <w:rsid w:val="007104EE"/>
    <w:rsid w:val="00710C72"/>
    <w:rsid w:val="00711FF7"/>
    <w:rsid w:val="0071267B"/>
    <w:rsid w:val="00712C46"/>
    <w:rsid w:val="00714242"/>
    <w:rsid w:val="00714CC9"/>
    <w:rsid w:val="00714EF5"/>
    <w:rsid w:val="007171E4"/>
    <w:rsid w:val="00720A5C"/>
    <w:rsid w:val="00721217"/>
    <w:rsid w:val="0072274B"/>
    <w:rsid w:val="00722764"/>
    <w:rsid w:val="0072317F"/>
    <w:rsid w:val="00724DB9"/>
    <w:rsid w:val="00725135"/>
    <w:rsid w:val="007265E6"/>
    <w:rsid w:val="007268B4"/>
    <w:rsid w:val="00727B8F"/>
    <w:rsid w:val="007307A1"/>
    <w:rsid w:val="00732ABD"/>
    <w:rsid w:val="007364A0"/>
    <w:rsid w:val="00736709"/>
    <w:rsid w:val="00736EB5"/>
    <w:rsid w:val="00737AB1"/>
    <w:rsid w:val="0074328B"/>
    <w:rsid w:val="007441AE"/>
    <w:rsid w:val="00744A08"/>
    <w:rsid w:val="007460BC"/>
    <w:rsid w:val="00746202"/>
    <w:rsid w:val="00746C71"/>
    <w:rsid w:val="007473AE"/>
    <w:rsid w:val="00747D6F"/>
    <w:rsid w:val="00750489"/>
    <w:rsid w:val="00750620"/>
    <w:rsid w:val="007506F7"/>
    <w:rsid w:val="007508DD"/>
    <w:rsid w:val="0075281E"/>
    <w:rsid w:val="007529E6"/>
    <w:rsid w:val="00752A04"/>
    <w:rsid w:val="00752FE7"/>
    <w:rsid w:val="0075333A"/>
    <w:rsid w:val="00753358"/>
    <w:rsid w:val="0075432C"/>
    <w:rsid w:val="00755EC4"/>
    <w:rsid w:val="007603C4"/>
    <w:rsid w:val="007603CF"/>
    <w:rsid w:val="007609C6"/>
    <w:rsid w:val="00760E02"/>
    <w:rsid w:val="00760E39"/>
    <w:rsid w:val="00762170"/>
    <w:rsid w:val="00763706"/>
    <w:rsid w:val="007639E8"/>
    <w:rsid w:val="00763DC1"/>
    <w:rsid w:val="00767E5D"/>
    <w:rsid w:val="00767EB7"/>
    <w:rsid w:val="00770467"/>
    <w:rsid w:val="00770E7A"/>
    <w:rsid w:val="00770F85"/>
    <w:rsid w:val="007710CD"/>
    <w:rsid w:val="007715D4"/>
    <w:rsid w:val="00771DC3"/>
    <w:rsid w:val="00771F40"/>
    <w:rsid w:val="0077275B"/>
    <w:rsid w:val="00772C97"/>
    <w:rsid w:val="00773065"/>
    <w:rsid w:val="0077407E"/>
    <w:rsid w:val="00775608"/>
    <w:rsid w:val="007764FA"/>
    <w:rsid w:val="00777526"/>
    <w:rsid w:val="00780D58"/>
    <w:rsid w:val="00780F36"/>
    <w:rsid w:val="0078193A"/>
    <w:rsid w:val="007824E5"/>
    <w:rsid w:val="00783AB6"/>
    <w:rsid w:val="00784420"/>
    <w:rsid w:val="007849AD"/>
    <w:rsid w:val="00785995"/>
    <w:rsid w:val="0078676F"/>
    <w:rsid w:val="00787722"/>
    <w:rsid w:val="007877ED"/>
    <w:rsid w:val="00787D99"/>
    <w:rsid w:val="00793F2C"/>
    <w:rsid w:val="00795633"/>
    <w:rsid w:val="007959D1"/>
    <w:rsid w:val="007959D3"/>
    <w:rsid w:val="0079762B"/>
    <w:rsid w:val="0079779D"/>
    <w:rsid w:val="007A009D"/>
    <w:rsid w:val="007A0CE6"/>
    <w:rsid w:val="007A27DD"/>
    <w:rsid w:val="007A2874"/>
    <w:rsid w:val="007A331A"/>
    <w:rsid w:val="007A3858"/>
    <w:rsid w:val="007A505F"/>
    <w:rsid w:val="007A5693"/>
    <w:rsid w:val="007A6BBF"/>
    <w:rsid w:val="007B0776"/>
    <w:rsid w:val="007B0A8F"/>
    <w:rsid w:val="007B0C85"/>
    <w:rsid w:val="007B1AE1"/>
    <w:rsid w:val="007B1ED5"/>
    <w:rsid w:val="007B2665"/>
    <w:rsid w:val="007B28DD"/>
    <w:rsid w:val="007B4FAD"/>
    <w:rsid w:val="007B540E"/>
    <w:rsid w:val="007B564E"/>
    <w:rsid w:val="007B6068"/>
    <w:rsid w:val="007B788A"/>
    <w:rsid w:val="007B7A50"/>
    <w:rsid w:val="007C0184"/>
    <w:rsid w:val="007C1F99"/>
    <w:rsid w:val="007C2429"/>
    <w:rsid w:val="007C4304"/>
    <w:rsid w:val="007C478E"/>
    <w:rsid w:val="007C4AF1"/>
    <w:rsid w:val="007C500D"/>
    <w:rsid w:val="007C51E4"/>
    <w:rsid w:val="007C5323"/>
    <w:rsid w:val="007C5CFB"/>
    <w:rsid w:val="007D150B"/>
    <w:rsid w:val="007D1798"/>
    <w:rsid w:val="007D1FC5"/>
    <w:rsid w:val="007D2914"/>
    <w:rsid w:val="007D3289"/>
    <w:rsid w:val="007D3748"/>
    <w:rsid w:val="007D3DB4"/>
    <w:rsid w:val="007D47D2"/>
    <w:rsid w:val="007D48B7"/>
    <w:rsid w:val="007D55C5"/>
    <w:rsid w:val="007D5856"/>
    <w:rsid w:val="007D5CFA"/>
    <w:rsid w:val="007D6DD4"/>
    <w:rsid w:val="007D7181"/>
    <w:rsid w:val="007D79B1"/>
    <w:rsid w:val="007E05F2"/>
    <w:rsid w:val="007E0F35"/>
    <w:rsid w:val="007E0F8B"/>
    <w:rsid w:val="007E1839"/>
    <w:rsid w:val="007E292D"/>
    <w:rsid w:val="007E35FC"/>
    <w:rsid w:val="007E376F"/>
    <w:rsid w:val="007E4E82"/>
    <w:rsid w:val="007E5C9E"/>
    <w:rsid w:val="007E5D8F"/>
    <w:rsid w:val="007E63D1"/>
    <w:rsid w:val="007E63DA"/>
    <w:rsid w:val="007E69DD"/>
    <w:rsid w:val="007E7FD1"/>
    <w:rsid w:val="007F026D"/>
    <w:rsid w:val="007F12F4"/>
    <w:rsid w:val="007F1531"/>
    <w:rsid w:val="007F1F5E"/>
    <w:rsid w:val="007F3559"/>
    <w:rsid w:val="007F37FC"/>
    <w:rsid w:val="007F43E9"/>
    <w:rsid w:val="007F5053"/>
    <w:rsid w:val="007F5142"/>
    <w:rsid w:val="007F5E43"/>
    <w:rsid w:val="008002FA"/>
    <w:rsid w:val="008014C9"/>
    <w:rsid w:val="00802A30"/>
    <w:rsid w:val="00803632"/>
    <w:rsid w:val="008046CB"/>
    <w:rsid w:val="008047C3"/>
    <w:rsid w:val="00804B7D"/>
    <w:rsid w:val="00804FF3"/>
    <w:rsid w:val="00811785"/>
    <w:rsid w:val="00811E10"/>
    <w:rsid w:val="00812145"/>
    <w:rsid w:val="0081285D"/>
    <w:rsid w:val="00813404"/>
    <w:rsid w:val="008146D2"/>
    <w:rsid w:val="00814AAF"/>
    <w:rsid w:val="00814DA4"/>
    <w:rsid w:val="00814FD9"/>
    <w:rsid w:val="0081515D"/>
    <w:rsid w:val="00816065"/>
    <w:rsid w:val="008167C3"/>
    <w:rsid w:val="00816D79"/>
    <w:rsid w:val="00817129"/>
    <w:rsid w:val="00820FA8"/>
    <w:rsid w:val="00822FA4"/>
    <w:rsid w:val="00823247"/>
    <w:rsid w:val="0082587B"/>
    <w:rsid w:val="00825B49"/>
    <w:rsid w:val="00825CDB"/>
    <w:rsid w:val="00825D3D"/>
    <w:rsid w:val="00826558"/>
    <w:rsid w:val="00827087"/>
    <w:rsid w:val="00830B52"/>
    <w:rsid w:val="00831775"/>
    <w:rsid w:val="0083292D"/>
    <w:rsid w:val="008329F3"/>
    <w:rsid w:val="00832CB4"/>
    <w:rsid w:val="00833238"/>
    <w:rsid w:val="00833E58"/>
    <w:rsid w:val="00834105"/>
    <w:rsid w:val="00834497"/>
    <w:rsid w:val="00834DDD"/>
    <w:rsid w:val="00837E62"/>
    <w:rsid w:val="00837F6D"/>
    <w:rsid w:val="00840104"/>
    <w:rsid w:val="008404A9"/>
    <w:rsid w:val="008407A9"/>
    <w:rsid w:val="00841482"/>
    <w:rsid w:val="00841E35"/>
    <w:rsid w:val="00843F3D"/>
    <w:rsid w:val="00845A1C"/>
    <w:rsid w:val="0084684B"/>
    <w:rsid w:val="0085028D"/>
    <w:rsid w:val="008504E2"/>
    <w:rsid w:val="00850EB0"/>
    <w:rsid w:val="008529F0"/>
    <w:rsid w:val="00852BA7"/>
    <w:rsid w:val="00853595"/>
    <w:rsid w:val="00855234"/>
    <w:rsid w:val="00856328"/>
    <w:rsid w:val="0085670F"/>
    <w:rsid w:val="008603C6"/>
    <w:rsid w:val="00860D65"/>
    <w:rsid w:val="00860F15"/>
    <w:rsid w:val="00861EB4"/>
    <w:rsid w:val="00862BEB"/>
    <w:rsid w:val="00863554"/>
    <w:rsid w:val="0086363F"/>
    <w:rsid w:val="0086499E"/>
    <w:rsid w:val="00864A4C"/>
    <w:rsid w:val="0086692E"/>
    <w:rsid w:val="00867E65"/>
    <w:rsid w:val="00870954"/>
    <w:rsid w:val="00870C30"/>
    <w:rsid w:val="0087119A"/>
    <w:rsid w:val="00871382"/>
    <w:rsid w:val="0087179E"/>
    <w:rsid w:val="0087303C"/>
    <w:rsid w:val="00875586"/>
    <w:rsid w:val="00875933"/>
    <w:rsid w:val="00875C2F"/>
    <w:rsid w:val="008761CA"/>
    <w:rsid w:val="00876EF2"/>
    <w:rsid w:val="008774C3"/>
    <w:rsid w:val="008777B2"/>
    <w:rsid w:val="008803C0"/>
    <w:rsid w:val="00881D58"/>
    <w:rsid w:val="00881D9E"/>
    <w:rsid w:val="008820DB"/>
    <w:rsid w:val="00883D7D"/>
    <w:rsid w:val="008841C8"/>
    <w:rsid w:val="00884921"/>
    <w:rsid w:val="00884B46"/>
    <w:rsid w:val="00884F22"/>
    <w:rsid w:val="008858E6"/>
    <w:rsid w:val="00885B52"/>
    <w:rsid w:val="008862DA"/>
    <w:rsid w:val="00886A3A"/>
    <w:rsid w:val="008872D9"/>
    <w:rsid w:val="00887344"/>
    <w:rsid w:val="008876BE"/>
    <w:rsid w:val="008908D5"/>
    <w:rsid w:val="00890AD7"/>
    <w:rsid w:val="0089284B"/>
    <w:rsid w:val="00894E2C"/>
    <w:rsid w:val="0089551F"/>
    <w:rsid w:val="00895F96"/>
    <w:rsid w:val="008960E1"/>
    <w:rsid w:val="008968FD"/>
    <w:rsid w:val="00896929"/>
    <w:rsid w:val="00896BA4"/>
    <w:rsid w:val="00897A0B"/>
    <w:rsid w:val="008A180D"/>
    <w:rsid w:val="008A3B59"/>
    <w:rsid w:val="008A626E"/>
    <w:rsid w:val="008A659B"/>
    <w:rsid w:val="008B05B2"/>
    <w:rsid w:val="008B23EE"/>
    <w:rsid w:val="008B2467"/>
    <w:rsid w:val="008B3425"/>
    <w:rsid w:val="008B493C"/>
    <w:rsid w:val="008B54C8"/>
    <w:rsid w:val="008B5765"/>
    <w:rsid w:val="008B5923"/>
    <w:rsid w:val="008B5EE6"/>
    <w:rsid w:val="008B6A8F"/>
    <w:rsid w:val="008B732B"/>
    <w:rsid w:val="008B784F"/>
    <w:rsid w:val="008B7B27"/>
    <w:rsid w:val="008C027D"/>
    <w:rsid w:val="008C099B"/>
    <w:rsid w:val="008C0ADA"/>
    <w:rsid w:val="008C0D23"/>
    <w:rsid w:val="008C1AA8"/>
    <w:rsid w:val="008C1EDD"/>
    <w:rsid w:val="008C2D88"/>
    <w:rsid w:val="008C68D6"/>
    <w:rsid w:val="008C6A4F"/>
    <w:rsid w:val="008D1C4A"/>
    <w:rsid w:val="008D2AD8"/>
    <w:rsid w:val="008D32CF"/>
    <w:rsid w:val="008D32F7"/>
    <w:rsid w:val="008D3ECB"/>
    <w:rsid w:val="008D4988"/>
    <w:rsid w:val="008D5324"/>
    <w:rsid w:val="008D58E1"/>
    <w:rsid w:val="008D6446"/>
    <w:rsid w:val="008D6F9C"/>
    <w:rsid w:val="008D7184"/>
    <w:rsid w:val="008D71C5"/>
    <w:rsid w:val="008E16A0"/>
    <w:rsid w:val="008E2959"/>
    <w:rsid w:val="008E2A34"/>
    <w:rsid w:val="008E2D92"/>
    <w:rsid w:val="008E2E9F"/>
    <w:rsid w:val="008E35E7"/>
    <w:rsid w:val="008E3B07"/>
    <w:rsid w:val="008E3F01"/>
    <w:rsid w:val="008E64AD"/>
    <w:rsid w:val="008E6C0B"/>
    <w:rsid w:val="008F0573"/>
    <w:rsid w:val="008F13C4"/>
    <w:rsid w:val="008F2E2E"/>
    <w:rsid w:val="008F2FF2"/>
    <w:rsid w:val="008F3872"/>
    <w:rsid w:val="008F6A98"/>
    <w:rsid w:val="00900DBD"/>
    <w:rsid w:val="009016B7"/>
    <w:rsid w:val="00902D4C"/>
    <w:rsid w:val="0090390F"/>
    <w:rsid w:val="00903BC0"/>
    <w:rsid w:val="0090458E"/>
    <w:rsid w:val="0090477A"/>
    <w:rsid w:val="00904BAD"/>
    <w:rsid w:val="009062C5"/>
    <w:rsid w:val="009065F2"/>
    <w:rsid w:val="00906937"/>
    <w:rsid w:val="00907163"/>
    <w:rsid w:val="00910A51"/>
    <w:rsid w:val="00910D8C"/>
    <w:rsid w:val="00912DFD"/>
    <w:rsid w:val="009133A5"/>
    <w:rsid w:val="0091397E"/>
    <w:rsid w:val="009145AA"/>
    <w:rsid w:val="0091476F"/>
    <w:rsid w:val="0091561A"/>
    <w:rsid w:val="00915939"/>
    <w:rsid w:val="00915AAD"/>
    <w:rsid w:val="009165D8"/>
    <w:rsid w:val="00916ED4"/>
    <w:rsid w:val="00920FA7"/>
    <w:rsid w:val="00921659"/>
    <w:rsid w:val="0092291F"/>
    <w:rsid w:val="0092358E"/>
    <w:rsid w:val="0092482A"/>
    <w:rsid w:val="009250EE"/>
    <w:rsid w:val="00925E3E"/>
    <w:rsid w:val="0092657B"/>
    <w:rsid w:val="00926E8F"/>
    <w:rsid w:val="00930988"/>
    <w:rsid w:val="00930FB9"/>
    <w:rsid w:val="009334FE"/>
    <w:rsid w:val="009338F6"/>
    <w:rsid w:val="009346D3"/>
    <w:rsid w:val="009362B9"/>
    <w:rsid w:val="0093696E"/>
    <w:rsid w:val="00936E4C"/>
    <w:rsid w:val="00937B4F"/>
    <w:rsid w:val="00937D66"/>
    <w:rsid w:val="00937DD7"/>
    <w:rsid w:val="0094137C"/>
    <w:rsid w:val="00941991"/>
    <w:rsid w:val="00942F28"/>
    <w:rsid w:val="00943423"/>
    <w:rsid w:val="009448C7"/>
    <w:rsid w:val="00945BC8"/>
    <w:rsid w:val="00945C34"/>
    <w:rsid w:val="00947040"/>
    <w:rsid w:val="009501B0"/>
    <w:rsid w:val="00951E5D"/>
    <w:rsid w:val="00952CFE"/>
    <w:rsid w:val="00953FBD"/>
    <w:rsid w:val="009544F9"/>
    <w:rsid w:val="00954C6C"/>
    <w:rsid w:val="009572C5"/>
    <w:rsid w:val="0095753B"/>
    <w:rsid w:val="00960309"/>
    <w:rsid w:val="00960A1B"/>
    <w:rsid w:val="009610B2"/>
    <w:rsid w:val="009622DB"/>
    <w:rsid w:val="00962455"/>
    <w:rsid w:val="00962CFC"/>
    <w:rsid w:val="00964536"/>
    <w:rsid w:val="00964CD6"/>
    <w:rsid w:val="00966F0F"/>
    <w:rsid w:val="009675C9"/>
    <w:rsid w:val="009677FC"/>
    <w:rsid w:val="0097000D"/>
    <w:rsid w:val="00970288"/>
    <w:rsid w:val="0097106D"/>
    <w:rsid w:val="00971A03"/>
    <w:rsid w:val="00971A42"/>
    <w:rsid w:val="00972CB0"/>
    <w:rsid w:val="00972E41"/>
    <w:rsid w:val="00974FE5"/>
    <w:rsid w:val="00976004"/>
    <w:rsid w:val="00980D7C"/>
    <w:rsid w:val="00981E25"/>
    <w:rsid w:val="00981EE5"/>
    <w:rsid w:val="00981FB1"/>
    <w:rsid w:val="00982A9B"/>
    <w:rsid w:val="00984CBA"/>
    <w:rsid w:val="00985DBA"/>
    <w:rsid w:val="00985EC8"/>
    <w:rsid w:val="0098630A"/>
    <w:rsid w:val="00986499"/>
    <w:rsid w:val="0098653C"/>
    <w:rsid w:val="00987487"/>
    <w:rsid w:val="0099090E"/>
    <w:rsid w:val="009915E5"/>
    <w:rsid w:val="00992C36"/>
    <w:rsid w:val="00994ABF"/>
    <w:rsid w:val="0099607B"/>
    <w:rsid w:val="009964BF"/>
    <w:rsid w:val="009A10B7"/>
    <w:rsid w:val="009A1E55"/>
    <w:rsid w:val="009A36DF"/>
    <w:rsid w:val="009A44C5"/>
    <w:rsid w:val="009A5E19"/>
    <w:rsid w:val="009A66B1"/>
    <w:rsid w:val="009A706F"/>
    <w:rsid w:val="009A7B4A"/>
    <w:rsid w:val="009B0BD3"/>
    <w:rsid w:val="009B1613"/>
    <w:rsid w:val="009B1907"/>
    <w:rsid w:val="009B37D5"/>
    <w:rsid w:val="009B3D0A"/>
    <w:rsid w:val="009B40E2"/>
    <w:rsid w:val="009B6927"/>
    <w:rsid w:val="009C0396"/>
    <w:rsid w:val="009C062B"/>
    <w:rsid w:val="009C0C70"/>
    <w:rsid w:val="009C166A"/>
    <w:rsid w:val="009C1732"/>
    <w:rsid w:val="009C21DF"/>
    <w:rsid w:val="009C2B5D"/>
    <w:rsid w:val="009C37C6"/>
    <w:rsid w:val="009C468A"/>
    <w:rsid w:val="009C5202"/>
    <w:rsid w:val="009D0CE8"/>
    <w:rsid w:val="009D254E"/>
    <w:rsid w:val="009D295D"/>
    <w:rsid w:val="009D399E"/>
    <w:rsid w:val="009D5AAA"/>
    <w:rsid w:val="009D61FA"/>
    <w:rsid w:val="009D6472"/>
    <w:rsid w:val="009D7ADF"/>
    <w:rsid w:val="009E0033"/>
    <w:rsid w:val="009E166D"/>
    <w:rsid w:val="009E2288"/>
    <w:rsid w:val="009E2457"/>
    <w:rsid w:val="009E2910"/>
    <w:rsid w:val="009E2DC6"/>
    <w:rsid w:val="009E3381"/>
    <w:rsid w:val="009E37B4"/>
    <w:rsid w:val="009E6983"/>
    <w:rsid w:val="009E73D4"/>
    <w:rsid w:val="009F1A83"/>
    <w:rsid w:val="009F2F9F"/>
    <w:rsid w:val="009F3423"/>
    <w:rsid w:val="009F3813"/>
    <w:rsid w:val="009F484B"/>
    <w:rsid w:val="009F78A6"/>
    <w:rsid w:val="009F7D0D"/>
    <w:rsid w:val="009F7F01"/>
    <w:rsid w:val="00A00D2C"/>
    <w:rsid w:val="00A02688"/>
    <w:rsid w:val="00A0284B"/>
    <w:rsid w:val="00A02B04"/>
    <w:rsid w:val="00A03441"/>
    <w:rsid w:val="00A036A9"/>
    <w:rsid w:val="00A036E0"/>
    <w:rsid w:val="00A03D8C"/>
    <w:rsid w:val="00A047E7"/>
    <w:rsid w:val="00A05B23"/>
    <w:rsid w:val="00A10A73"/>
    <w:rsid w:val="00A11B56"/>
    <w:rsid w:val="00A12778"/>
    <w:rsid w:val="00A12B26"/>
    <w:rsid w:val="00A1340A"/>
    <w:rsid w:val="00A154BF"/>
    <w:rsid w:val="00A17EDB"/>
    <w:rsid w:val="00A22827"/>
    <w:rsid w:val="00A25F80"/>
    <w:rsid w:val="00A26463"/>
    <w:rsid w:val="00A26A22"/>
    <w:rsid w:val="00A3074B"/>
    <w:rsid w:val="00A30AA7"/>
    <w:rsid w:val="00A30C17"/>
    <w:rsid w:val="00A30C76"/>
    <w:rsid w:val="00A31016"/>
    <w:rsid w:val="00A311EA"/>
    <w:rsid w:val="00A313C7"/>
    <w:rsid w:val="00A31879"/>
    <w:rsid w:val="00A31FD5"/>
    <w:rsid w:val="00A32345"/>
    <w:rsid w:val="00A32A75"/>
    <w:rsid w:val="00A34285"/>
    <w:rsid w:val="00A342B4"/>
    <w:rsid w:val="00A34755"/>
    <w:rsid w:val="00A34BA0"/>
    <w:rsid w:val="00A34EFF"/>
    <w:rsid w:val="00A351B7"/>
    <w:rsid w:val="00A35EDA"/>
    <w:rsid w:val="00A36979"/>
    <w:rsid w:val="00A36D38"/>
    <w:rsid w:val="00A37A27"/>
    <w:rsid w:val="00A37BF4"/>
    <w:rsid w:val="00A40A5F"/>
    <w:rsid w:val="00A40E3E"/>
    <w:rsid w:val="00A42548"/>
    <w:rsid w:val="00A43211"/>
    <w:rsid w:val="00A4322B"/>
    <w:rsid w:val="00A43AAA"/>
    <w:rsid w:val="00A44A88"/>
    <w:rsid w:val="00A4594D"/>
    <w:rsid w:val="00A46F17"/>
    <w:rsid w:val="00A47702"/>
    <w:rsid w:val="00A47B3A"/>
    <w:rsid w:val="00A5010D"/>
    <w:rsid w:val="00A509C3"/>
    <w:rsid w:val="00A50E05"/>
    <w:rsid w:val="00A51827"/>
    <w:rsid w:val="00A51AE7"/>
    <w:rsid w:val="00A51DC1"/>
    <w:rsid w:val="00A522EE"/>
    <w:rsid w:val="00A528EC"/>
    <w:rsid w:val="00A53FB0"/>
    <w:rsid w:val="00A5548B"/>
    <w:rsid w:val="00A55E27"/>
    <w:rsid w:val="00A6135E"/>
    <w:rsid w:val="00A617B3"/>
    <w:rsid w:val="00A61948"/>
    <w:rsid w:val="00A63964"/>
    <w:rsid w:val="00A63BDC"/>
    <w:rsid w:val="00A64C06"/>
    <w:rsid w:val="00A6505D"/>
    <w:rsid w:val="00A65480"/>
    <w:rsid w:val="00A65A54"/>
    <w:rsid w:val="00A712EB"/>
    <w:rsid w:val="00A719E8"/>
    <w:rsid w:val="00A7257A"/>
    <w:rsid w:val="00A7267D"/>
    <w:rsid w:val="00A73AB4"/>
    <w:rsid w:val="00A7425F"/>
    <w:rsid w:val="00A75A27"/>
    <w:rsid w:val="00A77626"/>
    <w:rsid w:val="00A8094D"/>
    <w:rsid w:val="00A816AF"/>
    <w:rsid w:val="00A816C6"/>
    <w:rsid w:val="00A81C65"/>
    <w:rsid w:val="00A82D69"/>
    <w:rsid w:val="00A84E08"/>
    <w:rsid w:val="00A84E51"/>
    <w:rsid w:val="00A860F8"/>
    <w:rsid w:val="00A9070F"/>
    <w:rsid w:val="00A90D6F"/>
    <w:rsid w:val="00A91C45"/>
    <w:rsid w:val="00A91F77"/>
    <w:rsid w:val="00A9278C"/>
    <w:rsid w:val="00A93427"/>
    <w:rsid w:val="00A9376F"/>
    <w:rsid w:val="00A93D0D"/>
    <w:rsid w:val="00A94AEE"/>
    <w:rsid w:val="00A96912"/>
    <w:rsid w:val="00A969D8"/>
    <w:rsid w:val="00A97E0C"/>
    <w:rsid w:val="00AA22F8"/>
    <w:rsid w:val="00AA3146"/>
    <w:rsid w:val="00AA36A7"/>
    <w:rsid w:val="00AA3E6F"/>
    <w:rsid w:val="00AA4495"/>
    <w:rsid w:val="00AA458B"/>
    <w:rsid w:val="00AA5134"/>
    <w:rsid w:val="00AA59FF"/>
    <w:rsid w:val="00AA6CB2"/>
    <w:rsid w:val="00AB0187"/>
    <w:rsid w:val="00AB098A"/>
    <w:rsid w:val="00AB2009"/>
    <w:rsid w:val="00AB260F"/>
    <w:rsid w:val="00AB27D7"/>
    <w:rsid w:val="00AB3BDF"/>
    <w:rsid w:val="00AB569B"/>
    <w:rsid w:val="00AB5985"/>
    <w:rsid w:val="00AB765D"/>
    <w:rsid w:val="00AB7730"/>
    <w:rsid w:val="00AB7FEF"/>
    <w:rsid w:val="00AC0DB4"/>
    <w:rsid w:val="00AC0E47"/>
    <w:rsid w:val="00AC249E"/>
    <w:rsid w:val="00AC3805"/>
    <w:rsid w:val="00AC3B13"/>
    <w:rsid w:val="00AC4101"/>
    <w:rsid w:val="00AC5218"/>
    <w:rsid w:val="00AC647B"/>
    <w:rsid w:val="00AC6D1E"/>
    <w:rsid w:val="00AC6DF5"/>
    <w:rsid w:val="00AD1D4C"/>
    <w:rsid w:val="00AD25EA"/>
    <w:rsid w:val="00AD3BE0"/>
    <w:rsid w:val="00AD3CB3"/>
    <w:rsid w:val="00AD4518"/>
    <w:rsid w:val="00AD4C91"/>
    <w:rsid w:val="00AD54DC"/>
    <w:rsid w:val="00AD57B3"/>
    <w:rsid w:val="00AD7105"/>
    <w:rsid w:val="00AD76FB"/>
    <w:rsid w:val="00AD77F1"/>
    <w:rsid w:val="00AE082A"/>
    <w:rsid w:val="00AE12EB"/>
    <w:rsid w:val="00AE49C8"/>
    <w:rsid w:val="00AE6CA0"/>
    <w:rsid w:val="00AE7C0B"/>
    <w:rsid w:val="00AE7DD5"/>
    <w:rsid w:val="00AF1366"/>
    <w:rsid w:val="00AF2CDD"/>
    <w:rsid w:val="00AF3B4C"/>
    <w:rsid w:val="00AF4C02"/>
    <w:rsid w:val="00AF5772"/>
    <w:rsid w:val="00AF5AE3"/>
    <w:rsid w:val="00AF5D9D"/>
    <w:rsid w:val="00B00002"/>
    <w:rsid w:val="00B000BA"/>
    <w:rsid w:val="00B01BE3"/>
    <w:rsid w:val="00B01D21"/>
    <w:rsid w:val="00B01F1C"/>
    <w:rsid w:val="00B04CA8"/>
    <w:rsid w:val="00B053F9"/>
    <w:rsid w:val="00B0734B"/>
    <w:rsid w:val="00B07DF3"/>
    <w:rsid w:val="00B07E74"/>
    <w:rsid w:val="00B121F4"/>
    <w:rsid w:val="00B130EE"/>
    <w:rsid w:val="00B137D2"/>
    <w:rsid w:val="00B13B90"/>
    <w:rsid w:val="00B1616A"/>
    <w:rsid w:val="00B16AE5"/>
    <w:rsid w:val="00B20D96"/>
    <w:rsid w:val="00B20FE5"/>
    <w:rsid w:val="00B21237"/>
    <w:rsid w:val="00B230C6"/>
    <w:rsid w:val="00B24057"/>
    <w:rsid w:val="00B24EE5"/>
    <w:rsid w:val="00B25865"/>
    <w:rsid w:val="00B27608"/>
    <w:rsid w:val="00B30307"/>
    <w:rsid w:val="00B310A7"/>
    <w:rsid w:val="00B313DB"/>
    <w:rsid w:val="00B315AB"/>
    <w:rsid w:val="00B35C70"/>
    <w:rsid w:val="00B35CFF"/>
    <w:rsid w:val="00B441DD"/>
    <w:rsid w:val="00B44670"/>
    <w:rsid w:val="00B45134"/>
    <w:rsid w:val="00B4594F"/>
    <w:rsid w:val="00B46BAC"/>
    <w:rsid w:val="00B47971"/>
    <w:rsid w:val="00B50B11"/>
    <w:rsid w:val="00B51A7F"/>
    <w:rsid w:val="00B51CFA"/>
    <w:rsid w:val="00B526C6"/>
    <w:rsid w:val="00B52E59"/>
    <w:rsid w:val="00B53638"/>
    <w:rsid w:val="00B53F3A"/>
    <w:rsid w:val="00B54367"/>
    <w:rsid w:val="00B54450"/>
    <w:rsid w:val="00B54C15"/>
    <w:rsid w:val="00B57F11"/>
    <w:rsid w:val="00B6038B"/>
    <w:rsid w:val="00B60BB1"/>
    <w:rsid w:val="00B63DC9"/>
    <w:rsid w:val="00B63EFD"/>
    <w:rsid w:val="00B65441"/>
    <w:rsid w:val="00B66AFE"/>
    <w:rsid w:val="00B71311"/>
    <w:rsid w:val="00B71A36"/>
    <w:rsid w:val="00B72061"/>
    <w:rsid w:val="00B73BA8"/>
    <w:rsid w:val="00B747B0"/>
    <w:rsid w:val="00B75E08"/>
    <w:rsid w:val="00B7680E"/>
    <w:rsid w:val="00B7692B"/>
    <w:rsid w:val="00B76CCC"/>
    <w:rsid w:val="00B76E7E"/>
    <w:rsid w:val="00B77856"/>
    <w:rsid w:val="00B80652"/>
    <w:rsid w:val="00B826E2"/>
    <w:rsid w:val="00B83287"/>
    <w:rsid w:val="00B83B4D"/>
    <w:rsid w:val="00B84EC8"/>
    <w:rsid w:val="00B858D6"/>
    <w:rsid w:val="00B86FFA"/>
    <w:rsid w:val="00B929F6"/>
    <w:rsid w:val="00B92A6E"/>
    <w:rsid w:val="00B93A04"/>
    <w:rsid w:val="00B94048"/>
    <w:rsid w:val="00B94A72"/>
    <w:rsid w:val="00B94C4B"/>
    <w:rsid w:val="00B95421"/>
    <w:rsid w:val="00B965A9"/>
    <w:rsid w:val="00B96DC4"/>
    <w:rsid w:val="00B96E62"/>
    <w:rsid w:val="00BA0729"/>
    <w:rsid w:val="00BA0DE2"/>
    <w:rsid w:val="00BA48AD"/>
    <w:rsid w:val="00BA52C1"/>
    <w:rsid w:val="00BA540F"/>
    <w:rsid w:val="00BA5A84"/>
    <w:rsid w:val="00BA5F5F"/>
    <w:rsid w:val="00BA6612"/>
    <w:rsid w:val="00BA6BFA"/>
    <w:rsid w:val="00BA7718"/>
    <w:rsid w:val="00BB0A6C"/>
    <w:rsid w:val="00BB2DA2"/>
    <w:rsid w:val="00BB33CB"/>
    <w:rsid w:val="00BB3597"/>
    <w:rsid w:val="00BB387C"/>
    <w:rsid w:val="00BB39C9"/>
    <w:rsid w:val="00BB4497"/>
    <w:rsid w:val="00BB4580"/>
    <w:rsid w:val="00BB4C76"/>
    <w:rsid w:val="00BB5071"/>
    <w:rsid w:val="00BB55C1"/>
    <w:rsid w:val="00BB71B8"/>
    <w:rsid w:val="00BB7740"/>
    <w:rsid w:val="00BC002C"/>
    <w:rsid w:val="00BC0628"/>
    <w:rsid w:val="00BC16ED"/>
    <w:rsid w:val="00BC27BA"/>
    <w:rsid w:val="00BC2E66"/>
    <w:rsid w:val="00BC4901"/>
    <w:rsid w:val="00BC5524"/>
    <w:rsid w:val="00BC59E4"/>
    <w:rsid w:val="00BC6520"/>
    <w:rsid w:val="00BD0F49"/>
    <w:rsid w:val="00BD1359"/>
    <w:rsid w:val="00BD32F0"/>
    <w:rsid w:val="00BD59BE"/>
    <w:rsid w:val="00BD69F2"/>
    <w:rsid w:val="00BE072B"/>
    <w:rsid w:val="00BE237F"/>
    <w:rsid w:val="00BE28EE"/>
    <w:rsid w:val="00BE2938"/>
    <w:rsid w:val="00BE3981"/>
    <w:rsid w:val="00BE3A0B"/>
    <w:rsid w:val="00BE421E"/>
    <w:rsid w:val="00BE4DD2"/>
    <w:rsid w:val="00BF054D"/>
    <w:rsid w:val="00BF3256"/>
    <w:rsid w:val="00BF3290"/>
    <w:rsid w:val="00BF36DA"/>
    <w:rsid w:val="00BF5101"/>
    <w:rsid w:val="00BF57A5"/>
    <w:rsid w:val="00BF5C1E"/>
    <w:rsid w:val="00BF5D6C"/>
    <w:rsid w:val="00BF6050"/>
    <w:rsid w:val="00BF61FD"/>
    <w:rsid w:val="00BF77C9"/>
    <w:rsid w:val="00BF7B65"/>
    <w:rsid w:val="00BF7F30"/>
    <w:rsid w:val="00C00A40"/>
    <w:rsid w:val="00C00E02"/>
    <w:rsid w:val="00C05425"/>
    <w:rsid w:val="00C068FF"/>
    <w:rsid w:val="00C07005"/>
    <w:rsid w:val="00C07866"/>
    <w:rsid w:val="00C109DF"/>
    <w:rsid w:val="00C117D7"/>
    <w:rsid w:val="00C14C57"/>
    <w:rsid w:val="00C14D05"/>
    <w:rsid w:val="00C14EE2"/>
    <w:rsid w:val="00C14FD8"/>
    <w:rsid w:val="00C15E0D"/>
    <w:rsid w:val="00C16985"/>
    <w:rsid w:val="00C1760F"/>
    <w:rsid w:val="00C20C58"/>
    <w:rsid w:val="00C21B9B"/>
    <w:rsid w:val="00C22EC1"/>
    <w:rsid w:val="00C238CD"/>
    <w:rsid w:val="00C23D28"/>
    <w:rsid w:val="00C23D6D"/>
    <w:rsid w:val="00C24EB4"/>
    <w:rsid w:val="00C27466"/>
    <w:rsid w:val="00C278DE"/>
    <w:rsid w:val="00C3051B"/>
    <w:rsid w:val="00C308E3"/>
    <w:rsid w:val="00C31901"/>
    <w:rsid w:val="00C331A6"/>
    <w:rsid w:val="00C33830"/>
    <w:rsid w:val="00C33897"/>
    <w:rsid w:val="00C33CB7"/>
    <w:rsid w:val="00C3472E"/>
    <w:rsid w:val="00C34AB7"/>
    <w:rsid w:val="00C34BC0"/>
    <w:rsid w:val="00C35EB8"/>
    <w:rsid w:val="00C35FF7"/>
    <w:rsid w:val="00C363D9"/>
    <w:rsid w:val="00C36873"/>
    <w:rsid w:val="00C36B8A"/>
    <w:rsid w:val="00C36BF0"/>
    <w:rsid w:val="00C3770E"/>
    <w:rsid w:val="00C408C3"/>
    <w:rsid w:val="00C409C2"/>
    <w:rsid w:val="00C412E6"/>
    <w:rsid w:val="00C415DA"/>
    <w:rsid w:val="00C41A15"/>
    <w:rsid w:val="00C41F65"/>
    <w:rsid w:val="00C42150"/>
    <w:rsid w:val="00C4234F"/>
    <w:rsid w:val="00C425AC"/>
    <w:rsid w:val="00C42C22"/>
    <w:rsid w:val="00C43609"/>
    <w:rsid w:val="00C44EDF"/>
    <w:rsid w:val="00C451B6"/>
    <w:rsid w:val="00C4523A"/>
    <w:rsid w:val="00C4683E"/>
    <w:rsid w:val="00C46F02"/>
    <w:rsid w:val="00C473D5"/>
    <w:rsid w:val="00C509DD"/>
    <w:rsid w:val="00C50F62"/>
    <w:rsid w:val="00C51259"/>
    <w:rsid w:val="00C516F1"/>
    <w:rsid w:val="00C51EEB"/>
    <w:rsid w:val="00C534BD"/>
    <w:rsid w:val="00C54093"/>
    <w:rsid w:val="00C557CE"/>
    <w:rsid w:val="00C55D26"/>
    <w:rsid w:val="00C56B53"/>
    <w:rsid w:val="00C60144"/>
    <w:rsid w:val="00C61D58"/>
    <w:rsid w:val="00C62455"/>
    <w:rsid w:val="00C625F4"/>
    <w:rsid w:val="00C62687"/>
    <w:rsid w:val="00C62758"/>
    <w:rsid w:val="00C62E36"/>
    <w:rsid w:val="00C62ED1"/>
    <w:rsid w:val="00C63D3D"/>
    <w:rsid w:val="00C64876"/>
    <w:rsid w:val="00C65D84"/>
    <w:rsid w:val="00C65D8A"/>
    <w:rsid w:val="00C65E43"/>
    <w:rsid w:val="00C6630A"/>
    <w:rsid w:val="00C66C22"/>
    <w:rsid w:val="00C67018"/>
    <w:rsid w:val="00C67CC5"/>
    <w:rsid w:val="00C711FB"/>
    <w:rsid w:val="00C71C6A"/>
    <w:rsid w:val="00C7222E"/>
    <w:rsid w:val="00C72378"/>
    <w:rsid w:val="00C74D2A"/>
    <w:rsid w:val="00C74E60"/>
    <w:rsid w:val="00C75642"/>
    <w:rsid w:val="00C76F72"/>
    <w:rsid w:val="00C80548"/>
    <w:rsid w:val="00C8291C"/>
    <w:rsid w:val="00C82DA1"/>
    <w:rsid w:val="00C83671"/>
    <w:rsid w:val="00C8375E"/>
    <w:rsid w:val="00C85277"/>
    <w:rsid w:val="00C86BE3"/>
    <w:rsid w:val="00C86F7A"/>
    <w:rsid w:val="00C92545"/>
    <w:rsid w:val="00C93904"/>
    <w:rsid w:val="00C93D38"/>
    <w:rsid w:val="00C93F8F"/>
    <w:rsid w:val="00C967F0"/>
    <w:rsid w:val="00C9706C"/>
    <w:rsid w:val="00CA038D"/>
    <w:rsid w:val="00CA0F56"/>
    <w:rsid w:val="00CA1153"/>
    <w:rsid w:val="00CA1AB6"/>
    <w:rsid w:val="00CA2084"/>
    <w:rsid w:val="00CA24D5"/>
    <w:rsid w:val="00CA312A"/>
    <w:rsid w:val="00CA5218"/>
    <w:rsid w:val="00CA60B9"/>
    <w:rsid w:val="00CA6DF9"/>
    <w:rsid w:val="00CB0BF6"/>
    <w:rsid w:val="00CB0FB5"/>
    <w:rsid w:val="00CB1002"/>
    <w:rsid w:val="00CB14BD"/>
    <w:rsid w:val="00CB1B06"/>
    <w:rsid w:val="00CB25A3"/>
    <w:rsid w:val="00CB3177"/>
    <w:rsid w:val="00CB3EAB"/>
    <w:rsid w:val="00CB4489"/>
    <w:rsid w:val="00CB6561"/>
    <w:rsid w:val="00CB7B6C"/>
    <w:rsid w:val="00CC1929"/>
    <w:rsid w:val="00CC1F8A"/>
    <w:rsid w:val="00CC2342"/>
    <w:rsid w:val="00CC2D78"/>
    <w:rsid w:val="00CC3DD2"/>
    <w:rsid w:val="00CC5627"/>
    <w:rsid w:val="00CC77AF"/>
    <w:rsid w:val="00CC7850"/>
    <w:rsid w:val="00CD0BD3"/>
    <w:rsid w:val="00CD237C"/>
    <w:rsid w:val="00CD2596"/>
    <w:rsid w:val="00CD2A0C"/>
    <w:rsid w:val="00CD2AE7"/>
    <w:rsid w:val="00CD2FCD"/>
    <w:rsid w:val="00CD48B5"/>
    <w:rsid w:val="00CD5E29"/>
    <w:rsid w:val="00CD5E77"/>
    <w:rsid w:val="00CD6C26"/>
    <w:rsid w:val="00CD7B87"/>
    <w:rsid w:val="00CD7BAD"/>
    <w:rsid w:val="00CD7C64"/>
    <w:rsid w:val="00CD7DBA"/>
    <w:rsid w:val="00CE113F"/>
    <w:rsid w:val="00CE14DA"/>
    <w:rsid w:val="00CE2D35"/>
    <w:rsid w:val="00CE36E4"/>
    <w:rsid w:val="00CE4356"/>
    <w:rsid w:val="00CE4BCD"/>
    <w:rsid w:val="00CE4E4A"/>
    <w:rsid w:val="00CE5B23"/>
    <w:rsid w:val="00CE7D63"/>
    <w:rsid w:val="00CF1075"/>
    <w:rsid w:val="00CF34D6"/>
    <w:rsid w:val="00CF4BF7"/>
    <w:rsid w:val="00CF5707"/>
    <w:rsid w:val="00CF59DA"/>
    <w:rsid w:val="00CF64CB"/>
    <w:rsid w:val="00CF6D61"/>
    <w:rsid w:val="00D000F1"/>
    <w:rsid w:val="00D00BCA"/>
    <w:rsid w:val="00D00E91"/>
    <w:rsid w:val="00D0166C"/>
    <w:rsid w:val="00D018B2"/>
    <w:rsid w:val="00D01AC2"/>
    <w:rsid w:val="00D061FA"/>
    <w:rsid w:val="00D07422"/>
    <w:rsid w:val="00D078BA"/>
    <w:rsid w:val="00D07985"/>
    <w:rsid w:val="00D10E55"/>
    <w:rsid w:val="00D115AE"/>
    <w:rsid w:val="00D1202C"/>
    <w:rsid w:val="00D123EB"/>
    <w:rsid w:val="00D1322F"/>
    <w:rsid w:val="00D13A83"/>
    <w:rsid w:val="00D13DDF"/>
    <w:rsid w:val="00D14546"/>
    <w:rsid w:val="00D14BD3"/>
    <w:rsid w:val="00D15373"/>
    <w:rsid w:val="00D159A5"/>
    <w:rsid w:val="00D15FA2"/>
    <w:rsid w:val="00D16039"/>
    <w:rsid w:val="00D16B13"/>
    <w:rsid w:val="00D17D04"/>
    <w:rsid w:val="00D20042"/>
    <w:rsid w:val="00D20381"/>
    <w:rsid w:val="00D20D16"/>
    <w:rsid w:val="00D20E28"/>
    <w:rsid w:val="00D2371A"/>
    <w:rsid w:val="00D2550B"/>
    <w:rsid w:val="00D255F4"/>
    <w:rsid w:val="00D256A7"/>
    <w:rsid w:val="00D25F47"/>
    <w:rsid w:val="00D2643F"/>
    <w:rsid w:val="00D26F5E"/>
    <w:rsid w:val="00D272B7"/>
    <w:rsid w:val="00D274E7"/>
    <w:rsid w:val="00D30A77"/>
    <w:rsid w:val="00D325EA"/>
    <w:rsid w:val="00D326CB"/>
    <w:rsid w:val="00D32F92"/>
    <w:rsid w:val="00D33382"/>
    <w:rsid w:val="00D34373"/>
    <w:rsid w:val="00D3600C"/>
    <w:rsid w:val="00D3743D"/>
    <w:rsid w:val="00D40358"/>
    <w:rsid w:val="00D41368"/>
    <w:rsid w:val="00D41DD3"/>
    <w:rsid w:val="00D42C20"/>
    <w:rsid w:val="00D438BC"/>
    <w:rsid w:val="00D44A0E"/>
    <w:rsid w:val="00D453C3"/>
    <w:rsid w:val="00D45A72"/>
    <w:rsid w:val="00D46778"/>
    <w:rsid w:val="00D4694E"/>
    <w:rsid w:val="00D46E1A"/>
    <w:rsid w:val="00D4705A"/>
    <w:rsid w:val="00D51B9A"/>
    <w:rsid w:val="00D525D6"/>
    <w:rsid w:val="00D528E6"/>
    <w:rsid w:val="00D52A66"/>
    <w:rsid w:val="00D53115"/>
    <w:rsid w:val="00D540EF"/>
    <w:rsid w:val="00D56BF0"/>
    <w:rsid w:val="00D579A9"/>
    <w:rsid w:val="00D609E0"/>
    <w:rsid w:val="00D60DC4"/>
    <w:rsid w:val="00D61262"/>
    <w:rsid w:val="00D612D3"/>
    <w:rsid w:val="00D61D2B"/>
    <w:rsid w:val="00D629AD"/>
    <w:rsid w:val="00D63E52"/>
    <w:rsid w:val="00D64B3C"/>
    <w:rsid w:val="00D64E2A"/>
    <w:rsid w:val="00D655AC"/>
    <w:rsid w:val="00D6579A"/>
    <w:rsid w:val="00D663E2"/>
    <w:rsid w:val="00D66F37"/>
    <w:rsid w:val="00D67202"/>
    <w:rsid w:val="00D67DBD"/>
    <w:rsid w:val="00D73083"/>
    <w:rsid w:val="00D74C35"/>
    <w:rsid w:val="00D753E3"/>
    <w:rsid w:val="00D75DEE"/>
    <w:rsid w:val="00D76A1F"/>
    <w:rsid w:val="00D76E0D"/>
    <w:rsid w:val="00D777F7"/>
    <w:rsid w:val="00D77883"/>
    <w:rsid w:val="00D805B8"/>
    <w:rsid w:val="00D80699"/>
    <w:rsid w:val="00D829BD"/>
    <w:rsid w:val="00D82FF6"/>
    <w:rsid w:val="00D85020"/>
    <w:rsid w:val="00D8623C"/>
    <w:rsid w:val="00D86647"/>
    <w:rsid w:val="00D86C1E"/>
    <w:rsid w:val="00D87167"/>
    <w:rsid w:val="00D87C8E"/>
    <w:rsid w:val="00D90B73"/>
    <w:rsid w:val="00D919FC"/>
    <w:rsid w:val="00D92876"/>
    <w:rsid w:val="00D92AC0"/>
    <w:rsid w:val="00D92B67"/>
    <w:rsid w:val="00D932DE"/>
    <w:rsid w:val="00D9380B"/>
    <w:rsid w:val="00D94880"/>
    <w:rsid w:val="00D94E04"/>
    <w:rsid w:val="00D952E7"/>
    <w:rsid w:val="00D955AF"/>
    <w:rsid w:val="00D95D9E"/>
    <w:rsid w:val="00D95DB0"/>
    <w:rsid w:val="00D9609C"/>
    <w:rsid w:val="00D960FC"/>
    <w:rsid w:val="00D963D4"/>
    <w:rsid w:val="00DA0924"/>
    <w:rsid w:val="00DA2A44"/>
    <w:rsid w:val="00DA2A5D"/>
    <w:rsid w:val="00DA3302"/>
    <w:rsid w:val="00DA34DA"/>
    <w:rsid w:val="00DA359A"/>
    <w:rsid w:val="00DA4291"/>
    <w:rsid w:val="00DA534D"/>
    <w:rsid w:val="00DA652F"/>
    <w:rsid w:val="00DA689E"/>
    <w:rsid w:val="00DA74D4"/>
    <w:rsid w:val="00DA78A3"/>
    <w:rsid w:val="00DA7EB5"/>
    <w:rsid w:val="00DB039F"/>
    <w:rsid w:val="00DB0C84"/>
    <w:rsid w:val="00DB1447"/>
    <w:rsid w:val="00DB3096"/>
    <w:rsid w:val="00DB3756"/>
    <w:rsid w:val="00DB5145"/>
    <w:rsid w:val="00DB524C"/>
    <w:rsid w:val="00DB5F6A"/>
    <w:rsid w:val="00DB73FD"/>
    <w:rsid w:val="00DC0CA5"/>
    <w:rsid w:val="00DC151C"/>
    <w:rsid w:val="00DC4BEE"/>
    <w:rsid w:val="00DC5DE3"/>
    <w:rsid w:val="00DC688B"/>
    <w:rsid w:val="00DD0352"/>
    <w:rsid w:val="00DD03D0"/>
    <w:rsid w:val="00DD12ED"/>
    <w:rsid w:val="00DD20DA"/>
    <w:rsid w:val="00DD2F48"/>
    <w:rsid w:val="00DD31C4"/>
    <w:rsid w:val="00DD48E8"/>
    <w:rsid w:val="00DD49B9"/>
    <w:rsid w:val="00DD600E"/>
    <w:rsid w:val="00DD6779"/>
    <w:rsid w:val="00DD7D34"/>
    <w:rsid w:val="00DD7EF6"/>
    <w:rsid w:val="00DE001D"/>
    <w:rsid w:val="00DE1C3C"/>
    <w:rsid w:val="00DE3AFB"/>
    <w:rsid w:val="00DE4954"/>
    <w:rsid w:val="00DE4976"/>
    <w:rsid w:val="00DE50D4"/>
    <w:rsid w:val="00DE53AA"/>
    <w:rsid w:val="00DE543A"/>
    <w:rsid w:val="00DE69C3"/>
    <w:rsid w:val="00DF2241"/>
    <w:rsid w:val="00DF255F"/>
    <w:rsid w:val="00DF2C05"/>
    <w:rsid w:val="00DF3FF4"/>
    <w:rsid w:val="00DF463E"/>
    <w:rsid w:val="00DF4D7C"/>
    <w:rsid w:val="00DF675F"/>
    <w:rsid w:val="00DF6E4D"/>
    <w:rsid w:val="00E00E2C"/>
    <w:rsid w:val="00E02046"/>
    <w:rsid w:val="00E024CF"/>
    <w:rsid w:val="00E026C9"/>
    <w:rsid w:val="00E04004"/>
    <w:rsid w:val="00E05641"/>
    <w:rsid w:val="00E058DA"/>
    <w:rsid w:val="00E066E2"/>
    <w:rsid w:val="00E0756D"/>
    <w:rsid w:val="00E07590"/>
    <w:rsid w:val="00E10753"/>
    <w:rsid w:val="00E10FAA"/>
    <w:rsid w:val="00E11171"/>
    <w:rsid w:val="00E12893"/>
    <w:rsid w:val="00E12E21"/>
    <w:rsid w:val="00E137A5"/>
    <w:rsid w:val="00E13E34"/>
    <w:rsid w:val="00E1487F"/>
    <w:rsid w:val="00E14A18"/>
    <w:rsid w:val="00E17374"/>
    <w:rsid w:val="00E175B5"/>
    <w:rsid w:val="00E21ACE"/>
    <w:rsid w:val="00E21AE6"/>
    <w:rsid w:val="00E24B71"/>
    <w:rsid w:val="00E25019"/>
    <w:rsid w:val="00E252F6"/>
    <w:rsid w:val="00E25C51"/>
    <w:rsid w:val="00E25C93"/>
    <w:rsid w:val="00E2667B"/>
    <w:rsid w:val="00E2708E"/>
    <w:rsid w:val="00E30823"/>
    <w:rsid w:val="00E311BF"/>
    <w:rsid w:val="00E33578"/>
    <w:rsid w:val="00E34450"/>
    <w:rsid w:val="00E35F64"/>
    <w:rsid w:val="00E36A4F"/>
    <w:rsid w:val="00E36F56"/>
    <w:rsid w:val="00E3719C"/>
    <w:rsid w:val="00E37292"/>
    <w:rsid w:val="00E373DD"/>
    <w:rsid w:val="00E37BDB"/>
    <w:rsid w:val="00E37EF0"/>
    <w:rsid w:val="00E404C8"/>
    <w:rsid w:val="00E40C3E"/>
    <w:rsid w:val="00E40F45"/>
    <w:rsid w:val="00E41456"/>
    <w:rsid w:val="00E419F7"/>
    <w:rsid w:val="00E41D48"/>
    <w:rsid w:val="00E42ADA"/>
    <w:rsid w:val="00E42C14"/>
    <w:rsid w:val="00E42C43"/>
    <w:rsid w:val="00E42E55"/>
    <w:rsid w:val="00E43CB4"/>
    <w:rsid w:val="00E44ED3"/>
    <w:rsid w:val="00E45527"/>
    <w:rsid w:val="00E458DC"/>
    <w:rsid w:val="00E477C5"/>
    <w:rsid w:val="00E47CB6"/>
    <w:rsid w:val="00E47DFA"/>
    <w:rsid w:val="00E5101F"/>
    <w:rsid w:val="00E5147E"/>
    <w:rsid w:val="00E5244C"/>
    <w:rsid w:val="00E5281C"/>
    <w:rsid w:val="00E52EFE"/>
    <w:rsid w:val="00E53288"/>
    <w:rsid w:val="00E5352B"/>
    <w:rsid w:val="00E54042"/>
    <w:rsid w:val="00E54E7C"/>
    <w:rsid w:val="00E55CB5"/>
    <w:rsid w:val="00E56442"/>
    <w:rsid w:val="00E56C44"/>
    <w:rsid w:val="00E56E1C"/>
    <w:rsid w:val="00E57558"/>
    <w:rsid w:val="00E60418"/>
    <w:rsid w:val="00E605C7"/>
    <w:rsid w:val="00E60945"/>
    <w:rsid w:val="00E61269"/>
    <w:rsid w:val="00E6165B"/>
    <w:rsid w:val="00E63941"/>
    <w:rsid w:val="00E65189"/>
    <w:rsid w:val="00E65666"/>
    <w:rsid w:val="00E659DB"/>
    <w:rsid w:val="00E6685F"/>
    <w:rsid w:val="00E70E84"/>
    <w:rsid w:val="00E71503"/>
    <w:rsid w:val="00E7231D"/>
    <w:rsid w:val="00E724BF"/>
    <w:rsid w:val="00E73567"/>
    <w:rsid w:val="00E735C1"/>
    <w:rsid w:val="00E73632"/>
    <w:rsid w:val="00E73EDC"/>
    <w:rsid w:val="00E74031"/>
    <w:rsid w:val="00E76198"/>
    <w:rsid w:val="00E779BC"/>
    <w:rsid w:val="00E779FB"/>
    <w:rsid w:val="00E80A3A"/>
    <w:rsid w:val="00E835FE"/>
    <w:rsid w:val="00E83B26"/>
    <w:rsid w:val="00E84062"/>
    <w:rsid w:val="00E857CA"/>
    <w:rsid w:val="00E861C5"/>
    <w:rsid w:val="00E86CDA"/>
    <w:rsid w:val="00E86D0A"/>
    <w:rsid w:val="00E873EE"/>
    <w:rsid w:val="00E8781A"/>
    <w:rsid w:val="00E91A49"/>
    <w:rsid w:val="00E91B72"/>
    <w:rsid w:val="00E91C2C"/>
    <w:rsid w:val="00E926F3"/>
    <w:rsid w:val="00E92C8A"/>
    <w:rsid w:val="00E94397"/>
    <w:rsid w:val="00E958BB"/>
    <w:rsid w:val="00E96B94"/>
    <w:rsid w:val="00E96D20"/>
    <w:rsid w:val="00EA3918"/>
    <w:rsid w:val="00EA394B"/>
    <w:rsid w:val="00EA422A"/>
    <w:rsid w:val="00EA4850"/>
    <w:rsid w:val="00EA4F9C"/>
    <w:rsid w:val="00EA6606"/>
    <w:rsid w:val="00EA6636"/>
    <w:rsid w:val="00EA692E"/>
    <w:rsid w:val="00EB093C"/>
    <w:rsid w:val="00EB1AE6"/>
    <w:rsid w:val="00EB1D63"/>
    <w:rsid w:val="00EB2EE3"/>
    <w:rsid w:val="00EB308C"/>
    <w:rsid w:val="00EB7BC0"/>
    <w:rsid w:val="00EC0121"/>
    <w:rsid w:val="00EC0B1D"/>
    <w:rsid w:val="00EC225D"/>
    <w:rsid w:val="00EC2BF0"/>
    <w:rsid w:val="00ED055B"/>
    <w:rsid w:val="00ED1137"/>
    <w:rsid w:val="00ED2336"/>
    <w:rsid w:val="00ED3F03"/>
    <w:rsid w:val="00ED48ED"/>
    <w:rsid w:val="00ED4F18"/>
    <w:rsid w:val="00ED5CC8"/>
    <w:rsid w:val="00ED687B"/>
    <w:rsid w:val="00EE17E5"/>
    <w:rsid w:val="00EE3764"/>
    <w:rsid w:val="00EE6EEC"/>
    <w:rsid w:val="00EE7089"/>
    <w:rsid w:val="00EE7AC8"/>
    <w:rsid w:val="00EF01E8"/>
    <w:rsid w:val="00EF27C8"/>
    <w:rsid w:val="00EF3E41"/>
    <w:rsid w:val="00EF4235"/>
    <w:rsid w:val="00EF4950"/>
    <w:rsid w:val="00EF622D"/>
    <w:rsid w:val="00EF686D"/>
    <w:rsid w:val="00EF7B92"/>
    <w:rsid w:val="00EF7CD9"/>
    <w:rsid w:val="00F0038E"/>
    <w:rsid w:val="00F0245A"/>
    <w:rsid w:val="00F02A0D"/>
    <w:rsid w:val="00F04228"/>
    <w:rsid w:val="00F05267"/>
    <w:rsid w:val="00F058B3"/>
    <w:rsid w:val="00F05C5A"/>
    <w:rsid w:val="00F06AB5"/>
    <w:rsid w:val="00F076A9"/>
    <w:rsid w:val="00F10094"/>
    <w:rsid w:val="00F1047A"/>
    <w:rsid w:val="00F10C69"/>
    <w:rsid w:val="00F10F37"/>
    <w:rsid w:val="00F11507"/>
    <w:rsid w:val="00F125A9"/>
    <w:rsid w:val="00F126D4"/>
    <w:rsid w:val="00F13095"/>
    <w:rsid w:val="00F13456"/>
    <w:rsid w:val="00F138A6"/>
    <w:rsid w:val="00F14386"/>
    <w:rsid w:val="00F14863"/>
    <w:rsid w:val="00F14902"/>
    <w:rsid w:val="00F150B8"/>
    <w:rsid w:val="00F1526A"/>
    <w:rsid w:val="00F15568"/>
    <w:rsid w:val="00F15880"/>
    <w:rsid w:val="00F15C67"/>
    <w:rsid w:val="00F16A88"/>
    <w:rsid w:val="00F17093"/>
    <w:rsid w:val="00F1786F"/>
    <w:rsid w:val="00F17A6F"/>
    <w:rsid w:val="00F17BBC"/>
    <w:rsid w:val="00F20D6A"/>
    <w:rsid w:val="00F21B61"/>
    <w:rsid w:val="00F21CFD"/>
    <w:rsid w:val="00F23B69"/>
    <w:rsid w:val="00F255E7"/>
    <w:rsid w:val="00F2584A"/>
    <w:rsid w:val="00F26322"/>
    <w:rsid w:val="00F26DD9"/>
    <w:rsid w:val="00F27196"/>
    <w:rsid w:val="00F2731F"/>
    <w:rsid w:val="00F27783"/>
    <w:rsid w:val="00F27841"/>
    <w:rsid w:val="00F31ED4"/>
    <w:rsid w:val="00F33E87"/>
    <w:rsid w:val="00F35013"/>
    <w:rsid w:val="00F3501F"/>
    <w:rsid w:val="00F35FA0"/>
    <w:rsid w:val="00F36CEB"/>
    <w:rsid w:val="00F37820"/>
    <w:rsid w:val="00F40160"/>
    <w:rsid w:val="00F41AB5"/>
    <w:rsid w:val="00F42F7D"/>
    <w:rsid w:val="00F45120"/>
    <w:rsid w:val="00F45524"/>
    <w:rsid w:val="00F456DC"/>
    <w:rsid w:val="00F47894"/>
    <w:rsid w:val="00F51E1A"/>
    <w:rsid w:val="00F51EFA"/>
    <w:rsid w:val="00F53016"/>
    <w:rsid w:val="00F536A0"/>
    <w:rsid w:val="00F55662"/>
    <w:rsid w:val="00F564F0"/>
    <w:rsid w:val="00F6113A"/>
    <w:rsid w:val="00F621F9"/>
    <w:rsid w:val="00F63976"/>
    <w:rsid w:val="00F63B70"/>
    <w:rsid w:val="00F63CCA"/>
    <w:rsid w:val="00F6404E"/>
    <w:rsid w:val="00F64913"/>
    <w:rsid w:val="00F65887"/>
    <w:rsid w:val="00F65F90"/>
    <w:rsid w:val="00F66261"/>
    <w:rsid w:val="00F668C9"/>
    <w:rsid w:val="00F66CCA"/>
    <w:rsid w:val="00F67A44"/>
    <w:rsid w:val="00F717B2"/>
    <w:rsid w:val="00F73594"/>
    <w:rsid w:val="00F73B81"/>
    <w:rsid w:val="00F7427D"/>
    <w:rsid w:val="00F74BD2"/>
    <w:rsid w:val="00F7626E"/>
    <w:rsid w:val="00F76A16"/>
    <w:rsid w:val="00F76F44"/>
    <w:rsid w:val="00F770AF"/>
    <w:rsid w:val="00F814C1"/>
    <w:rsid w:val="00F81B43"/>
    <w:rsid w:val="00F81D42"/>
    <w:rsid w:val="00F83319"/>
    <w:rsid w:val="00F83740"/>
    <w:rsid w:val="00F8446C"/>
    <w:rsid w:val="00F847CB"/>
    <w:rsid w:val="00F85FF9"/>
    <w:rsid w:val="00F8690D"/>
    <w:rsid w:val="00F916FC"/>
    <w:rsid w:val="00F92E35"/>
    <w:rsid w:val="00F940D4"/>
    <w:rsid w:val="00F949EC"/>
    <w:rsid w:val="00F94A3A"/>
    <w:rsid w:val="00F9603C"/>
    <w:rsid w:val="00F96164"/>
    <w:rsid w:val="00FA086B"/>
    <w:rsid w:val="00FA0A19"/>
    <w:rsid w:val="00FA0D52"/>
    <w:rsid w:val="00FA1DF4"/>
    <w:rsid w:val="00FA277E"/>
    <w:rsid w:val="00FA3121"/>
    <w:rsid w:val="00FA3176"/>
    <w:rsid w:val="00FA3191"/>
    <w:rsid w:val="00FA6FA7"/>
    <w:rsid w:val="00FA714D"/>
    <w:rsid w:val="00FB0654"/>
    <w:rsid w:val="00FB0D95"/>
    <w:rsid w:val="00FB1315"/>
    <w:rsid w:val="00FB23B7"/>
    <w:rsid w:val="00FB3767"/>
    <w:rsid w:val="00FB38A5"/>
    <w:rsid w:val="00FB6A7D"/>
    <w:rsid w:val="00FC0D82"/>
    <w:rsid w:val="00FC11BD"/>
    <w:rsid w:val="00FC1C2E"/>
    <w:rsid w:val="00FC23A3"/>
    <w:rsid w:val="00FC2BF2"/>
    <w:rsid w:val="00FC326C"/>
    <w:rsid w:val="00FC37A0"/>
    <w:rsid w:val="00FC3879"/>
    <w:rsid w:val="00FC3E8D"/>
    <w:rsid w:val="00FC3F45"/>
    <w:rsid w:val="00FC4CA3"/>
    <w:rsid w:val="00FC562A"/>
    <w:rsid w:val="00FC58AF"/>
    <w:rsid w:val="00FC6B7F"/>
    <w:rsid w:val="00FC6E21"/>
    <w:rsid w:val="00FC782E"/>
    <w:rsid w:val="00FD09BC"/>
    <w:rsid w:val="00FD0A77"/>
    <w:rsid w:val="00FD1581"/>
    <w:rsid w:val="00FD1D77"/>
    <w:rsid w:val="00FD2A2D"/>
    <w:rsid w:val="00FD5564"/>
    <w:rsid w:val="00FD5D62"/>
    <w:rsid w:val="00FD7B60"/>
    <w:rsid w:val="00FD7CCC"/>
    <w:rsid w:val="00FE2402"/>
    <w:rsid w:val="00FE43E3"/>
    <w:rsid w:val="00FE5BFD"/>
    <w:rsid w:val="00FE668D"/>
    <w:rsid w:val="00FF04D3"/>
    <w:rsid w:val="00FF0BC2"/>
    <w:rsid w:val="00FF1C5C"/>
    <w:rsid w:val="00FF2E63"/>
    <w:rsid w:val="00FF40A2"/>
    <w:rsid w:val="00FF491F"/>
    <w:rsid w:val="00FF4B70"/>
    <w:rsid w:val="00FF5A7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894484"/>
  <w15:docId w15:val="{2D1AE092-0A92-4F49-923F-D4E912FDD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iPriority="0"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61F3"/>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2361F3"/>
    <w:pPr>
      <w:keepNext/>
      <w:keepLines/>
      <w:spacing w:before="40" w:after="0"/>
      <w:outlineLvl w:val="1"/>
    </w:pPr>
    <w:rPr>
      <w:rFonts w:asciiTheme="majorHAnsi" w:eastAsiaTheme="majorEastAsia" w:hAnsiTheme="majorHAnsi" w:cstheme="majorBidi"/>
      <w:b/>
      <w:color w:val="000000" w:themeColor="text1"/>
      <w:szCs w:val="26"/>
    </w:rPr>
  </w:style>
  <w:style w:type="paragraph" w:styleId="Heading3">
    <w:name w:val="heading 3"/>
    <w:basedOn w:val="Normal"/>
    <w:next w:val="Normal"/>
    <w:link w:val="Heading3Char"/>
    <w:uiPriority w:val="9"/>
    <w:unhideWhenUsed/>
    <w:qFormat/>
    <w:rsid w:val="00A90D6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2D772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Heading1"/>
    <w:next w:val="Normal"/>
    <w:link w:val="Heading5Char"/>
    <w:qFormat/>
    <w:rsid w:val="00A90D6F"/>
    <w:pPr>
      <w:tabs>
        <w:tab w:val="num" w:pos="1247"/>
      </w:tabs>
      <w:spacing w:before="200" w:after="240" w:line="360" w:lineRule="auto"/>
      <w:ind w:left="1247" w:hanging="1247"/>
      <w:outlineLvl w:val="4"/>
    </w:pPr>
    <w:rPr>
      <w:rFonts w:ascii="Calibri" w:hAnsi="Calibri"/>
      <w:bCs/>
      <w:kern w:val="32"/>
      <w:sz w:val="22"/>
      <w:szCs w:val="24"/>
      <w:lang w:eastAsia="en-US"/>
    </w:rPr>
  </w:style>
  <w:style w:type="paragraph" w:styleId="Heading6">
    <w:name w:val="heading 6"/>
    <w:basedOn w:val="Heading1"/>
    <w:next w:val="Normal"/>
    <w:link w:val="Heading6Char"/>
    <w:qFormat/>
    <w:rsid w:val="00A90D6F"/>
    <w:pPr>
      <w:tabs>
        <w:tab w:val="num" w:pos="1361"/>
      </w:tabs>
      <w:spacing w:before="200" w:after="240" w:line="360" w:lineRule="auto"/>
      <w:ind w:left="1361" w:hanging="1361"/>
      <w:outlineLvl w:val="5"/>
    </w:pPr>
    <w:rPr>
      <w:rFonts w:ascii="Calibri" w:hAnsi="Calibri"/>
      <w:b w:val="0"/>
      <w:bCs/>
      <w:iCs/>
      <w:kern w:val="32"/>
      <w:sz w:val="22"/>
      <w:szCs w:val="24"/>
      <w:lang w:eastAsia="en-US"/>
    </w:rPr>
  </w:style>
  <w:style w:type="paragraph" w:styleId="Heading7">
    <w:name w:val="heading 7"/>
    <w:basedOn w:val="Heading1"/>
    <w:next w:val="Normal"/>
    <w:link w:val="Heading7Char"/>
    <w:uiPriority w:val="99"/>
    <w:qFormat/>
    <w:rsid w:val="00A90D6F"/>
    <w:pPr>
      <w:tabs>
        <w:tab w:val="num" w:pos="1474"/>
      </w:tabs>
      <w:spacing w:before="200" w:after="240" w:line="360" w:lineRule="auto"/>
      <w:ind w:left="1474" w:hanging="1474"/>
      <w:outlineLvl w:val="6"/>
    </w:pPr>
    <w:rPr>
      <w:rFonts w:ascii="Calibri" w:hAnsi="Calibri"/>
      <w:b w:val="0"/>
      <w:bCs/>
      <w:iCs/>
      <w:kern w:val="32"/>
      <w:sz w:val="22"/>
      <w:szCs w:val="24"/>
      <w:lang w:eastAsia="en-US"/>
    </w:rPr>
  </w:style>
  <w:style w:type="paragraph" w:styleId="Heading8">
    <w:name w:val="heading 8"/>
    <w:basedOn w:val="Heading1"/>
    <w:next w:val="Normal"/>
    <w:link w:val="Heading8Char"/>
    <w:uiPriority w:val="99"/>
    <w:qFormat/>
    <w:rsid w:val="00A90D6F"/>
    <w:pPr>
      <w:tabs>
        <w:tab w:val="num" w:pos="1588"/>
      </w:tabs>
      <w:spacing w:before="200" w:after="240" w:line="360" w:lineRule="auto"/>
      <w:ind w:left="1588" w:hanging="1588"/>
      <w:outlineLvl w:val="7"/>
    </w:pPr>
    <w:rPr>
      <w:rFonts w:ascii="Calibri" w:hAnsi="Calibri"/>
      <w:b w:val="0"/>
      <w:bCs/>
      <w:kern w:val="32"/>
      <w:sz w:val="22"/>
      <w:lang w:eastAsia="en-US"/>
    </w:rPr>
  </w:style>
  <w:style w:type="paragraph" w:styleId="Heading9">
    <w:name w:val="heading 9"/>
    <w:basedOn w:val="Heading1"/>
    <w:next w:val="Normal"/>
    <w:link w:val="Heading9Char"/>
    <w:uiPriority w:val="99"/>
    <w:qFormat/>
    <w:rsid w:val="00A90D6F"/>
    <w:pPr>
      <w:tabs>
        <w:tab w:val="num" w:pos="1701"/>
      </w:tabs>
      <w:spacing w:before="200" w:after="240" w:line="360" w:lineRule="auto"/>
      <w:ind w:left="1701" w:hanging="1701"/>
      <w:outlineLvl w:val="8"/>
    </w:pPr>
    <w:rPr>
      <w:rFonts w:ascii="Calibri" w:hAnsi="Calibri"/>
      <w:b w:val="0"/>
      <w:bCs/>
      <w:iCs/>
      <w:color w:val="000000" w:themeColor="text1"/>
      <w:kern w:val="32"/>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1F3"/>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2361F3"/>
    <w:rPr>
      <w:rFonts w:asciiTheme="majorHAnsi" w:eastAsiaTheme="majorEastAsia" w:hAnsiTheme="majorHAnsi" w:cstheme="majorBidi"/>
      <w:b/>
      <w:color w:val="000000" w:themeColor="text1"/>
      <w:szCs w:val="26"/>
    </w:rPr>
  </w:style>
  <w:style w:type="character" w:customStyle="1" w:styleId="Heading3Char">
    <w:name w:val="Heading 3 Char"/>
    <w:basedOn w:val="DefaultParagraphFont"/>
    <w:link w:val="Heading3"/>
    <w:uiPriority w:val="9"/>
    <w:rsid w:val="00A90D6F"/>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2D7721"/>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rsid w:val="00A90D6F"/>
    <w:rPr>
      <w:rFonts w:ascii="Calibri" w:eastAsiaTheme="majorEastAsia" w:hAnsi="Calibri" w:cstheme="majorBidi"/>
      <w:b/>
      <w:bCs/>
      <w:kern w:val="32"/>
      <w:szCs w:val="24"/>
      <w:lang w:eastAsia="en-US"/>
    </w:rPr>
  </w:style>
  <w:style w:type="character" w:customStyle="1" w:styleId="Heading6Char">
    <w:name w:val="Heading 6 Char"/>
    <w:basedOn w:val="DefaultParagraphFont"/>
    <w:link w:val="Heading6"/>
    <w:rsid w:val="00A90D6F"/>
    <w:rPr>
      <w:rFonts w:ascii="Calibri" w:eastAsiaTheme="majorEastAsia" w:hAnsi="Calibri" w:cstheme="majorBidi"/>
      <w:bCs/>
      <w:iCs/>
      <w:kern w:val="32"/>
      <w:szCs w:val="24"/>
      <w:lang w:eastAsia="en-US"/>
    </w:rPr>
  </w:style>
  <w:style w:type="character" w:customStyle="1" w:styleId="Heading7Char">
    <w:name w:val="Heading 7 Char"/>
    <w:basedOn w:val="DefaultParagraphFont"/>
    <w:link w:val="Heading7"/>
    <w:uiPriority w:val="99"/>
    <w:rsid w:val="00A90D6F"/>
    <w:rPr>
      <w:rFonts w:ascii="Calibri" w:eastAsiaTheme="majorEastAsia" w:hAnsi="Calibri" w:cstheme="majorBidi"/>
      <w:bCs/>
      <w:iCs/>
      <w:kern w:val="32"/>
      <w:szCs w:val="24"/>
      <w:lang w:eastAsia="en-US"/>
    </w:rPr>
  </w:style>
  <w:style w:type="character" w:customStyle="1" w:styleId="Heading8Char">
    <w:name w:val="Heading 8 Char"/>
    <w:basedOn w:val="DefaultParagraphFont"/>
    <w:link w:val="Heading8"/>
    <w:uiPriority w:val="99"/>
    <w:rsid w:val="00A90D6F"/>
    <w:rPr>
      <w:rFonts w:ascii="Calibri" w:eastAsiaTheme="majorEastAsia" w:hAnsi="Calibri" w:cstheme="majorBidi"/>
      <w:bCs/>
      <w:kern w:val="32"/>
      <w:szCs w:val="32"/>
      <w:lang w:eastAsia="en-US"/>
    </w:rPr>
  </w:style>
  <w:style w:type="character" w:customStyle="1" w:styleId="Heading9Char">
    <w:name w:val="Heading 9 Char"/>
    <w:basedOn w:val="DefaultParagraphFont"/>
    <w:link w:val="Heading9"/>
    <w:uiPriority w:val="99"/>
    <w:rsid w:val="00A90D6F"/>
    <w:rPr>
      <w:rFonts w:ascii="Calibri" w:eastAsiaTheme="majorEastAsia" w:hAnsi="Calibri" w:cstheme="majorBidi"/>
      <w:bCs/>
      <w:iCs/>
      <w:color w:val="000000" w:themeColor="text1"/>
      <w:kern w:val="32"/>
      <w:szCs w:val="32"/>
      <w:lang w:eastAsia="en-US"/>
    </w:rPr>
  </w:style>
  <w:style w:type="paragraph" w:customStyle="1" w:styleId="EndNoteBibliographyTitle">
    <w:name w:val="EndNote Bibliography Title"/>
    <w:basedOn w:val="Normal"/>
    <w:link w:val="EndNoteBibliographyTitleChar"/>
    <w:rsid w:val="006F2C2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2C22"/>
    <w:rPr>
      <w:rFonts w:ascii="Calibri" w:hAnsi="Calibri" w:cs="Calibri"/>
      <w:noProof/>
    </w:rPr>
  </w:style>
  <w:style w:type="paragraph" w:customStyle="1" w:styleId="EndNoteBibliography">
    <w:name w:val="EndNote Bibliography"/>
    <w:basedOn w:val="Normal"/>
    <w:link w:val="EndNoteBibliographyChar"/>
    <w:rsid w:val="006F2C2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F2C22"/>
    <w:rPr>
      <w:rFonts w:ascii="Calibri" w:hAnsi="Calibri" w:cs="Calibri"/>
      <w:noProof/>
    </w:rPr>
  </w:style>
  <w:style w:type="character" w:styleId="Hyperlink">
    <w:name w:val="Hyperlink"/>
    <w:basedOn w:val="DefaultParagraphFont"/>
    <w:uiPriority w:val="99"/>
    <w:unhideWhenUsed/>
    <w:rsid w:val="006F2C22"/>
    <w:rPr>
      <w:color w:val="0000FF" w:themeColor="hyperlink"/>
      <w:u w:val="single"/>
    </w:rPr>
  </w:style>
  <w:style w:type="paragraph" w:customStyle="1" w:styleId="Default">
    <w:name w:val="Default"/>
    <w:rsid w:val="0090477A"/>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link w:val="ListParagraphChar"/>
    <w:uiPriority w:val="34"/>
    <w:qFormat/>
    <w:rsid w:val="0090477A"/>
    <w:pPr>
      <w:ind w:left="720"/>
      <w:contextualSpacing/>
    </w:pPr>
  </w:style>
  <w:style w:type="character" w:customStyle="1" w:styleId="ListParagraphChar">
    <w:name w:val="List Paragraph Char"/>
    <w:basedOn w:val="DefaultParagraphFont"/>
    <w:link w:val="ListParagraph"/>
    <w:uiPriority w:val="34"/>
    <w:rsid w:val="0006562E"/>
  </w:style>
  <w:style w:type="table" w:styleId="TableGrid">
    <w:name w:val="Table Grid"/>
    <w:basedOn w:val="TableNormal"/>
    <w:uiPriority w:val="39"/>
    <w:rsid w:val="00275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120D2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4E3CC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2-Accent11">
    <w:name w:val="Grid Table 2 - Accent 11"/>
    <w:basedOn w:val="TableNormal"/>
    <w:uiPriority w:val="47"/>
    <w:rsid w:val="00A6505D"/>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Header">
    <w:name w:val="header"/>
    <w:basedOn w:val="Normal"/>
    <w:link w:val="HeaderChar"/>
    <w:uiPriority w:val="99"/>
    <w:unhideWhenUsed/>
    <w:rsid w:val="00F478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7894"/>
  </w:style>
  <w:style w:type="paragraph" w:styleId="Footer">
    <w:name w:val="footer"/>
    <w:basedOn w:val="Normal"/>
    <w:link w:val="FooterChar"/>
    <w:uiPriority w:val="99"/>
    <w:unhideWhenUsed/>
    <w:rsid w:val="00F478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7894"/>
  </w:style>
  <w:style w:type="paragraph" w:styleId="TOCHeading">
    <w:name w:val="TOC Heading"/>
    <w:basedOn w:val="Heading1"/>
    <w:next w:val="Normal"/>
    <w:uiPriority w:val="39"/>
    <w:unhideWhenUsed/>
    <w:qFormat/>
    <w:rsid w:val="005F0650"/>
    <w:pPr>
      <w:spacing w:line="259" w:lineRule="auto"/>
      <w:outlineLvl w:val="9"/>
    </w:pPr>
    <w:rPr>
      <w:b w:val="0"/>
      <w:color w:val="365F91" w:themeColor="accent1" w:themeShade="BF"/>
      <w:sz w:val="32"/>
      <w:lang w:val="en-US" w:eastAsia="en-US"/>
    </w:rPr>
  </w:style>
  <w:style w:type="paragraph" w:styleId="TOC1">
    <w:name w:val="toc 1"/>
    <w:basedOn w:val="Normal"/>
    <w:next w:val="Normal"/>
    <w:autoRedefine/>
    <w:uiPriority w:val="39"/>
    <w:unhideWhenUsed/>
    <w:rsid w:val="005F0650"/>
    <w:pPr>
      <w:spacing w:after="100"/>
    </w:pPr>
  </w:style>
  <w:style w:type="paragraph" w:styleId="TOC2">
    <w:name w:val="toc 2"/>
    <w:basedOn w:val="Normal"/>
    <w:next w:val="Normal"/>
    <w:autoRedefine/>
    <w:uiPriority w:val="39"/>
    <w:unhideWhenUsed/>
    <w:rsid w:val="005F0650"/>
    <w:pPr>
      <w:spacing w:after="100"/>
      <w:ind w:left="220"/>
    </w:pPr>
  </w:style>
  <w:style w:type="paragraph" w:styleId="Caption">
    <w:name w:val="caption"/>
    <w:basedOn w:val="Normal"/>
    <w:next w:val="Normal"/>
    <w:link w:val="CaptionChar"/>
    <w:uiPriority w:val="35"/>
    <w:unhideWhenUsed/>
    <w:qFormat/>
    <w:rsid w:val="009B3D0A"/>
    <w:pPr>
      <w:spacing w:line="240" w:lineRule="auto"/>
    </w:pPr>
    <w:rPr>
      <w:i/>
      <w:iCs/>
      <w:color w:val="1F497D" w:themeColor="text2"/>
      <w:sz w:val="18"/>
      <w:szCs w:val="18"/>
    </w:rPr>
  </w:style>
  <w:style w:type="character" w:customStyle="1" w:styleId="CaptionChar">
    <w:name w:val="Caption Char"/>
    <w:basedOn w:val="DefaultParagraphFont"/>
    <w:link w:val="Caption"/>
    <w:uiPriority w:val="35"/>
    <w:rsid w:val="007639E8"/>
    <w:rPr>
      <w:i/>
      <w:iCs/>
      <w:color w:val="1F497D" w:themeColor="text2"/>
      <w:sz w:val="18"/>
      <w:szCs w:val="18"/>
    </w:rPr>
  </w:style>
  <w:style w:type="paragraph" w:styleId="TableofFigures">
    <w:name w:val="table of figures"/>
    <w:basedOn w:val="Normal"/>
    <w:next w:val="Normal"/>
    <w:uiPriority w:val="99"/>
    <w:unhideWhenUsed/>
    <w:rsid w:val="009B3D0A"/>
    <w:pPr>
      <w:spacing w:after="0"/>
    </w:pPr>
  </w:style>
  <w:style w:type="table" w:customStyle="1" w:styleId="ListTable6Colorful1">
    <w:name w:val="List Table 6 Colorful1"/>
    <w:basedOn w:val="TableNormal"/>
    <w:uiPriority w:val="51"/>
    <w:rsid w:val="000829F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CM18">
    <w:name w:val="CM18"/>
    <w:basedOn w:val="Default"/>
    <w:next w:val="Default"/>
    <w:uiPriority w:val="99"/>
    <w:rsid w:val="007B0776"/>
    <w:rPr>
      <w:rFonts w:ascii="Arial" w:hAnsi="Arial" w:cs="Arial"/>
      <w:color w:val="auto"/>
    </w:rPr>
  </w:style>
  <w:style w:type="paragraph" w:customStyle="1" w:styleId="CM17">
    <w:name w:val="CM17"/>
    <w:basedOn w:val="Default"/>
    <w:next w:val="Default"/>
    <w:uiPriority w:val="99"/>
    <w:rsid w:val="007B0776"/>
    <w:rPr>
      <w:rFonts w:ascii="Arial" w:hAnsi="Arial" w:cs="Arial"/>
      <w:color w:val="auto"/>
    </w:rPr>
  </w:style>
  <w:style w:type="paragraph" w:styleId="BalloonText">
    <w:name w:val="Balloon Text"/>
    <w:basedOn w:val="Normal"/>
    <w:link w:val="BalloonTextChar"/>
    <w:uiPriority w:val="99"/>
    <w:semiHidden/>
    <w:unhideWhenUsed/>
    <w:rsid w:val="000415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1557"/>
    <w:rPr>
      <w:rFonts w:ascii="Segoe UI" w:hAnsi="Segoe UI" w:cs="Segoe UI"/>
      <w:sz w:val="18"/>
      <w:szCs w:val="18"/>
    </w:rPr>
  </w:style>
  <w:style w:type="character" w:customStyle="1" w:styleId="apple-converted-space">
    <w:name w:val="apple-converted-space"/>
    <w:basedOn w:val="DefaultParagraphFont"/>
    <w:rsid w:val="002D7721"/>
  </w:style>
  <w:style w:type="character" w:styleId="CommentReference">
    <w:name w:val="annotation reference"/>
    <w:basedOn w:val="DefaultParagraphFont"/>
    <w:uiPriority w:val="99"/>
    <w:semiHidden/>
    <w:unhideWhenUsed/>
    <w:rsid w:val="009E0033"/>
    <w:rPr>
      <w:sz w:val="16"/>
      <w:szCs w:val="16"/>
    </w:rPr>
  </w:style>
  <w:style w:type="paragraph" w:styleId="CommentText">
    <w:name w:val="annotation text"/>
    <w:basedOn w:val="Normal"/>
    <w:link w:val="CommentTextChar"/>
    <w:uiPriority w:val="99"/>
    <w:unhideWhenUsed/>
    <w:rsid w:val="009E0033"/>
    <w:pPr>
      <w:spacing w:line="240" w:lineRule="auto"/>
    </w:pPr>
    <w:rPr>
      <w:sz w:val="20"/>
      <w:szCs w:val="20"/>
    </w:rPr>
  </w:style>
  <w:style w:type="character" w:customStyle="1" w:styleId="CommentTextChar">
    <w:name w:val="Comment Text Char"/>
    <w:basedOn w:val="DefaultParagraphFont"/>
    <w:link w:val="CommentText"/>
    <w:uiPriority w:val="99"/>
    <w:rsid w:val="009E0033"/>
    <w:rPr>
      <w:sz w:val="20"/>
      <w:szCs w:val="20"/>
    </w:rPr>
  </w:style>
  <w:style w:type="paragraph" w:styleId="CommentSubject">
    <w:name w:val="annotation subject"/>
    <w:basedOn w:val="CommentText"/>
    <w:next w:val="CommentText"/>
    <w:link w:val="CommentSubjectChar"/>
    <w:uiPriority w:val="99"/>
    <w:semiHidden/>
    <w:unhideWhenUsed/>
    <w:rsid w:val="009E0033"/>
    <w:rPr>
      <w:b/>
      <w:bCs/>
    </w:rPr>
  </w:style>
  <w:style w:type="character" w:customStyle="1" w:styleId="CommentSubjectChar">
    <w:name w:val="Comment Subject Char"/>
    <w:basedOn w:val="CommentTextChar"/>
    <w:link w:val="CommentSubject"/>
    <w:uiPriority w:val="99"/>
    <w:semiHidden/>
    <w:rsid w:val="009E0033"/>
    <w:rPr>
      <w:b/>
      <w:bCs/>
      <w:sz w:val="20"/>
      <w:szCs w:val="20"/>
    </w:rPr>
  </w:style>
  <w:style w:type="table" w:customStyle="1" w:styleId="PlainTable11">
    <w:name w:val="Plain Table 11"/>
    <w:basedOn w:val="TableNormal"/>
    <w:uiPriority w:val="99"/>
    <w:rsid w:val="00533B2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A613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35E"/>
    <w:rPr>
      <w:sz w:val="20"/>
      <w:szCs w:val="20"/>
    </w:rPr>
  </w:style>
  <w:style w:type="character" w:styleId="FootnoteReference">
    <w:name w:val="footnote reference"/>
    <w:basedOn w:val="DefaultParagraphFont"/>
    <w:uiPriority w:val="99"/>
    <w:semiHidden/>
    <w:unhideWhenUsed/>
    <w:rsid w:val="00A6135E"/>
    <w:rPr>
      <w:vertAlign w:val="superscript"/>
    </w:rPr>
  </w:style>
  <w:style w:type="character" w:styleId="PlaceholderText">
    <w:name w:val="Placeholder Text"/>
    <w:basedOn w:val="DefaultParagraphFont"/>
    <w:uiPriority w:val="99"/>
    <w:semiHidden/>
    <w:rsid w:val="00D829BD"/>
    <w:rPr>
      <w:color w:val="808080"/>
    </w:rPr>
  </w:style>
  <w:style w:type="table" w:styleId="PlainTable3">
    <w:name w:val="Plain Table 3"/>
    <w:basedOn w:val="TableNormal"/>
    <w:uiPriority w:val="43"/>
    <w:rsid w:val="000E05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921659"/>
    <w:pPr>
      <w:spacing w:after="0" w:line="240" w:lineRule="auto"/>
    </w:pPr>
  </w:style>
  <w:style w:type="character" w:customStyle="1" w:styleId="BodyTextChar">
    <w:name w:val="Body Text Char"/>
    <w:basedOn w:val="DefaultParagraphFont"/>
    <w:link w:val="BodyText"/>
    <w:semiHidden/>
    <w:rsid w:val="00A90D6F"/>
    <w:rPr>
      <w:rFonts w:ascii="Calibri" w:eastAsia="Times New Roman" w:hAnsi="Calibri" w:cs="Times New Roman"/>
      <w:lang w:eastAsia="en-GB"/>
    </w:rPr>
  </w:style>
  <w:style w:type="paragraph" w:styleId="BodyText">
    <w:name w:val="Body Text"/>
    <w:basedOn w:val="Normal"/>
    <w:link w:val="BodyTextChar"/>
    <w:semiHidden/>
    <w:rsid w:val="00A90D6F"/>
    <w:pPr>
      <w:spacing w:before="200" w:after="0" w:line="360" w:lineRule="auto"/>
    </w:pPr>
    <w:rPr>
      <w:rFonts w:ascii="Calibri" w:eastAsia="Times New Roman" w:hAnsi="Calibri" w:cs="Times New Roman"/>
      <w:lang w:eastAsia="en-GB"/>
    </w:rPr>
  </w:style>
  <w:style w:type="character" w:customStyle="1" w:styleId="BodyTextIndentChar">
    <w:name w:val="Body Text Indent Char"/>
    <w:basedOn w:val="DefaultParagraphFont"/>
    <w:link w:val="BodyTextIndent"/>
    <w:semiHidden/>
    <w:rsid w:val="00A90D6F"/>
    <w:rPr>
      <w:rFonts w:ascii="Calibri" w:eastAsia="Times New Roman" w:hAnsi="Calibri" w:cs="Times New Roman"/>
    </w:rPr>
  </w:style>
  <w:style w:type="paragraph" w:styleId="BodyTextIndent">
    <w:name w:val="Body Text Indent"/>
    <w:basedOn w:val="Normal"/>
    <w:link w:val="BodyTextIndentChar"/>
    <w:semiHidden/>
    <w:rsid w:val="00A90D6F"/>
    <w:pPr>
      <w:spacing w:before="200" w:after="0" w:line="360" w:lineRule="auto"/>
      <w:ind w:left="283"/>
    </w:pPr>
    <w:rPr>
      <w:rFonts w:ascii="Calibri" w:eastAsia="Times New Roman" w:hAnsi="Calibri" w:cs="Times New Roman"/>
    </w:rPr>
  </w:style>
  <w:style w:type="character" w:styleId="PageNumber">
    <w:name w:val="page number"/>
    <w:rsid w:val="00A90D6F"/>
    <w:rPr>
      <w:rFonts w:ascii="Calibri" w:hAnsi="Calibri"/>
      <w:sz w:val="22"/>
      <w:lang w:val="en-GB"/>
    </w:rPr>
  </w:style>
  <w:style w:type="character" w:customStyle="1" w:styleId="DocumentMapChar">
    <w:name w:val="Document Map Char"/>
    <w:basedOn w:val="DefaultParagraphFont"/>
    <w:link w:val="DocumentMap"/>
    <w:semiHidden/>
    <w:rsid w:val="00A90D6F"/>
    <w:rPr>
      <w:rFonts w:ascii="Tahoma" w:eastAsia="Times New Roman" w:hAnsi="Tahoma" w:cs="Tahoma"/>
      <w:szCs w:val="20"/>
      <w:shd w:val="clear" w:color="auto" w:fill="000080"/>
    </w:rPr>
  </w:style>
  <w:style w:type="paragraph" w:styleId="DocumentMap">
    <w:name w:val="Document Map"/>
    <w:basedOn w:val="Normal"/>
    <w:link w:val="DocumentMapChar"/>
    <w:semiHidden/>
    <w:rsid w:val="00A90D6F"/>
    <w:pPr>
      <w:shd w:val="clear" w:color="auto" w:fill="000080"/>
      <w:spacing w:before="200" w:after="0" w:line="360" w:lineRule="auto"/>
    </w:pPr>
    <w:rPr>
      <w:rFonts w:ascii="Tahoma" w:eastAsia="Times New Roman" w:hAnsi="Tahoma" w:cs="Tahoma"/>
      <w:szCs w:val="20"/>
    </w:rPr>
  </w:style>
  <w:style w:type="paragraph" w:customStyle="1" w:styleId="TableCell">
    <w:name w:val="Table Cell"/>
    <w:basedOn w:val="Normal"/>
    <w:rsid w:val="00A90D6F"/>
    <w:pPr>
      <w:spacing w:before="40" w:after="40" w:line="360" w:lineRule="auto"/>
      <w:ind w:left="6"/>
    </w:pPr>
    <w:rPr>
      <w:rFonts w:ascii="Calibri" w:eastAsia="Times New Roman" w:hAnsi="Calibri" w:cs="Times New Roman"/>
    </w:rPr>
  </w:style>
  <w:style w:type="paragraph" w:customStyle="1" w:styleId="Contents">
    <w:name w:val="Contents"/>
    <w:basedOn w:val="Normal"/>
    <w:next w:val="Normal"/>
    <w:qFormat/>
    <w:rsid w:val="00A90D6F"/>
    <w:pPr>
      <w:spacing w:before="200" w:after="240" w:line="360" w:lineRule="auto"/>
      <w:outlineLvl w:val="0"/>
    </w:pPr>
    <w:rPr>
      <w:rFonts w:ascii="Calibri" w:eastAsia="Times New Roman" w:hAnsi="Calibri" w:cs="Arial"/>
      <w:b/>
      <w:bCs/>
      <w:kern w:val="32"/>
      <w:sz w:val="36"/>
      <w:szCs w:val="32"/>
      <w:lang w:eastAsia="en-US"/>
    </w:rPr>
  </w:style>
  <w:style w:type="paragraph" w:customStyle="1" w:styleId="TitlePage">
    <w:name w:val="TitlePage"/>
    <w:basedOn w:val="Normal"/>
    <w:rsid w:val="00A90D6F"/>
    <w:pPr>
      <w:spacing w:before="200" w:after="0" w:line="360" w:lineRule="auto"/>
      <w:jc w:val="center"/>
    </w:pPr>
    <w:rPr>
      <w:rFonts w:ascii="Calibri" w:eastAsia="Times New Roman" w:hAnsi="Calibri" w:cs="Times New Roman"/>
      <w:sz w:val="24"/>
      <w:szCs w:val="24"/>
      <w:lang w:eastAsia="en-US"/>
    </w:rPr>
  </w:style>
  <w:style w:type="paragraph" w:customStyle="1" w:styleId="Quotation">
    <w:name w:val="Quotation"/>
    <w:basedOn w:val="Normal"/>
    <w:qFormat/>
    <w:rsid w:val="00A90D6F"/>
    <w:pPr>
      <w:spacing w:before="200" w:after="0" w:line="360" w:lineRule="auto"/>
      <w:ind w:left="425" w:right="425"/>
    </w:pPr>
    <w:rPr>
      <w:rFonts w:ascii="Calibri" w:eastAsia="Times New Roman" w:hAnsi="Calibri" w:cs="Times New Roman"/>
      <w:iCs/>
      <w:szCs w:val="24"/>
      <w:lang w:eastAsia="en-US"/>
    </w:rPr>
  </w:style>
  <w:style w:type="paragraph" w:styleId="TOC3">
    <w:name w:val="toc 3"/>
    <w:basedOn w:val="TOC1"/>
    <w:next w:val="Normal"/>
    <w:autoRedefine/>
    <w:uiPriority w:val="39"/>
    <w:rsid w:val="00A90D6F"/>
    <w:pPr>
      <w:tabs>
        <w:tab w:val="left" w:pos="1701"/>
        <w:tab w:val="right" w:leader="dot" w:pos="8789"/>
      </w:tabs>
      <w:spacing w:line="360" w:lineRule="auto"/>
      <w:ind w:left="1701" w:hanging="992"/>
      <w:contextualSpacing/>
    </w:pPr>
    <w:rPr>
      <w:rFonts w:ascii="Calibri" w:eastAsia="Times New Roman" w:hAnsi="Calibri" w:cs="Times New Roman"/>
      <w:sz w:val="24"/>
    </w:rPr>
  </w:style>
  <w:style w:type="paragraph" w:styleId="TOC4">
    <w:name w:val="toc 4"/>
    <w:basedOn w:val="TOC1"/>
    <w:next w:val="Normal"/>
    <w:autoRedefine/>
    <w:uiPriority w:val="39"/>
    <w:rsid w:val="00A90D6F"/>
    <w:pPr>
      <w:tabs>
        <w:tab w:val="left" w:pos="1843"/>
        <w:tab w:val="right" w:leader="dot" w:pos="8789"/>
      </w:tabs>
      <w:spacing w:line="360" w:lineRule="auto"/>
      <w:ind w:left="1843" w:hanging="851"/>
      <w:contextualSpacing/>
    </w:pPr>
    <w:rPr>
      <w:rFonts w:ascii="Calibri" w:eastAsia="Times New Roman" w:hAnsi="Calibri" w:cs="Times New Roman"/>
      <w:sz w:val="24"/>
    </w:rPr>
  </w:style>
  <w:style w:type="paragraph" w:customStyle="1" w:styleId="ContentsSubheading">
    <w:name w:val="Contents Subheading"/>
    <w:basedOn w:val="Contents"/>
    <w:next w:val="Normal"/>
    <w:qFormat/>
    <w:rsid w:val="00A90D6F"/>
    <w:pPr>
      <w:outlineLvl w:val="1"/>
    </w:pPr>
    <w:rPr>
      <w:sz w:val="28"/>
    </w:rPr>
  </w:style>
  <w:style w:type="paragraph" w:customStyle="1" w:styleId="Declaration">
    <w:name w:val="Declaration"/>
    <w:basedOn w:val="Normal"/>
    <w:rsid w:val="00A90D6F"/>
    <w:pPr>
      <w:spacing w:before="200" w:after="0" w:line="360" w:lineRule="auto"/>
      <w:ind w:left="6"/>
    </w:pPr>
    <w:rPr>
      <w:rFonts w:ascii="Calibri" w:eastAsia="Times New Roman" w:hAnsi="Calibri" w:cs="Times New Roman"/>
      <w:szCs w:val="24"/>
      <w:lang w:eastAsia="en-US"/>
    </w:rPr>
  </w:style>
  <w:style w:type="paragraph" w:styleId="TOC5">
    <w:name w:val="toc 5"/>
    <w:basedOn w:val="TOC1"/>
    <w:next w:val="Normal"/>
    <w:autoRedefine/>
    <w:uiPriority w:val="39"/>
    <w:rsid w:val="00A90D6F"/>
    <w:pPr>
      <w:tabs>
        <w:tab w:val="left" w:pos="2127"/>
        <w:tab w:val="right" w:leader="dot" w:pos="8789"/>
      </w:tabs>
      <w:spacing w:line="360" w:lineRule="auto"/>
      <w:ind w:left="2126" w:hanging="992"/>
      <w:contextualSpacing/>
    </w:pPr>
    <w:rPr>
      <w:rFonts w:ascii="Calibri" w:eastAsia="Times New Roman" w:hAnsi="Calibri" w:cs="Times New Roman"/>
    </w:rPr>
  </w:style>
  <w:style w:type="paragraph" w:customStyle="1" w:styleId="AppendixMain">
    <w:name w:val="Appendix Main"/>
    <w:basedOn w:val="Contents"/>
    <w:next w:val="Normal"/>
    <w:qFormat/>
    <w:rsid w:val="00A90D6F"/>
    <w:pPr>
      <w:keepNext/>
      <w:ind w:left="357" w:hanging="357"/>
    </w:pPr>
  </w:style>
  <w:style w:type="paragraph" w:customStyle="1" w:styleId="AppendixSubheading">
    <w:name w:val="Appendix Subheading"/>
    <w:basedOn w:val="ContentsSubheading"/>
    <w:next w:val="Normal"/>
    <w:qFormat/>
    <w:rsid w:val="00A90D6F"/>
    <w:pPr>
      <w:keepNext/>
      <w:numPr>
        <w:ilvl w:val="1"/>
        <w:numId w:val="1"/>
      </w:numPr>
    </w:pPr>
  </w:style>
  <w:style w:type="paragraph" w:customStyle="1" w:styleId="AppendixThird">
    <w:name w:val="Appendix Third"/>
    <w:basedOn w:val="Normal"/>
    <w:next w:val="Normal"/>
    <w:qFormat/>
    <w:rsid w:val="00A90D6F"/>
    <w:pPr>
      <w:keepNext/>
      <w:numPr>
        <w:ilvl w:val="2"/>
        <w:numId w:val="1"/>
      </w:numPr>
      <w:spacing w:before="200" w:after="0" w:line="360" w:lineRule="auto"/>
      <w:ind w:left="1077" w:hanging="1077"/>
      <w:outlineLvl w:val="2"/>
    </w:pPr>
    <w:rPr>
      <w:rFonts w:ascii="Calibri" w:eastAsia="Times New Roman" w:hAnsi="Calibri" w:cs="Times New Roman"/>
      <w:b/>
      <w:sz w:val="24"/>
    </w:rPr>
  </w:style>
  <w:style w:type="paragraph" w:customStyle="1" w:styleId="CaptionFollowon">
    <w:name w:val="Caption Follow on"/>
    <w:basedOn w:val="Caption"/>
    <w:next w:val="Normal"/>
    <w:qFormat/>
    <w:rsid w:val="00A90D6F"/>
    <w:pPr>
      <w:tabs>
        <w:tab w:val="left" w:pos="1418"/>
      </w:tabs>
      <w:spacing w:after="120" w:line="360" w:lineRule="auto"/>
      <w:ind w:left="1134"/>
      <w:contextualSpacing/>
    </w:pPr>
    <w:rPr>
      <w:rFonts w:ascii="Calibri" w:eastAsia="Times New Roman" w:hAnsi="Calibri" w:cs="Times New Roman"/>
      <w:i w:val="0"/>
      <w:iCs w:val="0"/>
      <w:color w:val="auto"/>
      <w:sz w:val="22"/>
      <w:szCs w:val="26"/>
      <w:lang w:eastAsia="en-US"/>
    </w:rPr>
  </w:style>
  <w:style w:type="character" w:customStyle="1" w:styleId="BodyText2Char">
    <w:name w:val="Body Text 2 Char"/>
    <w:basedOn w:val="DefaultParagraphFont"/>
    <w:link w:val="BodyText2"/>
    <w:semiHidden/>
    <w:rsid w:val="00A90D6F"/>
    <w:rPr>
      <w:rFonts w:ascii="Calibri" w:eastAsia="Times New Roman" w:hAnsi="Calibri" w:cs="Times New Roman"/>
    </w:rPr>
  </w:style>
  <w:style w:type="paragraph" w:styleId="BodyText2">
    <w:name w:val="Body Text 2"/>
    <w:basedOn w:val="Normal"/>
    <w:link w:val="BodyText2Char"/>
    <w:semiHidden/>
    <w:unhideWhenUsed/>
    <w:rsid w:val="00A90D6F"/>
    <w:pPr>
      <w:spacing w:before="200" w:after="120" w:line="480" w:lineRule="auto"/>
    </w:pPr>
    <w:rPr>
      <w:rFonts w:ascii="Calibri" w:eastAsia="Times New Roman" w:hAnsi="Calibri" w:cs="Times New Roman"/>
    </w:rPr>
  </w:style>
  <w:style w:type="character" w:customStyle="1" w:styleId="BodyText3Char">
    <w:name w:val="Body Text 3 Char"/>
    <w:basedOn w:val="DefaultParagraphFont"/>
    <w:link w:val="BodyText3"/>
    <w:semiHidden/>
    <w:rsid w:val="00A90D6F"/>
    <w:rPr>
      <w:rFonts w:ascii="Calibri" w:eastAsia="Times New Roman" w:hAnsi="Calibri" w:cs="Times New Roman"/>
      <w:sz w:val="16"/>
      <w:szCs w:val="16"/>
    </w:rPr>
  </w:style>
  <w:style w:type="paragraph" w:styleId="BodyText3">
    <w:name w:val="Body Text 3"/>
    <w:basedOn w:val="Normal"/>
    <w:link w:val="BodyText3Char"/>
    <w:semiHidden/>
    <w:unhideWhenUsed/>
    <w:rsid w:val="00A90D6F"/>
    <w:pPr>
      <w:spacing w:before="200" w:after="120" w:line="360" w:lineRule="auto"/>
    </w:pPr>
    <w:rPr>
      <w:rFonts w:ascii="Calibri" w:eastAsia="Times New Roman" w:hAnsi="Calibri" w:cs="Times New Roman"/>
      <w:sz w:val="16"/>
      <w:szCs w:val="16"/>
    </w:rPr>
  </w:style>
  <w:style w:type="character" w:customStyle="1" w:styleId="BodyTextFirstIndent2Char">
    <w:name w:val="Body Text First Indent 2 Char"/>
    <w:basedOn w:val="BodyTextIndentChar"/>
    <w:link w:val="BodyTextFirstIndent2"/>
    <w:semiHidden/>
    <w:rsid w:val="00A90D6F"/>
    <w:rPr>
      <w:rFonts w:ascii="Calibri" w:eastAsia="Times New Roman" w:hAnsi="Calibri" w:cs="Times New Roman"/>
    </w:rPr>
  </w:style>
  <w:style w:type="paragraph" w:styleId="BodyTextFirstIndent2">
    <w:name w:val="Body Text First Indent 2"/>
    <w:basedOn w:val="BodyTextIndent"/>
    <w:link w:val="BodyTextFirstIndent2Char"/>
    <w:semiHidden/>
    <w:unhideWhenUsed/>
    <w:rsid w:val="00A90D6F"/>
    <w:pPr>
      <w:ind w:left="360" w:firstLine="360"/>
    </w:pPr>
  </w:style>
  <w:style w:type="character" w:customStyle="1" w:styleId="BodyTextIndent2Char">
    <w:name w:val="Body Text Indent 2 Char"/>
    <w:basedOn w:val="DefaultParagraphFont"/>
    <w:link w:val="BodyTextIndent2"/>
    <w:semiHidden/>
    <w:rsid w:val="00A90D6F"/>
    <w:rPr>
      <w:rFonts w:ascii="Calibri" w:eastAsia="Times New Roman" w:hAnsi="Calibri" w:cs="Times New Roman"/>
    </w:rPr>
  </w:style>
  <w:style w:type="paragraph" w:styleId="BodyTextIndent2">
    <w:name w:val="Body Text Indent 2"/>
    <w:basedOn w:val="Normal"/>
    <w:link w:val="BodyTextIndent2Char"/>
    <w:semiHidden/>
    <w:unhideWhenUsed/>
    <w:rsid w:val="00A90D6F"/>
    <w:pPr>
      <w:spacing w:before="200" w:after="120" w:line="480" w:lineRule="auto"/>
      <w:ind w:left="283"/>
    </w:pPr>
    <w:rPr>
      <w:rFonts w:ascii="Calibri" w:eastAsia="Times New Roman" w:hAnsi="Calibri" w:cs="Times New Roman"/>
    </w:rPr>
  </w:style>
  <w:style w:type="character" w:customStyle="1" w:styleId="BodyTextIndent3Char">
    <w:name w:val="Body Text Indent 3 Char"/>
    <w:basedOn w:val="DefaultParagraphFont"/>
    <w:link w:val="BodyTextIndent3"/>
    <w:semiHidden/>
    <w:rsid w:val="00A90D6F"/>
    <w:rPr>
      <w:rFonts w:ascii="Calibri" w:eastAsia="Times New Roman" w:hAnsi="Calibri" w:cs="Times New Roman"/>
      <w:sz w:val="16"/>
      <w:szCs w:val="16"/>
    </w:rPr>
  </w:style>
  <w:style w:type="paragraph" w:styleId="BodyTextIndent3">
    <w:name w:val="Body Text Indent 3"/>
    <w:basedOn w:val="Normal"/>
    <w:link w:val="BodyTextIndent3Char"/>
    <w:semiHidden/>
    <w:unhideWhenUsed/>
    <w:rsid w:val="00A90D6F"/>
    <w:pPr>
      <w:spacing w:before="200" w:after="120" w:line="360" w:lineRule="auto"/>
      <w:ind w:left="283"/>
    </w:pPr>
    <w:rPr>
      <w:rFonts w:ascii="Calibri" w:eastAsia="Times New Roman" w:hAnsi="Calibri" w:cs="Times New Roman"/>
      <w:sz w:val="16"/>
      <w:szCs w:val="16"/>
    </w:rPr>
  </w:style>
  <w:style w:type="character" w:customStyle="1" w:styleId="ClosingChar">
    <w:name w:val="Closing Char"/>
    <w:basedOn w:val="DefaultParagraphFont"/>
    <w:link w:val="Closing"/>
    <w:semiHidden/>
    <w:rsid w:val="00A90D6F"/>
    <w:rPr>
      <w:rFonts w:ascii="Calibri" w:eastAsia="Times New Roman" w:hAnsi="Calibri" w:cs="Times New Roman"/>
    </w:rPr>
  </w:style>
  <w:style w:type="paragraph" w:styleId="Closing">
    <w:name w:val="Closing"/>
    <w:basedOn w:val="Normal"/>
    <w:link w:val="ClosingChar"/>
    <w:semiHidden/>
    <w:unhideWhenUsed/>
    <w:rsid w:val="00A90D6F"/>
    <w:pPr>
      <w:spacing w:after="0" w:line="240" w:lineRule="auto"/>
      <w:ind w:left="4252"/>
    </w:pPr>
    <w:rPr>
      <w:rFonts w:ascii="Calibri" w:eastAsia="Times New Roman" w:hAnsi="Calibri" w:cs="Times New Roman"/>
    </w:rPr>
  </w:style>
  <w:style w:type="paragraph" w:styleId="Date">
    <w:name w:val="Date"/>
    <w:basedOn w:val="Normal"/>
    <w:next w:val="Normal"/>
    <w:link w:val="DateChar"/>
    <w:rsid w:val="00A90D6F"/>
    <w:pPr>
      <w:spacing w:before="200" w:after="0" w:line="360" w:lineRule="auto"/>
    </w:pPr>
    <w:rPr>
      <w:rFonts w:ascii="Calibri" w:eastAsia="Times New Roman" w:hAnsi="Calibri" w:cs="Times New Roman"/>
    </w:rPr>
  </w:style>
  <w:style w:type="character" w:customStyle="1" w:styleId="DateChar">
    <w:name w:val="Date Char"/>
    <w:basedOn w:val="DefaultParagraphFont"/>
    <w:link w:val="Date"/>
    <w:rsid w:val="00A90D6F"/>
    <w:rPr>
      <w:rFonts w:ascii="Calibri" w:eastAsia="Times New Roman" w:hAnsi="Calibri" w:cs="Times New Roman"/>
    </w:rPr>
  </w:style>
  <w:style w:type="character" w:customStyle="1" w:styleId="E-mailSignatureChar">
    <w:name w:val="E-mail Signature Char"/>
    <w:basedOn w:val="DefaultParagraphFont"/>
    <w:link w:val="E-mailSignature"/>
    <w:semiHidden/>
    <w:rsid w:val="00A90D6F"/>
    <w:rPr>
      <w:rFonts w:ascii="Calibri" w:eastAsia="Times New Roman" w:hAnsi="Calibri" w:cs="Times New Roman"/>
    </w:rPr>
  </w:style>
  <w:style w:type="paragraph" w:styleId="E-mailSignature">
    <w:name w:val="E-mail Signature"/>
    <w:basedOn w:val="Normal"/>
    <w:link w:val="E-mailSignatureChar"/>
    <w:semiHidden/>
    <w:unhideWhenUsed/>
    <w:rsid w:val="00A90D6F"/>
    <w:pPr>
      <w:spacing w:after="0" w:line="240" w:lineRule="auto"/>
    </w:pPr>
    <w:rPr>
      <w:rFonts w:ascii="Calibri" w:eastAsia="Times New Roman" w:hAnsi="Calibri" w:cs="Times New Roman"/>
    </w:rPr>
  </w:style>
  <w:style w:type="character" w:customStyle="1" w:styleId="EndnoteTextChar">
    <w:name w:val="Endnote Text Char"/>
    <w:basedOn w:val="DefaultParagraphFont"/>
    <w:link w:val="EndnoteText"/>
    <w:semiHidden/>
    <w:rsid w:val="00A90D6F"/>
    <w:rPr>
      <w:rFonts w:ascii="Calibri" w:eastAsia="Times New Roman" w:hAnsi="Calibri" w:cs="Times New Roman"/>
      <w:sz w:val="20"/>
      <w:szCs w:val="20"/>
    </w:rPr>
  </w:style>
  <w:style w:type="paragraph" w:styleId="EndnoteText">
    <w:name w:val="endnote text"/>
    <w:basedOn w:val="Normal"/>
    <w:link w:val="EndnoteTextChar"/>
    <w:semiHidden/>
    <w:unhideWhenUsed/>
    <w:rsid w:val="00A90D6F"/>
    <w:pPr>
      <w:spacing w:after="0" w:line="240" w:lineRule="auto"/>
    </w:pPr>
    <w:rPr>
      <w:rFonts w:ascii="Calibri" w:eastAsia="Times New Roman" w:hAnsi="Calibri" w:cs="Times New Roman"/>
      <w:sz w:val="20"/>
      <w:szCs w:val="20"/>
    </w:rPr>
  </w:style>
  <w:style w:type="character" w:customStyle="1" w:styleId="HTMLAddressChar">
    <w:name w:val="HTML Address Char"/>
    <w:basedOn w:val="DefaultParagraphFont"/>
    <w:link w:val="HTMLAddress"/>
    <w:semiHidden/>
    <w:rsid w:val="00A90D6F"/>
    <w:rPr>
      <w:rFonts w:ascii="Calibri" w:eastAsia="Times New Roman" w:hAnsi="Calibri" w:cs="Times New Roman"/>
      <w:i/>
      <w:iCs/>
    </w:rPr>
  </w:style>
  <w:style w:type="paragraph" w:styleId="HTMLAddress">
    <w:name w:val="HTML Address"/>
    <w:basedOn w:val="Normal"/>
    <w:link w:val="HTMLAddressChar"/>
    <w:semiHidden/>
    <w:unhideWhenUsed/>
    <w:rsid w:val="00A90D6F"/>
    <w:pPr>
      <w:spacing w:after="0" w:line="240" w:lineRule="auto"/>
    </w:pPr>
    <w:rPr>
      <w:rFonts w:ascii="Calibri" w:eastAsia="Times New Roman" w:hAnsi="Calibri" w:cs="Times New Roman"/>
      <w:i/>
      <w:iCs/>
    </w:rPr>
  </w:style>
  <w:style w:type="character" w:customStyle="1" w:styleId="HTMLPreformattedChar">
    <w:name w:val="HTML Preformatted Char"/>
    <w:basedOn w:val="DefaultParagraphFont"/>
    <w:link w:val="HTMLPreformatted"/>
    <w:semiHidden/>
    <w:rsid w:val="00A90D6F"/>
    <w:rPr>
      <w:rFonts w:ascii="Consolas" w:eastAsia="Times New Roman" w:hAnsi="Consolas" w:cs="Times New Roman"/>
      <w:sz w:val="20"/>
      <w:szCs w:val="20"/>
    </w:rPr>
  </w:style>
  <w:style w:type="paragraph" w:styleId="HTMLPreformatted">
    <w:name w:val="HTML Preformatted"/>
    <w:basedOn w:val="Normal"/>
    <w:link w:val="HTMLPreformattedChar"/>
    <w:semiHidden/>
    <w:unhideWhenUsed/>
    <w:rsid w:val="00A90D6F"/>
    <w:pPr>
      <w:spacing w:after="0" w:line="240" w:lineRule="auto"/>
    </w:pPr>
    <w:rPr>
      <w:rFonts w:ascii="Consolas" w:eastAsia="Times New Roman" w:hAnsi="Consolas" w:cs="Times New Roman"/>
      <w:sz w:val="20"/>
      <w:szCs w:val="20"/>
    </w:rPr>
  </w:style>
  <w:style w:type="paragraph" w:styleId="ListBullet">
    <w:name w:val="List Bullet"/>
    <w:basedOn w:val="Normal"/>
    <w:semiHidden/>
    <w:unhideWhenUsed/>
    <w:rsid w:val="00A90D6F"/>
    <w:pPr>
      <w:numPr>
        <w:numId w:val="2"/>
      </w:numPr>
      <w:spacing w:before="200" w:after="0" w:line="360" w:lineRule="auto"/>
      <w:contextualSpacing/>
    </w:pPr>
    <w:rPr>
      <w:rFonts w:ascii="Calibri" w:eastAsia="Times New Roman" w:hAnsi="Calibri" w:cs="Times New Roman"/>
    </w:rPr>
  </w:style>
  <w:style w:type="paragraph" w:styleId="ListBullet2">
    <w:name w:val="List Bullet 2"/>
    <w:basedOn w:val="Normal"/>
    <w:semiHidden/>
    <w:unhideWhenUsed/>
    <w:rsid w:val="00A90D6F"/>
    <w:pPr>
      <w:numPr>
        <w:numId w:val="3"/>
      </w:numPr>
      <w:spacing w:before="200" w:after="0" w:line="360" w:lineRule="auto"/>
      <w:contextualSpacing/>
    </w:pPr>
    <w:rPr>
      <w:rFonts w:ascii="Calibri" w:eastAsia="Times New Roman" w:hAnsi="Calibri" w:cs="Times New Roman"/>
    </w:rPr>
  </w:style>
  <w:style w:type="paragraph" w:styleId="ListBullet3">
    <w:name w:val="List Bullet 3"/>
    <w:basedOn w:val="Normal"/>
    <w:semiHidden/>
    <w:unhideWhenUsed/>
    <w:rsid w:val="00A90D6F"/>
    <w:pPr>
      <w:numPr>
        <w:numId w:val="4"/>
      </w:numPr>
      <w:spacing w:before="200" w:after="0" w:line="360" w:lineRule="auto"/>
      <w:contextualSpacing/>
    </w:pPr>
    <w:rPr>
      <w:rFonts w:ascii="Calibri" w:eastAsia="Times New Roman" w:hAnsi="Calibri" w:cs="Times New Roman"/>
    </w:rPr>
  </w:style>
  <w:style w:type="paragraph" w:styleId="ListBullet4">
    <w:name w:val="List Bullet 4"/>
    <w:basedOn w:val="Normal"/>
    <w:semiHidden/>
    <w:unhideWhenUsed/>
    <w:rsid w:val="00A90D6F"/>
    <w:pPr>
      <w:numPr>
        <w:numId w:val="5"/>
      </w:numPr>
      <w:spacing w:before="200" w:after="0" w:line="360" w:lineRule="auto"/>
      <w:contextualSpacing/>
    </w:pPr>
    <w:rPr>
      <w:rFonts w:ascii="Calibri" w:eastAsia="Times New Roman" w:hAnsi="Calibri" w:cs="Times New Roman"/>
    </w:rPr>
  </w:style>
  <w:style w:type="paragraph" w:styleId="ListBullet5">
    <w:name w:val="List Bullet 5"/>
    <w:basedOn w:val="Normal"/>
    <w:semiHidden/>
    <w:unhideWhenUsed/>
    <w:rsid w:val="00A90D6F"/>
    <w:pPr>
      <w:numPr>
        <w:numId w:val="6"/>
      </w:numPr>
      <w:spacing w:before="200" w:after="0" w:line="360" w:lineRule="auto"/>
      <w:contextualSpacing/>
    </w:pPr>
    <w:rPr>
      <w:rFonts w:ascii="Calibri" w:eastAsia="Times New Roman" w:hAnsi="Calibri" w:cs="Times New Roman"/>
    </w:rPr>
  </w:style>
  <w:style w:type="paragraph" w:styleId="ListNumber">
    <w:name w:val="List Number"/>
    <w:basedOn w:val="Normal"/>
    <w:rsid w:val="00A90D6F"/>
    <w:pPr>
      <w:numPr>
        <w:numId w:val="7"/>
      </w:numPr>
      <w:spacing w:before="200" w:after="0" w:line="360" w:lineRule="auto"/>
      <w:ind w:left="357" w:hanging="357"/>
      <w:contextualSpacing/>
    </w:pPr>
    <w:rPr>
      <w:rFonts w:ascii="Calibri" w:eastAsia="Times New Roman" w:hAnsi="Calibri" w:cs="Times New Roman"/>
    </w:rPr>
  </w:style>
  <w:style w:type="paragraph" w:styleId="ListNumber2">
    <w:name w:val="List Number 2"/>
    <w:basedOn w:val="Normal"/>
    <w:semiHidden/>
    <w:unhideWhenUsed/>
    <w:rsid w:val="00A90D6F"/>
    <w:pPr>
      <w:numPr>
        <w:numId w:val="8"/>
      </w:numPr>
      <w:spacing w:before="200" w:after="0" w:line="360" w:lineRule="auto"/>
      <w:contextualSpacing/>
    </w:pPr>
    <w:rPr>
      <w:rFonts w:ascii="Calibri" w:eastAsia="Times New Roman" w:hAnsi="Calibri" w:cs="Times New Roman"/>
    </w:rPr>
  </w:style>
  <w:style w:type="paragraph" w:styleId="ListNumber3">
    <w:name w:val="List Number 3"/>
    <w:basedOn w:val="Normal"/>
    <w:semiHidden/>
    <w:unhideWhenUsed/>
    <w:rsid w:val="00A90D6F"/>
    <w:pPr>
      <w:numPr>
        <w:numId w:val="9"/>
      </w:numPr>
      <w:spacing w:before="200" w:after="0" w:line="360" w:lineRule="auto"/>
      <w:contextualSpacing/>
    </w:pPr>
    <w:rPr>
      <w:rFonts w:ascii="Calibri" w:eastAsia="Times New Roman" w:hAnsi="Calibri" w:cs="Times New Roman"/>
    </w:rPr>
  </w:style>
  <w:style w:type="paragraph" w:styleId="ListNumber4">
    <w:name w:val="List Number 4"/>
    <w:basedOn w:val="Normal"/>
    <w:semiHidden/>
    <w:unhideWhenUsed/>
    <w:rsid w:val="00A90D6F"/>
    <w:pPr>
      <w:numPr>
        <w:numId w:val="10"/>
      </w:numPr>
      <w:spacing w:before="200" w:after="0" w:line="360" w:lineRule="auto"/>
      <w:contextualSpacing/>
    </w:pPr>
    <w:rPr>
      <w:rFonts w:ascii="Calibri" w:eastAsia="Times New Roman" w:hAnsi="Calibri" w:cs="Times New Roman"/>
    </w:rPr>
  </w:style>
  <w:style w:type="paragraph" w:styleId="ListNumber5">
    <w:name w:val="List Number 5"/>
    <w:basedOn w:val="Normal"/>
    <w:semiHidden/>
    <w:unhideWhenUsed/>
    <w:rsid w:val="00A90D6F"/>
    <w:pPr>
      <w:numPr>
        <w:numId w:val="11"/>
      </w:numPr>
      <w:spacing w:before="200" w:after="0" w:line="360" w:lineRule="auto"/>
      <w:contextualSpacing/>
    </w:pPr>
    <w:rPr>
      <w:rFonts w:ascii="Calibri" w:eastAsia="Times New Roman" w:hAnsi="Calibri" w:cs="Times New Roman"/>
    </w:rPr>
  </w:style>
  <w:style w:type="character" w:customStyle="1" w:styleId="MacroTextChar">
    <w:name w:val="Macro Text Char"/>
    <w:basedOn w:val="DefaultParagraphFont"/>
    <w:link w:val="MacroText"/>
    <w:semiHidden/>
    <w:rsid w:val="00A90D6F"/>
    <w:rPr>
      <w:rFonts w:ascii="Consolas" w:eastAsia="Times New Roman" w:hAnsi="Consolas" w:cs="Times New Roman"/>
      <w:sz w:val="20"/>
      <w:szCs w:val="20"/>
    </w:rPr>
  </w:style>
  <w:style w:type="paragraph" w:styleId="MacroText">
    <w:name w:val="macro"/>
    <w:link w:val="MacroTextChar"/>
    <w:semiHidden/>
    <w:unhideWhenUsed/>
    <w:rsid w:val="00A90D6F"/>
    <w:pPr>
      <w:tabs>
        <w:tab w:val="left" w:pos="480"/>
        <w:tab w:val="left" w:pos="960"/>
        <w:tab w:val="left" w:pos="1440"/>
        <w:tab w:val="left" w:pos="1920"/>
        <w:tab w:val="left" w:pos="2400"/>
        <w:tab w:val="left" w:pos="2880"/>
        <w:tab w:val="left" w:pos="3360"/>
        <w:tab w:val="left" w:pos="3840"/>
        <w:tab w:val="left" w:pos="4320"/>
      </w:tabs>
      <w:spacing w:before="200" w:after="0" w:line="360" w:lineRule="auto"/>
    </w:pPr>
    <w:rPr>
      <w:rFonts w:ascii="Consolas" w:eastAsia="Times New Roman" w:hAnsi="Consolas" w:cs="Times New Roman"/>
      <w:sz w:val="20"/>
      <w:szCs w:val="20"/>
    </w:rPr>
  </w:style>
  <w:style w:type="character" w:customStyle="1" w:styleId="MessageHeaderChar">
    <w:name w:val="Message Header Char"/>
    <w:basedOn w:val="DefaultParagraphFont"/>
    <w:link w:val="MessageHeader"/>
    <w:semiHidden/>
    <w:rsid w:val="00A90D6F"/>
    <w:rPr>
      <w:rFonts w:asciiTheme="majorHAnsi" w:eastAsiaTheme="majorEastAsia" w:hAnsiTheme="majorHAnsi" w:cstheme="majorBidi"/>
      <w:sz w:val="24"/>
      <w:szCs w:val="24"/>
      <w:shd w:val="pct20" w:color="auto" w:fill="auto"/>
    </w:rPr>
  </w:style>
  <w:style w:type="paragraph" w:styleId="MessageHeader">
    <w:name w:val="Message Header"/>
    <w:basedOn w:val="Normal"/>
    <w:link w:val="MessageHeaderChar"/>
    <w:semiHidden/>
    <w:unhideWhenUsed/>
    <w:rsid w:val="00A90D6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paragraph" w:styleId="NoSpacing">
    <w:name w:val="No Spacing"/>
    <w:uiPriority w:val="1"/>
    <w:rsid w:val="00A90D6F"/>
    <w:pPr>
      <w:spacing w:after="0" w:line="240" w:lineRule="auto"/>
    </w:pPr>
    <w:rPr>
      <w:rFonts w:ascii="Calibri" w:eastAsia="Times New Roman" w:hAnsi="Calibri" w:cs="Times New Roman"/>
    </w:rPr>
  </w:style>
  <w:style w:type="paragraph" w:styleId="NormalWeb">
    <w:name w:val="Normal (Web)"/>
    <w:basedOn w:val="Normal"/>
    <w:uiPriority w:val="99"/>
    <w:unhideWhenUsed/>
    <w:rsid w:val="00A90D6F"/>
    <w:pPr>
      <w:spacing w:before="200" w:after="0" w:line="360" w:lineRule="auto"/>
    </w:pPr>
    <w:rPr>
      <w:rFonts w:ascii="Times New Roman" w:eastAsia="Times New Roman" w:hAnsi="Times New Roman" w:cs="Times New Roman"/>
      <w:sz w:val="24"/>
      <w:szCs w:val="24"/>
    </w:rPr>
  </w:style>
  <w:style w:type="character" w:customStyle="1" w:styleId="NoteHeadingChar">
    <w:name w:val="Note Heading Char"/>
    <w:basedOn w:val="DefaultParagraphFont"/>
    <w:link w:val="NoteHeading"/>
    <w:semiHidden/>
    <w:rsid w:val="00A90D6F"/>
    <w:rPr>
      <w:rFonts w:ascii="Calibri" w:eastAsia="Times New Roman" w:hAnsi="Calibri" w:cs="Times New Roman"/>
    </w:rPr>
  </w:style>
  <w:style w:type="paragraph" w:styleId="NoteHeading">
    <w:name w:val="Note Heading"/>
    <w:basedOn w:val="Normal"/>
    <w:next w:val="Normal"/>
    <w:link w:val="NoteHeadingChar"/>
    <w:semiHidden/>
    <w:unhideWhenUsed/>
    <w:rsid w:val="00A90D6F"/>
    <w:pPr>
      <w:spacing w:after="0" w:line="240" w:lineRule="auto"/>
    </w:pPr>
    <w:rPr>
      <w:rFonts w:ascii="Calibri" w:eastAsia="Times New Roman" w:hAnsi="Calibri" w:cs="Times New Roman"/>
    </w:rPr>
  </w:style>
  <w:style w:type="character" w:customStyle="1" w:styleId="PlainTextChar">
    <w:name w:val="Plain Text Char"/>
    <w:basedOn w:val="DefaultParagraphFont"/>
    <w:link w:val="PlainText"/>
    <w:uiPriority w:val="99"/>
    <w:semiHidden/>
    <w:rsid w:val="00A90D6F"/>
    <w:rPr>
      <w:rFonts w:ascii="Consolas" w:eastAsia="Times New Roman" w:hAnsi="Consolas" w:cs="Times New Roman"/>
      <w:sz w:val="21"/>
      <w:szCs w:val="21"/>
    </w:rPr>
  </w:style>
  <w:style w:type="paragraph" w:styleId="PlainText">
    <w:name w:val="Plain Text"/>
    <w:basedOn w:val="Normal"/>
    <w:link w:val="PlainTextChar"/>
    <w:uiPriority w:val="99"/>
    <w:semiHidden/>
    <w:unhideWhenUsed/>
    <w:rsid w:val="00A90D6F"/>
    <w:pPr>
      <w:spacing w:after="0" w:line="240" w:lineRule="auto"/>
    </w:pPr>
    <w:rPr>
      <w:rFonts w:ascii="Consolas" w:eastAsia="Times New Roman" w:hAnsi="Consolas" w:cs="Times New Roman"/>
      <w:sz w:val="21"/>
      <w:szCs w:val="21"/>
    </w:rPr>
  </w:style>
  <w:style w:type="character" w:customStyle="1" w:styleId="SignatureChar">
    <w:name w:val="Signature Char"/>
    <w:basedOn w:val="DefaultParagraphFont"/>
    <w:link w:val="Signature"/>
    <w:semiHidden/>
    <w:rsid w:val="00A90D6F"/>
    <w:rPr>
      <w:rFonts w:ascii="Calibri" w:eastAsia="Times New Roman" w:hAnsi="Calibri" w:cs="Times New Roman"/>
    </w:rPr>
  </w:style>
  <w:style w:type="paragraph" w:styleId="Signature">
    <w:name w:val="Signature"/>
    <w:basedOn w:val="Normal"/>
    <w:link w:val="SignatureChar"/>
    <w:semiHidden/>
    <w:unhideWhenUsed/>
    <w:rsid w:val="00A90D6F"/>
    <w:pPr>
      <w:spacing w:after="0" w:line="240" w:lineRule="auto"/>
      <w:ind w:left="4252"/>
    </w:pPr>
    <w:rPr>
      <w:rFonts w:ascii="Calibri" w:eastAsia="Times New Roman" w:hAnsi="Calibri" w:cs="Times New Roman"/>
    </w:rPr>
  </w:style>
  <w:style w:type="paragraph" w:styleId="TOC6">
    <w:name w:val="toc 6"/>
    <w:basedOn w:val="Normal"/>
    <w:next w:val="Normal"/>
    <w:autoRedefine/>
    <w:uiPriority w:val="39"/>
    <w:unhideWhenUsed/>
    <w:rsid w:val="00A90D6F"/>
    <w:pPr>
      <w:spacing w:before="200" w:after="100" w:line="360" w:lineRule="auto"/>
      <w:ind w:left="1100"/>
    </w:pPr>
    <w:rPr>
      <w:rFonts w:ascii="Calibri" w:eastAsia="Times New Roman" w:hAnsi="Calibri" w:cs="Times New Roman"/>
    </w:rPr>
  </w:style>
  <w:style w:type="paragraph" w:styleId="TOC7">
    <w:name w:val="toc 7"/>
    <w:basedOn w:val="Normal"/>
    <w:next w:val="Normal"/>
    <w:autoRedefine/>
    <w:uiPriority w:val="39"/>
    <w:unhideWhenUsed/>
    <w:rsid w:val="00A90D6F"/>
    <w:pPr>
      <w:spacing w:before="200" w:after="100" w:line="360" w:lineRule="auto"/>
      <w:ind w:left="1320"/>
    </w:pPr>
    <w:rPr>
      <w:rFonts w:ascii="Calibri" w:eastAsia="Times New Roman" w:hAnsi="Calibri" w:cs="Times New Roman"/>
    </w:rPr>
  </w:style>
  <w:style w:type="paragraph" w:styleId="TOC8">
    <w:name w:val="toc 8"/>
    <w:basedOn w:val="Normal"/>
    <w:next w:val="Normal"/>
    <w:autoRedefine/>
    <w:uiPriority w:val="39"/>
    <w:unhideWhenUsed/>
    <w:rsid w:val="00A90D6F"/>
    <w:pPr>
      <w:spacing w:before="200" w:after="100" w:line="360" w:lineRule="auto"/>
      <w:ind w:left="1540"/>
    </w:pPr>
    <w:rPr>
      <w:rFonts w:ascii="Calibri" w:eastAsia="Times New Roman" w:hAnsi="Calibri" w:cs="Times New Roman"/>
    </w:rPr>
  </w:style>
  <w:style w:type="paragraph" w:styleId="TOC9">
    <w:name w:val="toc 9"/>
    <w:basedOn w:val="Normal"/>
    <w:next w:val="Normal"/>
    <w:autoRedefine/>
    <w:uiPriority w:val="39"/>
    <w:unhideWhenUsed/>
    <w:rsid w:val="00A90D6F"/>
    <w:pPr>
      <w:spacing w:before="200" w:after="100" w:line="360" w:lineRule="auto"/>
      <w:ind w:left="1760"/>
    </w:pPr>
    <w:rPr>
      <w:rFonts w:ascii="Calibri" w:eastAsia="Times New Roman" w:hAnsi="Calibri" w:cs="Times New Roman"/>
    </w:rPr>
  </w:style>
  <w:style w:type="paragraph" w:customStyle="1" w:styleId="FooterLandscapedEven">
    <w:name w:val="Footer Landscaped Even"/>
    <w:basedOn w:val="Footer"/>
    <w:qFormat/>
    <w:rsid w:val="00A90D6F"/>
    <w:pPr>
      <w:tabs>
        <w:tab w:val="clear" w:pos="4513"/>
        <w:tab w:val="clear" w:pos="9026"/>
        <w:tab w:val="center" w:pos="4153"/>
        <w:tab w:val="right" w:pos="8505"/>
      </w:tabs>
      <w:spacing w:after="1800"/>
      <w:jc w:val="center"/>
    </w:pPr>
    <w:rPr>
      <w:rFonts w:ascii="Calibri" w:eastAsia="Times New Roman" w:hAnsi="Calibri" w:cs="Times New Roman"/>
      <w:noProof/>
      <w:szCs w:val="24"/>
      <w:lang w:eastAsia="en-US"/>
    </w:rPr>
  </w:style>
  <w:style w:type="paragraph" w:customStyle="1" w:styleId="HeaderLandscapedOdd">
    <w:name w:val="Header Landscaped Odd"/>
    <w:basedOn w:val="Header"/>
    <w:qFormat/>
    <w:rsid w:val="00A90D6F"/>
    <w:pPr>
      <w:tabs>
        <w:tab w:val="clear" w:pos="4513"/>
        <w:tab w:val="clear" w:pos="9026"/>
        <w:tab w:val="center" w:pos="4153"/>
        <w:tab w:val="right" w:pos="8460"/>
      </w:tabs>
      <w:spacing w:before="1800"/>
      <w:jc w:val="right"/>
    </w:pPr>
    <w:rPr>
      <w:rFonts w:ascii="Calibri" w:eastAsia="Times New Roman" w:hAnsi="Calibri" w:cs="Times New Roman"/>
      <w:szCs w:val="24"/>
      <w:lang w:eastAsia="en-US"/>
    </w:rPr>
  </w:style>
  <w:style w:type="paragraph" w:customStyle="1" w:styleId="QuotationAttribution">
    <w:name w:val="Quotation_Attribution"/>
    <w:basedOn w:val="Quotation"/>
    <w:next w:val="Normal"/>
    <w:qFormat/>
    <w:rsid w:val="00A90D6F"/>
    <w:rPr>
      <w:b/>
    </w:rPr>
  </w:style>
  <w:style w:type="paragraph" w:customStyle="1" w:styleId="Insertedimage">
    <w:name w:val="Inserted image"/>
    <w:basedOn w:val="Normal"/>
    <w:next w:val="Normal"/>
    <w:qFormat/>
    <w:rsid w:val="00A90D6F"/>
    <w:pPr>
      <w:keepNext/>
      <w:spacing w:before="120" w:after="120" w:line="240" w:lineRule="auto"/>
      <w:jc w:val="center"/>
    </w:pPr>
    <w:rPr>
      <w:rFonts w:ascii="Calibri" w:eastAsia="Times New Roman" w:hAnsi="Calibri" w:cs="Times New Roman"/>
      <w:noProof/>
    </w:rPr>
  </w:style>
  <w:style w:type="paragraph" w:styleId="Title">
    <w:name w:val="Title"/>
    <w:basedOn w:val="Normal"/>
    <w:next w:val="Normal"/>
    <w:link w:val="TitleChar"/>
    <w:rsid w:val="00A90D6F"/>
    <w:pPr>
      <w:spacing w:before="360" w:after="360" w:line="360" w:lineRule="auto"/>
      <w:contextualSpacing/>
      <w:jc w:val="center"/>
    </w:pPr>
    <w:rPr>
      <w:rFonts w:eastAsiaTheme="majorEastAsia" w:cstheme="majorBidi"/>
      <w:b/>
      <w:spacing w:val="5"/>
      <w:kern w:val="28"/>
      <w:sz w:val="24"/>
      <w:szCs w:val="52"/>
    </w:rPr>
  </w:style>
  <w:style w:type="character" w:customStyle="1" w:styleId="TitleChar">
    <w:name w:val="Title Char"/>
    <w:basedOn w:val="DefaultParagraphFont"/>
    <w:link w:val="Title"/>
    <w:rsid w:val="00A90D6F"/>
    <w:rPr>
      <w:rFonts w:eastAsiaTheme="majorEastAsia" w:cstheme="majorBidi"/>
      <w:b/>
      <w:spacing w:val="5"/>
      <w:kern w:val="28"/>
      <w:sz w:val="24"/>
      <w:szCs w:val="52"/>
    </w:rPr>
  </w:style>
  <w:style w:type="character" w:styleId="FollowedHyperlink">
    <w:name w:val="FollowedHyperlink"/>
    <w:basedOn w:val="DefaultParagraphFont"/>
    <w:semiHidden/>
    <w:unhideWhenUsed/>
    <w:rsid w:val="00A90D6F"/>
    <w:rPr>
      <w:color w:val="800080" w:themeColor="followedHyperlink"/>
      <w:u w:val="single"/>
    </w:rPr>
  </w:style>
  <w:style w:type="character" w:styleId="Strong">
    <w:name w:val="Strong"/>
    <w:basedOn w:val="DefaultParagraphFont"/>
    <w:uiPriority w:val="22"/>
    <w:qFormat/>
    <w:rsid w:val="00A90D6F"/>
    <w:rPr>
      <w:b/>
      <w:bCs/>
    </w:rPr>
  </w:style>
  <w:style w:type="paragraph" w:customStyle="1" w:styleId="BodyCopy">
    <w:name w:val="Body Copy"/>
    <w:basedOn w:val="Normal"/>
    <w:rsid w:val="00A90D6F"/>
    <w:pPr>
      <w:spacing w:after="100" w:line="240" w:lineRule="auto"/>
    </w:pPr>
    <w:rPr>
      <w:rFonts w:ascii="Corbel" w:eastAsia="Times New Roman" w:hAnsi="Corbel" w:cs="Times New Roman"/>
      <w:color w:val="4D4D4D"/>
      <w:kern w:val="28"/>
      <w:sz w:val="18"/>
      <w:szCs w:val="16"/>
      <w14:ligatures w14:val="standard"/>
      <w14:cntxtAlts/>
    </w:rPr>
  </w:style>
  <w:style w:type="character" w:styleId="BookTitle">
    <w:name w:val="Book Title"/>
    <w:basedOn w:val="DefaultParagraphFont"/>
    <w:uiPriority w:val="33"/>
    <w:qFormat/>
    <w:rsid w:val="00A90D6F"/>
    <w:rPr>
      <w:b/>
      <w:bCs/>
      <w:i/>
      <w:iCs/>
      <w:spacing w:val="5"/>
    </w:rPr>
  </w:style>
  <w:style w:type="paragraph" w:customStyle="1" w:styleId="Normal0">
    <w:name w:val="[Normal]"/>
    <w:uiPriority w:val="99"/>
    <w:rsid w:val="00A90D6F"/>
    <w:pPr>
      <w:spacing w:after="0" w:line="240" w:lineRule="auto"/>
    </w:pPr>
    <w:rPr>
      <w:rFonts w:ascii="Arial" w:eastAsia="Arial" w:hAnsi="Arial" w:cs="Times New Roman"/>
      <w:sz w:val="24"/>
      <w:szCs w:val="20"/>
      <w:lang w:val="en-US" w:eastAsia="en-US"/>
    </w:rPr>
  </w:style>
  <w:style w:type="table" w:styleId="GridTable6Colorful">
    <w:name w:val="Grid Table 6 Colorful"/>
    <w:basedOn w:val="TableNormal"/>
    <w:uiPriority w:val="51"/>
    <w:rsid w:val="00237C9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E42E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093E34"/>
    <w:pPr>
      <w:spacing w:after="0" w:line="240" w:lineRule="auto"/>
    </w:pPr>
    <w:rPr>
      <w:rFonts w:eastAsiaTheme="minorHAnsi"/>
      <w:lang w:eastAsia="en-US"/>
    </w:r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Emphasis">
    <w:name w:val="Emphasis"/>
    <w:basedOn w:val="DefaultParagraphFont"/>
    <w:uiPriority w:val="20"/>
    <w:qFormat/>
    <w:rsid w:val="007877ED"/>
    <w:rPr>
      <w:i/>
      <w:iCs/>
    </w:rPr>
  </w:style>
  <w:style w:type="character" w:styleId="LineNumber">
    <w:name w:val="line number"/>
    <w:basedOn w:val="DefaultParagraphFont"/>
    <w:uiPriority w:val="99"/>
    <w:semiHidden/>
    <w:unhideWhenUsed/>
    <w:rsid w:val="004C53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987875">
      <w:bodyDiv w:val="1"/>
      <w:marLeft w:val="0"/>
      <w:marRight w:val="0"/>
      <w:marTop w:val="0"/>
      <w:marBottom w:val="0"/>
      <w:divBdr>
        <w:top w:val="none" w:sz="0" w:space="0" w:color="auto"/>
        <w:left w:val="none" w:sz="0" w:space="0" w:color="auto"/>
        <w:bottom w:val="none" w:sz="0" w:space="0" w:color="auto"/>
        <w:right w:val="none" w:sz="0" w:space="0" w:color="auto"/>
      </w:divBdr>
    </w:div>
    <w:div w:id="231082012">
      <w:bodyDiv w:val="1"/>
      <w:marLeft w:val="0"/>
      <w:marRight w:val="0"/>
      <w:marTop w:val="0"/>
      <w:marBottom w:val="0"/>
      <w:divBdr>
        <w:top w:val="none" w:sz="0" w:space="0" w:color="auto"/>
        <w:left w:val="none" w:sz="0" w:space="0" w:color="auto"/>
        <w:bottom w:val="none" w:sz="0" w:space="0" w:color="auto"/>
        <w:right w:val="none" w:sz="0" w:space="0" w:color="auto"/>
      </w:divBdr>
    </w:div>
    <w:div w:id="234051006">
      <w:bodyDiv w:val="1"/>
      <w:marLeft w:val="0"/>
      <w:marRight w:val="0"/>
      <w:marTop w:val="0"/>
      <w:marBottom w:val="0"/>
      <w:divBdr>
        <w:top w:val="none" w:sz="0" w:space="0" w:color="auto"/>
        <w:left w:val="none" w:sz="0" w:space="0" w:color="auto"/>
        <w:bottom w:val="none" w:sz="0" w:space="0" w:color="auto"/>
        <w:right w:val="none" w:sz="0" w:space="0" w:color="auto"/>
      </w:divBdr>
    </w:div>
    <w:div w:id="240143521">
      <w:bodyDiv w:val="1"/>
      <w:marLeft w:val="0"/>
      <w:marRight w:val="0"/>
      <w:marTop w:val="0"/>
      <w:marBottom w:val="0"/>
      <w:divBdr>
        <w:top w:val="none" w:sz="0" w:space="0" w:color="auto"/>
        <w:left w:val="none" w:sz="0" w:space="0" w:color="auto"/>
        <w:bottom w:val="none" w:sz="0" w:space="0" w:color="auto"/>
        <w:right w:val="none" w:sz="0" w:space="0" w:color="auto"/>
      </w:divBdr>
    </w:div>
    <w:div w:id="243220111">
      <w:bodyDiv w:val="1"/>
      <w:marLeft w:val="0"/>
      <w:marRight w:val="0"/>
      <w:marTop w:val="0"/>
      <w:marBottom w:val="0"/>
      <w:divBdr>
        <w:top w:val="none" w:sz="0" w:space="0" w:color="auto"/>
        <w:left w:val="none" w:sz="0" w:space="0" w:color="auto"/>
        <w:bottom w:val="none" w:sz="0" w:space="0" w:color="auto"/>
        <w:right w:val="none" w:sz="0" w:space="0" w:color="auto"/>
      </w:divBdr>
    </w:div>
    <w:div w:id="290134428">
      <w:bodyDiv w:val="1"/>
      <w:marLeft w:val="0"/>
      <w:marRight w:val="0"/>
      <w:marTop w:val="0"/>
      <w:marBottom w:val="0"/>
      <w:divBdr>
        <w:top w:val="none" w:sz="0" w:space="0" w:color="auto"/>
        <w:left w:val="none" w:sz="0" w:space="0" w:color="auto"/>
        <w:bottom w:val="none" w:sz="0" w:space="0" w:color="auto"/>
        <w:right w:val="none" w:sz="0" w:space="0" w:color="auto"/>
      </w:divBdr>
    </w:div>
    <w:div w:id="308827222">
      <w:bodyDiv w:val="1"/>
      <w:marLeft w:val="0"/>
      <w:marRight w:val="0"/>
      <w:marTop w:val="0"/>
      <w:marBottom w:val="0"/>
      <w:divBdr>
        <w:top w:val="none" w:sz="0" w:space="0" w:color="auto"/>
        <w:left w:val="none" w:sz="0" w:space="0" w:color="auto"/>
        <w:bottom w:val="none" w:sz="0" w:space="0" w:color="auto"/>
        <w:right w:val="none" w:sz="0" w:space="0" w:color="auto"/>
      </w:divBdr>
    </w:div>
    <w:div w:id="340164366">
      <w:bodyDiv w:val="1"/>
      <w:marLeft w:val="0"/>
      <w:marRight w:val="0"/>
      <w:marTop w:val="0"/>
      <w:marBottom w:val="0"/>
      <w:divBdr>
        <w:top w:val="none" w:sz="0" w:space="0" w:color="auto"/>
        <w:left w:val="none" w:sz="0" w:space="0" w:color="auto"/>
        <w:bottom w:val="none" w:sz="0" w:space="0" w:color="auto"/>
        <w:right w:val="none" w:sz="0" w:space="0" w:color="auto"/>
      </w:divBdr>
    </w:div>
    <w:div w:id="389042442">
      <w:bodyDiv w:val="1"/>
      <w:marLeft w:val="0"/>
      <w:marRight w:val="0"/>
      <w:marTop w:val="0"/>
      <w:marBottom w:val="0"/>
      <w:divBdr>
        <w:top w:val="none" w:sz="0" w:space="0" w:color="auto"/>
        <w:left w:val="none" w:sz="0" w:space="0" w:color="auto"/>
        <w:bottom w:val="none" w:sz="0" w:space="0" w:color="auto"/>
        <w:right w:val="none" w:sz="0" w:space="0" w:color="auto"/>
      </w:divBdr>
    </w:div>
    <w:div w:id="456342414">
      <w:bodyDiv w:val="1"/>
      <w:marLeft w:val="0"/>
      <w:marRight w:val="0"/>
      <w:marTop w:val="0"/>
      <w:marBottom w:val="0"/>
      <w:divBdr>
        <w:top w:val="none" w:sz="0" w:space="0" w:color="auto"/>
        <w:left w:val="none" w:sz="0" w:space="0" w:color="auto"/>
        <w:bottom w:val="none" w:sz="0" w:space="0" w:color="auto"/>
        <w:right w:val="none" w:sz="0" w:space="0" w:color="auto"/>
      </w:divBdr>
    </w:div>
    <w:div w:id="463620192">
      <w:bodyDiv w:val="1"/>
      <w:marLeft w:val="0"/>
      <w:marRight w:val="0"/>
      <w:marTop w:val="0"/>
      <w:marBottom w:val="0"/>
      <w:divBdr>
        <w:top w:val="none" w:sz="0" w:space="0" w:color="auto"/>
        <w:left w:val="none" w:sz="0" w:space="0" w:color="auto"/>
        <w:bottom w:val="none" w:sz="0" w:space="0" w:color="auto"/>
        <w:right w:val="none" w:sz="0" w:space="0" w:color="auto"/>
      </w:divBdr>
    </w:div>
    <w:div w:id="469638542">
      <w:bodyDiv w:val="1"/>
      <w:marLeft w:val="0"/>
      <w:marRight w:val="0"/>
      <w:marTop w:val="0"/>
      <w:marBottom w:val="0"/>
      <w:divBdr>
        <w:top w:val="none" w:sz="0" w:space="0" w:color="auto"/>
        <w:left w:val="none" w:sz="0" w:space="0" w:color="auto"/>
        <w:bottom w:val="none" w:sz="0" w:space="0" w:color="auto"/>
        <w:right w:val="none" w:sz="0" w:space="0" w:color="auto"/>
      </w:divBdr>
    </w:div>
    <w:div w:id="489100515">
      <w:bodyDiv w:val="1"/>
      <w:marLeft w:val="0"/>
      <w:marRight w:val="0"/>
      <w:marTop w:val="0"/>
      <w:marBottom w:val="0"/>
      <w:divBdr>
        <w:top w:val="none" w:sz="0" w:space="0" w:color="auto"/>
        <w:left w:val="none" w:sz="0" w:space="0" w:color="auto"/>
        <w:bottom w:val="none" w:sz="0" w:space="0" w:color="auto"/>
        <w:right w:val="none" w:sz="0" w:space="0" w:color="auto"/>
      </w:divBdr>
    </w:div>
    <w:div w:id="503742437">
      <w:bodyDiv w:val="1"/>
      <w:marLeft w:val="0"/>
      <w:marRight w:val="0"/>
      <w:marTop w:val="0"/>
      <w:marBottom w:val="0"/>
      <w:divBdr>
        <w:top w:val="none" w:sz="0" w:space="0" w:color="auto"/>
        <w:left w:val="none" w:sz="0" w:space="0" w:color="auto"/>
        <w:bottom w:val="none" w:sz="0" w:space="0" w:color="auto"/>
        <w:right w:val="none" w:sz="0" w:space="0" w:color="auto"/>
      </w:divBdr>
    </w:div>
    <w:div w:id="518468220">
      <w:bodyDiv w:val="1"/>
      <w:marLeft w:val="0"/>
      <w:marRight w:val="0"/>
      <w:marTop w:val="0"/>
      <w:marBottom w:val="0"/>
      <w:divBdr>
        <w:top w:val="none" w:sz="0" w:space="0" w:color="auto"/>
        <w:left w:val="none" w:sz="0" w:space="0" w:color="auto"/>
        <w:bottom w:val="none" w:sz="0" w:space="0" w:color="auto"/>
        <w:right w:val="none" w:sz="0" w:space="0" w:color="auto"/>
      </w:divBdr>
    </w:div>
    <w:div w:id="593979730">
      <w:bodyDiv w:val="1"/>
      <w:marLeft w:val="0"/>
      <w:marRight w:val="0"/>
      <w:marTop w:val="0"/>
      <w:marBottom w:val="0"/>
      <w:divBdr>
        <w:top w:val="none" w:sz="0" w:space="0" w:color="auto"/>
        <w:left w:val="none" w:sz="0" w:space="0" w:color="auto"/>
        <w:bottom w:val="none" w:sz="0" w:space="0" w:color="auto"/>
        <w:right w:val="none" w:sz="0" w:space="0" w:color="auto"/>
      </w:divBdr>
    </w:div>
    <w:div w:id="707224136">
      <w:bodyDiv w:val="1"/>
      <w:marLeft w:val="0"/>
      <w:marRight w:val="0"/>
      <w:marTop w:val="0"/>
      <w:marBottom w:val="0"/>
      <w:divBdr>
        <w:top w:val="none" w:sz="0" w:space="0" w:color="auto"/>
        <w:left w:val="none" w:sz="0" w:space="0" w:color="auto"/>
        <w:bottom w:val="none" w:sz="0" w:space="0" w:color="auto"/>
        <w:right w:val="none" w:sz="0" w:space="0" w:color="auto"/>
      </w:divBdr>
    </w:div>
    <w:div w:id="799373018">
      <w:bodyDiv w:val="1"/>
      <w:marLeft w:val="0"/>
      <w:marRight w:val="0"/>
      <w:marTop w:val="0"/>
      <w:marBottom w:val="0"/>
      <w:divBdr>
        <w:top w:val="none" w:sz="0" w:space="0" w:color="auto"/>
        <w:left w:val="none" w:sz="0" w:space="0" w:color="auto"/>
        <w:bottom w:val="none" w:sz="0" w:space="0" w:color="auto"/>
        <w:right w:val="none" w:sz="0" w:space="0" w:color="auto"/>
      </w:divBdr>
    </w:div>
    <w:div w:id="843785099">
      <w:bodyDiv w:val="1"/>
      <w:marLeft w:val="0"/>
      <w:marRight w:val="0"/>
      <w:marTop w:val="0"/>
      <w:marBottom w:val="0"/>
      <w:divBdr>
        <w:top w:val="none" w:sz="0" w:space="0" w:color="auto"/>
        <w:left w:val="none" w:sz="0" w:space="0" w:color="auto"/>
        <w:bottom w:val="none" w:sz="0" w:space="0" w:color="auto"/>
        <w:right w:val="none" w:sz="0" w:space="0" w:color="auto"/>
      </w:divBdr>
    </w:div>
    <w:div w:id="854734781">
      <w:bodyDiv w:val="1"/>
      <w:marLeft w:val="0"/>
      <w:marRight w:val="0"/>
      <w:marTop w:val="0"/>
      <w:marBottom w:val="0"/>
      <w:divBdr>
        <w:top w:val="none" w:sz="0" w:space="0" w:color="auto"/>
        <w:left w:val="none" w:sz="0" w:space="0" w:color="auto"/>
        <w:bottom w:val="none" w:sz="0" w:space="0" w:color="auto"/>
        <w:right w:val="none" w:sz="0" w:space="0" w:color="auto"/>
      </w:divBdr>
    </w:div>
    <w:div w:id="908419279">
      <w:bodyDiv w:val="1"/>
      <w:marLeft w:val="0"/>
      <w:marRight w:val="0"/>
      <w:marTop w:val="0"/>
      <w:marBottom w:val="0"/>
      <w:divBdr>
        <w:top w:val="none" w:sz="0" w:space="0" w:color="auto"/>
        <w:left w:val="none" w:sz="0" w:space="0" w:color="auto"/>
        <w:bottom w:val="none" w:sz="0" w:space="0" w:color="auto"/>
        <w:right w:val="none" w:sz="0" w:space="0" w:color="auto"/>
      </w:divBdr>
    </w:div>
    <w:div w:id="923958763">
      <w:bodyDiv w:val="1"/>
      <w:marLeft w:val="0"/>
      <w:marRight w:val="0"/>
      <w:marTop w:val="0"/>
      <w:marBottom w:val="0"/>
      <w:divBdr>
        <w:top w:val="none" w:sz="0" w:space="0" w:color="auto"/>
        <w:left w:val="none" w:sz="0" w:space="0" w:color="auto"/>
        <w:bottom w:val="none" w:sz="0" w:space="0" w:color="auto"/>
        <w:right w:val="none" w:sz="0" w:space="0" w:color="auto"/>
      </w:divBdr>
    </w:div>
    <w:div w:id="958293359">
      <w:bodyDiv w:val="1"/>
      <w:marLeft w:val="0"/>
      <w:marRight w:val="0"/>
      <w:marTop w:val="0"/>
      <w:marBottom w:val="0"/>
      <w:divBdr>
        <w:top w:val="none" w:sz="0" w:space="0" w:color="auto"/>
        <w:left w:val="none" w:sz="0" w:space="0" w:color="auto"/>
        <w:bottom w:val="none" w:sz="0" w:space="0" w:color="auto"/>
        <w:right w:val="none" w:sz="0" w:space="0" w:color="auto"/>
      </w:divBdr>
    </w:div>
    <w:div w:id="968822824">
      <w:bodyDiv w:val="1"/>
      <w:marLeft w:val="0"/>
      <w:marRight w:val="0"/>
      <w:marTop w:val="0"/>
      <w:marBottom w:val="0"/>
      <w:divBdr>
        <w:top w:val="none" w:sz="0" w:space="0" w:color="auto"/>
        <w:left w:val="none" w:sz="0" w:space="0" w:color="auto"/>
        <w:bottom w:val="none" w:sz="0" w:space="0" w:color="auto"/>
        <w:right w:val="none" w:sz="0" w:space="0" w:color="auto"/>
      </w:divBdr>
    </w:div>
    <w:div w:id="1341274668">
      <w:bodyDiv w:val="1"/>
      <w:marLeft w:val="0"/>
      <w:marRight w:val="0"/>
      <w:marTop w:val="0"/>
      <w:marBottom w:val="0"/>
      <w:divBdr>
        <w:top w:val="none" w:sz="0" w:space="0" w:color="auto"/>
        <w:left w:val="none" w:sz="0" w:space="0" w:color="auto"/>
        <w:bottom w:val="none" w:sz="0" w:space="0" w:color="auto"/>
        <w:right w:val="none" w:sz="0" w:space="0" w:color="auto"/>
      </w:divBdr>
    </w:div>
    <w:div w:id="1389958734">
      <w:bodyDiv w:val="1"/>
      <w:marLeft w:val="0"/>
      <w:marRight w:val="0"/>
      <w:marTop w:val="0"/>
      <w:marBottom w:val="0"/>
      <w:divBdr>
        <w:top w:val="none" w:sz="0" w:space="0" w:color="auto"/>
        <w:left w:val="none" w:sz="0" w:space="0" w:color="auto"/>
        <w:bottom w:val="none" w:sz="0" w:space="0" w:color="auto"/>
        <w:right w:val="none" w:sz="0" w:space="0" w:color="auto"/>
      </w:divBdr>
    </w:div>
    <w:div w:id="1404647816">
      <w:bodyDiv w:val="1"/>
      <w:marLeft w:val="0"/>
      <w:marRight w:val="0"/>
      <w:marTop w:val="0"/>
      <w:marBottom w:val="0"/>
      <w:divBdr>
        <w:top w:val="none" w:sz="0" w:space="0" w:color="auto"/>
        <w:left w:val="none" w:sz="0" w:space="0" w:color="auto"/>
        <w:bottom w:val="none" w:sz="0" w:space="0" w:color="auto"/>
        <w:right w:val="none" w:sz="0" w:space="0" w:color="auto"/>
      </w:divBdr>
    </w:div>
    <w:div w:id="1438062469">
      <w:bodyDiv w:val="1"/>
      <w:marLeft w:val="0"/>
      <w:marRight w:val="0"/>
      <w:marTop w:val="0"/>
      <w:marBottom w:val="0"/>
      <w:divBdr>
        <w:top w:val="none" w:sz="0" w:space="0" w:color="auto"/>
        <w:left w:val="none" w:sz="0" w:space="0" w:color="auto"/>
        <w:bottom w:val="none" w:sz="0" w:space="0" w:color="auto"/>
        <w:right w:val="none" w:sz="0" w:space="0" w:color="auto"/>
      </w:divBdr>
    </w:div>
    <w:div w:id="1537354918">
      <w:bodyDiv w:val="1"/>
      <w:marLeft w:val="0"/>
      <w:marRight w:val="0"/>
      <w:marTop w:val="0"/>
      <w:marBottom w:val="0"/>
      <w:divBdr>
        <w:top w:val="none" w:sz="0" w:space="0" w:color="auto"/>
        <w:left w:val="none" w:sz="0" w:space="0" w:color="auto"/>
        <w:bottom w:val="none" w:sz="0" w:space="0" w:color="auto"/>
        <w:right w:val="none" w:sz="0" w:space="0" w:color="auto"/>
      </w:divBdr>
    </w:div>
    <w:div w:id="1589853293">
      <w:bodyDiv w:val="1"/>
      <w:marLeft w:val="0"/>
      <w:marRight w:val="0"/>
      <w:marTop w:val="0"/>
      <w:marBottom w:val="0"/>
      <w:divBdr>
        <w:top w:val="none" w:sz="0" w:space="0" w:color="auto"/>
        <w:left w:val="none" w:sz="0" w:space="0" w:color="auto"/>
        <w:bottom w:val="none" w:sz="0" w:space="0" w:color="auto"/>
        <w:right w:val="none" w:sz="0" w:space="0" w:color="auto"/>
      </w:divBdr>
    </w:div>
    <w:div w:id="1946843706">
      <w:bodyDiv w:val="1"/>
      <w:marLeft w:val="0"/>
      <w:marRight w:val="0"/>
      <w:marTop w:val="0"/>
      <w:marBottom w:val="0"/>
      <w:divBdr>
        <w:top w:val="none" w:sz="0" w:space="0" w:color="auto"/>
        <w:left w:val="none" w:sz="0" w:space="0" w:color="auto"/>
        <w:bottom w:val="none" w:sz="0" w:space="0" w:color="auto"/>
        <w:right w:val="none" w:sz="0" w:space="0" w:color="auto"/>
      </w:divBdr>
    </w:div>
    <w:div w:id="2048988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cancer/palliative/definition/e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data.protection@soton.ac.uk" TargetMode="External"/><Relationship Id="rId4" Type="http://schemas.openxmlformats.org/officeDocument/2006/relationships/settings" Target="settings.xml"/><Relationship Id="rId9" Type="http://schemas.openxmlformats.org/officeDocument/2006/relationships/hyperlink" Target="https://www.who.int/nutrition/topics/2_background/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D74D52-3D88-4C51-8E69-72DCB8164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691</Words>
  <Characters>95145</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1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vares N.C.</dc:creator>
  <cp:keywords/>
  <dc:description/>
  <cp:lastModifiedBy>Nuno Caixinha Tavares</cp:lastModifiedBy>
  <cp:revision>4</cp:revision>
  <cp:lastPrinted>2019-03-21T16:59:00Z</cp:lastPrinted>
  <dcterms:created xsi:type="dcterms:W3CDTF">2020-08-28T13:24:00Z</dcterms:created>
  <dcterms:modified xsi:type="dcterms:W3CDTF">2020-08-28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